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BB3799" w14:textId="77777777" w:rsidR="00E701CB" w:rsidRPr="005062D9" w:rsidRDefault="00E701CB" w:rsidP="00E701CB">
      <w:pPr>
        <w:pStyle w:val="Heading1"/>
        <w:spacing w:line="276" w:lineRule="auto"/>
        <w:rPr>
          <w:rFonts w:eastAsia="Calibri"/>
          <w:sz w:val="36"/>
          <w:szCs w:val="36"/>
        </w:rPr>
      </w:pPr>
      <w:bookmarkStart w:id="0" w:name="_Toc83645697"/>
      <w:r w:rsidRPr="005062D9">
        <w:rPr>
          <w:rFonts w:eastAsia="Calibri"/>
          <w:sz w:val="36"/>
          <w:szCs w:val="36"/>
        </w:rPr>
        <w:t>Chapter 4 – Leadership theory and Choral Conducting as Musical Leadership</w:t>
      </w:r>
      <w:bookmarkEnd w:id="0"/>
      <w:r w:rsidRPr="005062D9">
        <w:rPr>
          <w:rFonts w:eastAsia="Calibri"/>
          <w:sz w:val="36"/>
          <w:szCs w:val="36"/>
        </w:rPr>
        <w:t xml:space="preserve"> </w:t>
      </w:r>
    </w:p>
    <w:p w14:paraId="2350C293" w14:textId="77777777" w:rsidR="00E701CB" w:rsidRPr="005062D9" w:rsidRDefault="00E701CB" w:rsidP="00E701CB">
      <w:pPr>
        <w:pStyle w:val="Heading1"/>
        <w:spacing w:line="480" w:lineRule="auto"/>
        <w:rPr>
          <w:sz w:val="36"/>
          <w:szCs w:val="36"/>
        </w:rPr>
      </w:pPr>
      <w:bookmarkStart w:id="1" w:name="_Toc47012684"/>
      <w:bookmarkStart w:id="2" w:name="_Toc83645698"/>
      <w:r w:rsidRPr="005062D9">
        <w:rPr>
          <w:sz w:val="36"/>
          <w:szCs w:val="36"/>
        </w:rPr>
        <w:t>4.1 Leadership Theory</w:t>
      </w:r>
      <w:bookmarkEnd w:id="1"/>
      <w:bookmarkEnd w:id="2"/>
    </w:p>
    <w:p w14:paraId="6C453AA5" w14:textId="77777777" w:rsidR="00E701CB" w:rsidRPr="005062D9" w:rsidRDefault="00E701CB" w:rsidP="00E701CB">
      <w:pPr>
        <w:spacing w:line="480" w:lineRule="auto"/>
        <w:rPr>
          <w:sz w:val="24"/>
          <w:szCs w:val="24"/>
        </w:rPr>
      </w:pPr>
      <w:r w:rsidRPr="005062D9">
        <w:rPr>
          <w:sz w:val="24"/>
          <w:szCs w:val="24"/>
        </w:rPr>
        <w:t xml:space="preserve">In this chapter a review of the leadership literature will be presented alongside a review of choral conducting studies which have used leadership theory as a framework for research. In this chapter, a focus on organisational leadership theory is maintained. This is in contrast to the aesthetic leadership theory discussed previously (see p.48) in relation to Jansson’s research which used Ladkin’s theory of “leading beautifully” </w:t>
      </w:r>
      <w:r w:rsidRPr="005062D9">
        <w:rPr>
          <w:sz w:val="24"/>
          <w:szCs w:val="24"/>
        </w:rPr>
        <w:fldChar w:fldCharType="begin" w:fldLock="1"/>
      </w:r>
      <w:r w:rsidRPr="005062D9">
        <w:rPr>
          <w:sz w:val="24"/>
          <w:szCs w:val="24"/>
        </w:rPr>
        <w:instrText>ADDIN CSL_CITATION {"citationItems":[{"id":"ITEM-1","itemData":{"DOI":"10.1016/j.leaqua.2007.12.003","ISSN":"10489843","abstract":"This paper explores the territory of leading as an embodied activity through the lens of the aesthetic category of 'the beautiful'. Its starting point is that although much of the literature about effective leadership practice focuses on leadership behaviours, little is written about the way in which those behaviours are actually enacted. The musician, Bobby McFerrin serves as a case study for identifying three key aspects of leading beautifully: mastery, congruence between form and content, and purpose. These are further considered through reference to the concept of beauty as theorised by the philosophers Plato and Plotinus. The paper then considers how 'leading beautifully' might differ from other conceptualisations of leadership and discusses the particular insight it brings to understanding the nature of leading as a relational phenomenon. © 2008 Elsevier Inc. All rights reserved.","author":[{"dropping-particle":"","family":"Ladkin","given":"Donna","non-dropping-particle":"","parse-names":false,"suffix":""}],"container-title":"Leadership Quarterly","id":"ITEM-1","issue":"1","issued":{"date-parts":[["2008"]]},"page":"31-41","title":"Leading beautifully: How mastery, congruence and purpose create the aesthetic of embodied leadership practice","type":"article-journal","volume":"19"},"uris":["http://www.mendeley.com/documents/?uuid=d4927a9e-43c3-4938-8f52-0f72b7ae8b45"]}],"mendeley":{"formattedCitation":"(Ladkin, 2008)","manualFormatting":"(Ladkin, 2008, p.31)","plainTextFormattedCitation":"(Ladkin, 2008)","previouslyFormattedCitation":"(Ladkin, 2008)"},"properties":{"noteIndex":0},"schema":"https://github.com/citation-style-language/schema/raw/master/csl-citation.json"}</w:instrText>
      </w:r>
      <w:r w:rsidRPr="005062D9">
        <w:rPr>
          <w:sz w:val="24"/>
          <w:szCs w:val="24"/>
        </w:rPr>
        <w:fldChar w:fldCharType="separate"/>
      </w:r>
      <w:r w:rsidRPr="005062D9">
        <w:rPr>
          <w:noProof/>
          <w:sz w:val="24"/>
          <w:szCs w:val="24"/>
        </w:rPr>
        <w:t>(Ladkin, 2008, p.31)</w:t>
      </w:r>
      <w:r w:rsidRPr="005062D9">
        <w:rPr>
          <w:sz w:val="24"/>
          <w:szCs w:val="24"/>
        </w:rPr>
        <w:fldChar w:fldCharType="end"/>
      </w:r>
      <w:r w:rsidRPr="005062D9">
        <w:rPr>
          <w:sz w:val="24"/>
          <w:szCs w:val="24"/>
        </w:rPr>
        <w:t xml:space="preserve"> as a lens for analysis and discussion. Organisational leadership theory has been chosen as the focus of this review due to its prominence in the small body of choral conducting studies which utilise leadership theory. </w:t>
      </w:r>
    </w:p>
    <w:p w14:paraId="36E7C374" w14:textId="77777777" w:rsidR="00E701CB" w:rsidRPr="005062D9" w:rsidRDefault="00E701CB" w:rsidP="00E701CB">
      <w:pPr>
        <w:spacing w:line="480" w:lineRule="auto"/>
        <w:rPr>
          <w:sz w:val="24"/>
          <w:szCs w:val="24"/>
        </w:rPr>
      </w:pPr>
    </w:p>
    <w:p w14:paraId="74420830" w14:textId="77777777" w:rsidR="00E701CB" w:rsidRPr="005062D9" w:rsidRDefault="00E701CB" w:rsidP="00E701CB">
      <w:pPr>
        <w:pStyle w:val="Heading2"/>
        <w:spacing w:line="480" w:lineRule="auto"/>
        <w:rPr>
          <w:szCs w:val="28"/>
        </w:rPr>
      </w:pPr>
      <w:bookmarkStart w:id="3" w:name="_Toc47012685"/>
      <w:bookmarkStart w:id="4" w:name="_Toc83645699"/>
      <w:r w:rsidRPr="005062D9">
        <w:rPr>
          <w:szCs w:val="28"/>
        </w:rPr>
        <w:t>4.2 Defining Leadership</w:t>
      </w:r>
      <w:bookmarkEnd w:id="3"/>
      <w:bookmarkEnd w:id="4"/>
    </w:p>
    <w:p w14:paraId="24410B7B" w14:textId="77777777" w:rsidR="00E701CB" w:rsidRPr="005062D9" w:rsidRDefault="00E701CB" w:rsidP="00E701CB">
      <w:pPr>
        <w:spacing w:line="480" w:lineRule="auto"/>
        <w:rPr>
          <w:sz w:val="24"/>
          <w:szCs w:val="24"/>
        </w:rPr>
      </w:pPr>
      <w:r w:rsidRPr="005062D9">
        <w:rPr>
          <w:sz w:val="24"/>
          <w:szCs w:val="24"/>
        </w:rPr>
        <w:t xml:space="preserve">‘Leadership’ is a contested term </w:t>
      </w:r>
      <w:r w:rsidRPr="005062D9">
        <w:rPr>
          <w:sz w:val="24"/>
          <w:szCs w:val="24"/>
        </w:rPr>
        <w:fldChar w:fldCharType="begin" w:fldLock="1"/>
      </w:r>
      <w:r w:rsidRPr="005062D9">
        <w:rPr>
          <w:sz w:val="24"/>
          <w:szCs w:val="24"/>
        </w:rPr>
        <w:instrText>ADDIN CSL_CITATION {"citationItems":[{"id":"ITEM-1","itemData":{"author":[{"dropping-particle":"","family":"Roe","given":"Kevin","non-dropping-particle":"","parse-names":false,"suffix":""}],"edition":"Second","id":"ITEM-1","issued":{"date-parts":[["2017"]]},"number-of-pages":"382","publisher":"Oxford University Press","publisher-place":"Glasgow","title":"Leadership: Practice and Perspectives","type":"book"},"uris":["http://www.mendeley.com/documents/?uuid=eca60524-8b01-4ee6-81ee-5eda2dbbcef9"]}],"mendeley":{"formattedCitation":"(Roe, 2017)","plainTextFormattedCitation":"(Roe, 2017)","previouslyFormattedCitation":"(Roe, 2017)"},"properties":{"noteIndex":0},"schema":"https://github.com/citation-style-language/schema/raw/master/csl-citation.json"}</w:instrText>
      </w:r>
      <w:r w:rsidRPr="005062D9">
        <w:rPr>
          <w:sz w:val="24"/>
          <w:szCs w:val="24"/>
        </w:rPr>
        <w:fldChar w:fldCharType="separate"/>
      </w:r>
      <w:r w:rsidRPr="005062D9">
        <w:rPr>
          <w:noProof/>
          <w:sz w:val="24"/>
          <w:szCs w:val="24"/>
        </w:rPr>
        <w:t>(Roe, 2017)</w:t>
      </w:r>
      <w:r w:rsidRPr="005062D9">
        <w:rPr>
          <w:sz w:val="24"/>
          <w:szCs w:val="24"/>
        </w:rPr>
        <w:fldChar w:fldCharType="end"/>
      </w:r>
      <w:r w:rsidRPr="005062D9">
        <w:rPr>
          <w:sz w:val="24"/>
          <w:szCs w:val="24"/>
        </w:rPr>
        <w:t xml:space="preserve"> with no single, universally accepted definition of the term existing. A 2006 study by Winston and Patterson collected over 1000 statements describing or defining leadership which, after analysis, resulted in the finding of 91 separate dimensions of leadership </w:t>
      </w:r>
      <w:r w:rsidRPr="005062D9">
        <w:rPr>
          <w:sz w:val="24"/>
          <w:szCs w:val="24"/>
        </w:rPr>
        <w:fldChar w:fldCharType="begin" w:fldLock="1"/>
      </w:r>
      <w:r w:rsidRPr="005062D9">
        <w:rPr>
          <w:sz w:val="24"/>
          <w:szCs w:val="24"/>
        </w:rPr>
        <w:instrText>ADDIN CSL_CITATION {"citationItems":[{"id":"ITEM-1","itemData":{"DOI":"DOI 10.1162/glep.2006.6.3.13","ISBN":"1554-3145","ISSN":"1554-3145","author":[{"dropping-particle":"","family":"Winston","given":"Bruce E","non-dropping-particle":"","parse-names":false,"suffix":""},{"dropping-particle":"","family":"Patterson","given":"K.","non-dropping-particle":"","parse-names":false,"suffix":""}],"container-title":"International Journal of Leadership Studies","id":"ITEM-1","issue":"2","issued":{"date-parts":[["2006"]]},"page":"6-66","title":"In Integrative Definition of Leadership","type":"article-journal","volume":"1"},"uris":["http://www.mendeley.com/documents/?uuid=b8f67f65-a57e-48ea-a07d-2d2e411f2092"]}],"mendeley":{"formattedCitation":"(Winston &amp; Patterson, 2006)","plainTextFormattedCitation":"(Winston &amp; Patterson, 2006)","previouslyFormattedCitation":"(Winston &amp; Patterson, 2006)"},"properties":{"noteIndex":0},"schema":"https://github.com/citation-style-language/schema/raw/master/csl-citation.json"}</w:instrText>
      </w:r>
      <w:r w:rsidRPr="005062D9">
        <w:rPr>
          <w:sz w:val="24"/>
          <w:szCs w:val="24"/>
        </w:rPr>
        <w:fldChar w:fldCharType="separate"/>
      </w:r>
      <w:r w:rsidRPr="005062D9">
        <w:rPr>
          <w:noProof/>
          <w:sz w:val="24"/>
          <w:szCs w:val="24"/>
        </w:rPr>
        <w:t>(Winston &amp; Patterson, 2006)</w:t>
      </w:r>
      <w:r w:rsidRPr="005062D9">
        <w:rPr>
          <w:sz w:val="24"/>
          <w:szCs w:val="24"/>
        </w:rPr>
        <w:fldChar w:fldCharType="end"/>
      </w:r>
      <w:r w:rsidRPr="005062D9">
        <w:rPr>
          <w:sz w:val="24"/>
          <w:szCs w:val="24"/>
        </w:rPr>
        <w:t xml:space="preserve">. As noted in the </w:t>
      </w:r>
      <w:r w:rsidRPr="005062D9">
        <w:rPr>
          <w:i/>
          <w:iCs/>
          <w:sz w:val="24"/>
          <w:szCs w:val="24"/>
        </w:rPr>
        <w:t>Handbook of leadership: A survey of theory and research</w:t>
      </w:r>
      <w:r w:rsidRPr="005062D9">
        <w:rPr>
          <w:sz w:val="24"/>
          <w:szCs w:val="24"/>
        </w:rPr>
        <w:t xml:space="preserve">, “there are almost as many different definitions of leadership as there are persons who have attempted to define the concept”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edition":"3rd","id":"ITEM-1","issued":{"date-parts":[["1999"]]},"number-of-pages":"1182","publisher":"The Free Press","publisher-place":"New York","title":"Bass &amp; Stogdill's handbook of leadership : theory, research, and managerial applications","type":"book"},"uris":["http://www.mendeley.com/documents/?uuid=ef45356f-6730-4a51-b615-d61f01c69767"]}],"mendeley":{"formattedCitation":"(Bass, 1999)","manualFormatting":"(Bass, 1999, p.11)","plainTextFormattedCitation":"(Bass, 1999)","previouslyFormattedCitation":"(Bass, 1999)"},"properties":{"noteIndex":0},"schema":"https://github.com/citation-style-language/schema/raw/master/csl-citation.json"}</w:instrText>
      </w:r>
      <w:r w:rsidRPr="005062D9">
        <w:rPr>
          <w:sz w:val="24"/>
          <w:szCs w:val="24"/>
        </w:rPr>
        <w:fldChar w:fldCharType="separate"/>
      </w:r>
      <w:r w:rsidRPr="005062D9">
        <w:rPr>
          <w:noProof/>
          <w:sz w:val="24"/>
          <w:szCs w:val="24"/>
        </w:rPr>
        <w:t>(Bass, 1999, p.11)</w:t>
      </w:r>
      <w:r w:rsidRPr="005062D9">
        <w:rPr>
          <w:sz w:val="24"/>
          <w:szCs w:val="24"/>
        </w:rPr>
        <w:fldChar w:fldCharType="end"/>
      </w:r>
      <w:r w:rsidRPr="005062D9">
        <w:rPr>
          <w:sz w:val="24"/>
          <w:szCs w:val="24"/>
        </w:rPr>
        <w:t xml:space="preserve">. Defining leadership in succinct, simple terms is no easy task. Scholars have made attempts to define the concept in varying ways such as: the conception of a leader as a general source of influence </w:t>
      </w:r>
      <w:r w:rsidRPr="005062D9">
        <w:rPr>
          <w:sz w:val="24"/>
          <w:szCs w:val="24"/>
        </w:rPr>
        <w:fldChar w:fldCharType="begin" w:fldLock="1"/>
      </w:r>
      <w:r w:rsidRPr="005062D9">
        <w:rPr>
          <w:sz w:val="24"/>
          <w:szCs w:val="24"/>
        </w:rPr>
        <w:instrText>ADDIN CSL_CITATION {"citationItems":[{"id":"ITEM-1","itemData":{"DOI":"10.2146/ajhp130435","ISSN":"15352900","abstract":"Mr. Richard Coon taught chemistry at my high school. Mr. Coon was a great teacher because he did what great teachers do: present complex subject matter in a simple manner, so that it is understood and becomes part of the students’ intellectual and emotional being. In one memorable exchange,","author":[{"dropping-particle":"","family":"Summerfield","given":"Marc R.","non-dropping-particle":"","parse-names":false,"suffix":""}],"container-title":"American journal of health-system pharmacy : AJHP : official journal of the American Society of Health-System Pharmacists","id":"ITEM-1","issue":"3","issued":{"date-parts":[["2014"]]},"page":"251-253","title":"Leadership: a simple definition.","type":"article-journal","volume":"71"},"uris":["http://www.mendeley.com/documents/?uuid=c0d3a39c-cc35-480b-b579-6a05d051e34d"]},{"id":"ITEM-2","itemData":{"ISBN":"9781506362311","author":[{"dropping-particle":"","family":"Northouse","given":"Peter G.","non-dropping-particle":"","parse-names":false,"suffix":""}],"edition":"8th","id":"ITEM-2","issued":{"date-parts":[["2018"]]},"publisher":"Sage Publications Inc","publisher-place":"California","title":"Leadership: Theory and Practice","type":"book"},"uris":["http://www.mendeley.com/documents/?uuid=33963bde-a30c-45e0-a55a-9d60ba449ab5"]}],"mendeley":{"formattedCitation":"(Northouse, 2018; Summerfield, 2014)","plainTextFormattedCitation":"(Northouse, 2018; Summerfield, 2014)","previouslyFormattedCitation":"(Northouse, 2018; Summerfield, 2014)"},"properties":{"noteIndex":0},"schema":"https://github.com/citation-style-language/schema/raw/master/csl-citation.json"}</w:instrText>
      </w:r>
      <w:r w:rsidRPr="005062D9">
        <w:rPr>
          <w:sz w:val="24"/>
          <w:szCs w:val="24"/>
        </w:rPr>
        <w:fldChar w:fldCharType="separate"/>
      </w:r>
      <w:r w:rsidRPr="005062D9">
        <w:rPr>
          <w:noProof/>
          <w:sz w:val="24"/>
          <w:szCs w:val="24"/>
        </w:rPr>
        <w:t>(Northouse, 2018; Summerfield, 2014)</w:t>
      </w:r>
      <w:r w:rsidRPr="005062D9">
        <w:rPr>
          <w:sz w:val="24"/>
          <w:szCs w:val="24"/>
        </w:rPr>
        <w:fldChar w:fldCharType="end"/>
      </w:r>
      <w:r w:rsidRPr="005062D9">
        <w:rPr>
          <w:sz w:val="24"/>
          <w:szCs w:val="24"/>
        </w:rPr>
        <w:t xml:space="preserve">; the conception of a </w:t>
      </w:r>
      <w:r w:rsidRPr="005062D9">
        <w:rPr>
          <w:sz w:val="24"/>
          <w:szCs w:val="24"/>
        </w:rPr>
        <w:lastRenderedPageBreak/>
        <w:t xml:space="preserve">leader as an agent of change in organisational processes </w:t>
      </w:r>
      <w:r w:rsidRPr="005062D9">
        <w:rPr>
          <w:sz w:val="24"/>
          <w:szCs w:val="24"/>
        </w:rPr>
        <w:fldChar w:fldCharType="begin" w:fldLock="1"/>
      </w:r>
      <w:r w:rsidRPr="005062D9">
        <w:rPr>
          <w:sz w:val="24"/>
          <w:szCs w:val="24"/>
        </w:rPr>
        <w:instrText>ADDIN CSL_CITATION {"citationItems":[{"id":"ITEM-1","itemData":{"author":[{"dropping-particle":"","family":"Katz","given":"D.","non-dropping-particle":"","parse-names":false,"suffix":""},{"dropping-particle":"","family":"Kahn","given":"R.L.","non-dropping-particle":"","parse-names":false,"suffix":""}],"id":"ITEM-1","issued":{"date-parts":[["1966"]]},"number-of-pages":"489","publisher":"Wiley","publisher-place":"New York","title":"The Social Psychology of Orginizations","type":"book"},"uris":["http://www.mendeley.com/documents/?uuid=86939ec4-1b21-4ab5-a302-fcd555845344"]},{"id":"ITEM-2","itemData":{"author":[{"dropping-particle":"","family":"Schein","given":"E. H.","non-dropping-particle":"","parse-names":false,"suffix":""}],"id":"ITEM-2","issued":{"date-parts":[["1992"]]},"publisher":"CA:Jossey-Bass","publisher-place":"San Francisco","title":"Organizational Culture and Leadership","type":"book"},"uris":["http://www.mendeley.com/documents/?uuid=4dfaed68-b39a-47fa-9585-4610f1b6822e"]}],"mendeley":{"formattedCitation":"(Katz &amp; Kahn, 1966; Schein, 1992)","plainTextFormattedCitation":"(Katz &amp; Kahn, 1966; Schein, 1992)","previouslyFormattedCitation":"(Katz &amp; Kahn, 1966; Schein, 1992)"},"properties":{"noteIndex":0},"schema":"https://github.com/citation-style-language/schema/raw/master/csl-citation.json"}</w:instrText>
      </w:r>
      <w:r w:rsidRPr="005062D9">
        <w:rPr>
          <w:sz w:val="24"/>
          <w:szCs w:val="24"/>
        </w:rPr>
        <w:fldChar w:fldCharType="separate"/>
      </w:r>
      <w:r w:rsidRPr="005062D9">
        <w:rPr>
          <w:noProof/>
          <w:sz w:val="24"/>
          <w:szCs w:val="24"/>
        </w:rPr>
        <w:t>(Katz &amp; Kahn, 1966; Schein, 1992)</w:t>
      </w:r>
      <w:r w:rsidRPr="005062D9">
        <w:rPr>
          <w:sz w:val="24"/>
          <w:szCs w:val="24"/>
        </w:rPr>
        <w:fldChar w:fldCharType="end"/>
      </w:r>
      <w:r w:rsidRPr="005062D9">
        <w:rPr>
          <w:sz w:val="24"/>
          <w:szCs w:val="24"/>
        </w:rPr>
        <w:t xml:space="preserve">; the conception of a leader as a developer of followers </w:t>
      </w:r>
      <w:r w:rsidRPr="005062D9">
        <w:rPr>
          <w:sz w:val="24"/>
          <w:szCs w:val="24"/>
        </w:rPr>
        <w:fldChar w:fldCharType="begin" w:fldLock="1"/>
      </w:r>
      <w:r w:rsidRPr="005062D9">
        <w:rPr>
          <w:sz w:val="24"/>
          <w:szCs w:val="24"/>
        </w:rPr>
        <w:instrText>ADDIN CSL_CITATION {"citationItems":[{"id":"ITEM-1","itemData":{"DOI":"DOI 10.1162/glep.2006.6.3.13","ISBN":"1554-3145","ISSN":"1554-3145","author":[{"dropping-particle":"","family":"Winston","given":"Bruce E","non-dropping-particle":"","parse-names":false,"suffix":""},{"dropping-particle":"","family":"Patterson","given":"K.","non-dropping-particle":"","parse-names":false,"suffix":""}],"container-title":"International Journal of Leadership Studies","id":"ITEM-1","issue":"2","issued":{"date-parts":[["2006"]]},"page":"6-66","title":"In Integrative Definition of Leadership","type":"article-journal","volume":"1"},"uris":["http://www.mendeley.com/documents/?uuid=b8f67f65-a57e-48ea-a07d-2d2e411f2092"]}],"mendeley":{"formattedCitation":"(Winston &amp; Patterson, 2006)","manualFormatting":"(Winston &amp; Patterson, 2006)","plainTextFormattedCitation":"(Winston &amp; Patterson, 2006)","previouslyFormattedCitation":"(Winston &amp; Patterson, 2006)"},"properties":{"noteIndex":0},"schema":"https://github.com/citation-style-language/schema/raw/master/csl-citation.json"}</w:instrText>
      </w:r>
      <w:r w:rsidRPr="005062D9">
        <w:rPr>
          <w:sz w:val="24"/>
          <w:szCs w:val="24"/>
        </w:rPr>
        <w:fldChar w:fldCharType="separate"/>
      </w:r>
      <w:r w:rsidRPr="005062D9">
        <w:rPr>
          <w:noProof/>
          <w:sz w:val="24"/>
          <w:szCs w:val="24"/>
        </w:rPr>
        <w:t>(Winston &amp; Patterson, 2006)</w:t>
      </w:r>
      <w:r w:rsidRPr="005062D9">
        <w:rPr>
          <w:sz w:val="24"/>
          <w:szCs w:val="24"/>
        </w:rPr>
        <w:fldChar w:fldCharType="end"/>
      </w:r>
      <w:r w:rsidRPr="005062D9">
        <w:rPr>
          <w:sz w:val="24"/>
          <w:szCs w:val="24"/>
        </w:rPr>
        <w:t xml:space="preserve">; the conception of a leader as a motivator </w:t>
      </w:r>
      <w:r w:rsidRPr="005062D9">
        <w:rPr>
          <w:sz w:val="24"/>
          <w:szCs w:val="24"/>
        </w:rPr>
        <w:fldChar w:fldCharType="begin" w:fldLock="1"/>
      </w:r>
      <w:r w:rsidRPr="005062D9">
        <w:rPr>
          <w:sz w:val="24"/>
          <w:szCs w:val="24"/>
        </w:rPr>
        <w:instrText>ADDIN CSL_CITATION {"citationItems":[{"id":"ITEM-1","itemData":{"DOI":"10.1017/CBO9781107415324.004","ISBN":"9788578110796","ISSN":"1098-6596","PMID":"25246403","author":[{"dropping-particle":"","family":"Buckingham","given":"Marcus","non-dropping-particle":"","parse-names":false,"suffix":""}],"container-title":"Journal of Chemical Information and Modeling","id":"ITEM-1","issue":"9","issued":{"date-parts":[["2005"]]},"publisher":"Free Press","publisher-place":"New York","title":"The One Thing You Need To Know About Great Managing, Great Leading, and Sustained Individual Success","type":"book","volume":"53"},"uris":["http://www.mendeley.com/documents/?uuid=9a5d83f7-df06-47fe-bcee-a1f70f72833b"]}],"mendeley":{"formattedCitation":"(Buckingham, 2005)","manualFormatting":"(Buckingham, 2005, pp. 143-144)","plainTextFormattedCitation":"(Buckingham, 2005)","previouslyFormattedCitation":"(Buckingham, 2005)"},"properties":{"noteIndex":0},"schema":"https://github.com/citation-style-language/schema/raw/master/csl-citation.json"}</w:instrText>
      </w:r>
      <w:r w:rsidRPr="005062D9">
        <w:rPr>
          <w:sz w:val="24"/>
          <w:szCs w:val="24"/>
        </w:rPr>
        <w:fldChar w:fldCharType="separate"/>
      </w:r>
      <w:r w:rsidRPr="005062D9">
        <w:rPr>
          <w:noProof/>
          <w:sz w:val="24"/>
          <w:szCs w:val="24"/>
        </w:rPr>
        <w:t>(Buckingham, 2005, pp. 143-144)</w:t>
      </w:r>
      <w:r w:rsidRPr="005062D9">
        <w:rPr>
          <w:sz w:val="24"/>
          <w:szCs w:val="24"/>
        </w:rPr>
        <w:fldChar w:fldCharType="end"/>
      </w:r>
      <w:r w:rsidRPr="005062D9">
        <w:rPr>
          <w:sz w:val="24"/>
          <w:szCs w:val="24"/>
        </w:rPr>
        <w:t xml:space="preserve">; or simply the conception of a leader as someone who achieves followers </w:t>
      </w:r>
      <w:r w:rsidRPr="005062D9">
        <w:rPr>
          <w:sz w:val="24"/>
          <w:szCs w:val="24"/>
        </w:rPr>
        <w:fldChar w:fldCharType="begin" w:fldLock="1"/>
      </w:r>
      <w:r w:rsidRPr="005062D9">
        <w:rPr>
          <w:sz w:val="24"/>
          <w:szCs w:val="24"/>
        </w:rPr>
        <w:instrText>ADDIN CSL_CITATION {"citationItems":[{"id":"ITEM-1","itemData":{"abstract":"Although difficult, there is the need of finding a satisfactory definition of leadership. A new definition of leadership is proposed, trying to meet such need. This definition fits properly to the modern concept of leadership, which gives the leader, the followers, and the context a very important role in the leadership process.","author":[{"dropping-particle":"","family":"Silva","given":"Alberto","non-dropping-particle":"","parse-names":false,"suffix":""}],"container-title":"Journal of Business Studies Quarterly","id":"ITEM-1","issue":"1","issued":{"date-parts":[["2016"]]},"page":"1-5","title":"What is Leadership ?","type":"article-journal","volume":"8"},"uris":["http://www.mendeley.com/documents/?uuid=ad3c8251-a61d-4a04-ad91-8a9248d33fe4"]}],"mendeley":{"formattedCitation":"(Silva, 2016)","manualFormatting":"(Silva, 2016)","plainTextFormattedCitation":"(Silva, 2016)","previouslyFormattedCitation":"(Silva, 2016)"},"properties":{"noteIndex":0},"schema":"https://github.com/citation-style-language/schema/raw/master/csl-citation.json"}</w:instrText>
      </w:r>
      <w:r w:rsidRPr="005062D9">
        <w:rPr>
          <w:sz w:val="24"/>
          <w:szCs w:val="24"/>
        </w:rPr>
        <w:fldChar w:fldCharType="separate"/>
      </w:r>
      <w:r w:rsidRPr="005062D9">
        <w:rPr>
          <w:noProof/>
          <w:sz w:val="24"/>
          <w:szCs w:val="24"/>
        </w:rPr>
        <w:t>(Silva, 2016)</w:t>
      </w:r>
      <w:r w:rsidRPr="005062D9">
        <w:rPr>
          <w:sz w:val="24"/>
          <w:szCs w:val="24"/>
        </w:rPr>
        <w:fldChar w:fldCharType="end"/>
      </w:r>
      <w:r w:rsidRPr="005062D9">
        <w:rPr>
          <w:sz w:val="24"/>
          <w:szCs w:val="24"/>
        </w:rPr>
        <w:t xml:space="preserve">. </w:t>
      </w:r>
    </w:p>
    <w:p w14:paraId="6E6232D7" w14:textId="77777777" w:rsidR="00E701CB" w:rsidRPr="005062D9" w:rsidRDefault="00E701CB" w:rsidP="00E701CB">
      <w:pPr>
        <w:spacing w:line="480" w:lineRule="auto"/>
        <w:rPr>
          <w:sz w:val="24"/>
          <w:szCs w:val="24"/>
        </w:rPr>
      </w:pPr>
    </w:p>
    <w:p w14:paraId="4845550C" w14:textId="77777777" w:rsidR="00E701CB" w:rsidRPr="005062D9" w:rsidRDefault="00E701CB" w:rsidP="00E701CB">
      <w:pPr>
        <w:spacing w:line="480" w:lineRule="auto"/>
        <w:rPr>
          <w:sz w:val="24"/>
          <w:szCs w:val="24"/>
        </w:rPr>
      </w:pPr>
      <w:r w:rsidRPr="005062D9">
        <w:rPr>
          <w:sz w:val="24"/>
          <w:szCs w:val="24"/>
        </w:rPr>
        <w:t xml:space="preserve">Many other definitions exist, and a universally accepted definition of the term seems unlikely to be agreed upon </w:t>
      </w:r>
      <w:r w:rsidRPr="005062D9">
        <w:rPr>
          <w:sz w:val="24"/>
          <w:szCs w:val="24"/>
        </w:rPr>
        <w:fldChar w:fldCharType="begin" w:fldLock="1"/>
      </w:r>
      <w:r w:rsidRPr="005062D9">
        <w:rPr>
          <w:sz w:val="24"/>
          <w:szCs w:val="24"/>
        </w:rPr>
        <w:instrText>ADDIN CSL_CITATION {"citationItems":[{"id":"ITEM-1","itemData":{"author":[{"dropping-particle":"","family":"Grint","given":"Keith","non-dropping-particle":"","parse-names":false,"suffix":""}],"id":"ITEM-1","issued":{"date-parts":[["2005"]]},"number-of-pages":"192","publisher":"Palgrave Macmillan","publisher-place":"Basingstoke","title":"Leadership: Limits and Possibilities (Management, Work and Organisations )","type":"book"},"uris":["http://www.mendeley.com/documents/?uuid=c146ca4e-3cec-40fa-84c7-e1373d51812d"]}],"mendeley":{"formattedCitation":"(Grint, 2005)","manualFormatting":"(Grint, 2005)","plainTextFormattedCitation":"(Grint, 2005)","previouslyFormattedCitation":"(Grint, 2005)"},"properties":{"noteIndex":0},"schema":"https://github.com/citation-style-language/schema/raw/master/csl-citation.json"}</w:instrText>
      </w:r>
      <w:r w:rsidRPr="005062D9">
        <w:rPr>
          <w:sz w:val="24"/>
          <w:szCs w:val="24"/>
        </w:rPr>
        <w:fldChar w:fldCharType="separate"/>
      </w:r>
      <w:r w:rsidRPr="005062D9">
        <w:rPr>
          <w:noProof/>
          <w:sz w:val="24"/>
          <w:szCs w:val="24"/>
        </w:rPr>
        <w:t>(Grint, 2005)</w:t>
      </w:r>
      <w:r w:rsidRPr="005062D9">
        <w:rPr>
          <w:sz w:val="24"/>
          <w:szCs w:val="24"/>
        </w:rPr>
        <w:fldChar w:fldCharType="end"/>
      </w:r>
      <w:r w:rsidRPr="005062D9">
        <w:rPr>
          <w:sz w:val="24"/>
          <w:szCs w:val="24"/>
        </w:rPr>
        <w:t xml:space="preserve">. This has resulted in a multitude of leadership theories with a wide range of foci. Early leadership theorists focused on the traits of leaders, arguing that a ‘Great Man’ is born to lead and will inherently possess the traits required of a leader </w:t>
      </w:r>
      <w:r w:rsidRPr="005062D9">
        <w:rPr>
          <w:sz w:val="24"/>
          <w:szCs w:val="24"/>
        </w:rPr>
        <w:fldChar w:fldCharType="begin" w:fldLock="1"/>
      </w:r>
      <w:r w:rsidRPr="005062D9">
        <w:rPr>
          <w:sz w:val="24"/>
          <w:szCs w:val="24"/>
        </w:rPr>
        <w:instrText>ADDIN CSL_CITATION {"citationItems":[{"id":"ITEM-1","itemData":{"DOI":"10.1177/1742715015571392","ISBN":"1742715015571","ISSN":"17427169","abstract":"Contemporary surveys of leadership scholarship will occasionally mention the Great Man theory before moving on to more rigorous academic categories. Less a theory than a statement of faith, the Great Man theory does not fit into the rigorous scholarly theory and research that makes up the contemporary canon of leadership discourse. My goal in this article is to treat the Great Man theory seriously and to present a fuller notion of the theory. My intent is not to offer a defense of the theory or to ''redeem'' Thomas Carlyle as a leadership theorist. Rather, I will add a hitherto unacknowledged dimension: the element of Freudian psychology. In Freud's case, the Great Man was articulated not a moral proscription for how to act, but rather an analytic description of the elemental forces that lead people to seek heroes. The article suggests that the Great Man theory is worth considering because of its contemporary relevance. To consider the theory in full, however, Freud's work on leadership needs to be examined alongside that of Carlyle. It is Freud's description of the impulses that drive us toward authority figures, more than Carlyle's proselytizing for hero worship that can, and should offer valuable insights into how we—scholars, observers, and participants in the business world—react to corporate saviors.","author":[{"dropping-particle":"","family":"Spector","given":"Bert Alan","non-dropping-particle":"","parse-names":false,"suffix":""}],"container-title":"Leadership","id":"ITEM-1","issue":"2","issued":{"date-parts":[["2014"]]},"page":"250-260","title":"Carlyle, Freud, and the Great Man Theory more fully considered","type":"article-journal","volume":"12"},"uris":["http://www.mendeley.com/documents/?uuid=f862ce9d-46c0-4d72-ab6c-4dcea95071d2"]}],"mendeley":{"formattedCitation":"(Spector, 2014)","plainTextFormattedCitation":"(Spector, 2014)","previouslyFormattedCitation":"(Spector, 2014)"},"properties":{"noteIndex":0},"schema":"https://github.com/citation-style-language/schema/raw/master/csl-citation.json"}</w:instrText>
      </w:r>
      <w:r w:rsidRPr="005062D9">
        <w:rPr>
          <w:sz w:val="24"/>
          <w:szCs w:val="24"/>
        </w:rPr>
        <w:fldChar w:fldCharType="separate"/>
      </w:r>
      <w:r w:rsidRPr="005062D9">
        <w:rPr>
          <w:noProof/>
          <w:sz w:val="24"/>
          <w:szCs w:val="24"/>
        </w:rPr>
        <w:t>(Spector, 2014)</w:t>
      </w:r>
      <w:r w:rsidRPr="005062D9">
        <w:rPr>
          <w:sz w:val="24"/>
          <w:szCs w:val="24"/>
        </w:rPr>
        <w:fldChar w:fldCharType="end"/>
      </w:r>
      <w:r w:rsidRPr="005062D9">
        <w:rPr>
          <w:sz w:val="24"/>
          <w:szCs w:val="24"/>
        </w:rPr>
        <w:t xml:space="preserve">. Leadership scholarship has since moved on to focus variously on the skills, behaviour, situationally dependant approaches, transformational potential, and authenticity of leaders </w:t>
      </w:r>
      <w:r w:rsidRPr="005062D9">
        <w:rPr>
          <w:sz w:val="24"/>
          <w:szCs w:val="24"/>
        </w:rPr>
        <w:fldChar w:fldCharType="begin" w:fldLock="1"/>
      </w:r>
      <w:r w:rsidRPr="005062D9">
        <w:rPr>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manualFormatting":"(Northouse, 2016)","plainTextFormattedCitation":"(Northouse, 2016)","previouslyFormattedCitation":"(Northouse, 2016)"},"properties":{"noteIndex":0},"schema":"https://github.com/citation-style-language/schema/raw/master/csl-citation.json"}</w:instrText>
      </w:r>
      <w:r w:rsidRPr="005062D9">
        <w:rPr>
          <w:sz w:val="24"/>
          <w:szCs w:val="24"/>
        </w:rPr>
        <w:fldChar w:fldCharType="separate"/>
      </w:r>
      <w:r w:rsidRPr="005062D9">
        <w:rPr>
          <w:noProof/>
          <w:sz w:val="24"/>
          <w:szCs w:val="24"/>
        </w:rPr>
        <w:t>(Northouse, 2016)</w:t>
      </w:r>
      <w:r w:rsidRPr="005062D9">
        <w:rPr>
          <w:sz w:val="24"/>
          <w:szCs w:val="24"/>
        </w:rPr>
        <w:fldChar w:fldCharType="end"/>
      </w:r>
      <w:r w:rsidRPr="005062D9">
        <w:rPr>
          <w:sz w:val="24"/>
          <w:szCs w:val="24"/>
        </w:rPr>
        <w:t xml:space="preserve">. </w:t>
      </w:r>
    </w:p>
    <w:p w14:paraId="26DC796A" w14:textId="77777777" w:rsidR="00E701CB" w:rsidRPr="005062D9" w:rsidRDefault="00E701CB" w:rsidP="00E701CB">
      <w:pPr>
        <w:spacing w:line="480" w:lineRule="auto"/>
        <w:rPr>
          <w:sz w:val="24"/>
          <w:szCs w:val="24"/>
        </w:rPr>
      </w:pPr>
    </w:p>
    <w:p w14:paraId="732A98FE" w14:textId="77777777" w:rsidR="00E701CB" w:rsidRPr="005062D9" w:rsidRDefault="00E701CB" w:rsidP="00E701CB">
      <w:pPr>
        <w:pStyle w:val="Heading2"/>
        <w:spacing w:line="480" w:lineRule="auto"/>
        <w:rPr>
          <w:szCs w:val="28"/>
        </w:rPr>
      </w:pPr>
      <w:bookmarkStart w:id="5" w:name="_Toc47012686"/>
      <w:bookmarkStart w:id="6" w:name="_Toc83645700"/>
      <w:r w:rsidRPr="005062D9">
        <w:rPr>
          <w:szCs w:val="28"/>
        </w:rPr>
        <w:t>4.3 Paradigms of Leadership</w:t>
      </w:r>
      <w:bookmarkEnd w:id="5"/>
      <w:bookmarkEnd w:id="6"/>
    </w:p>
    <w:p w14:paraId="443C3F09" w14:textId="77777777" w:rsidR="00E701CB" w:rsidRPr="005062D9" w:rsidRDefault="00E701CB" w:rsidP="00E701CB">
      <w:pPr>
        <w:spacing w:line="480" w:lineRule="auto"/>
        <w:rPr>
          <w:sz w:val="24"/>
          <w:szCs w:val="24"/>
        </w:rPr>
      </w:pPr>
      <w:r w:rsidRPr="005062D9">
        <w:rPr>
          <w:sz w:val="24"/>
          <w:szCs w:val="24"/>
        </w:rPr>
        <w:t>Due to the variety and abundance of conflicting theories present in the leadership literature, Keith Grint argues that it is more helpful to identify “areas of dispute” than themes of consensus. He identifies 4 areas of dispute to consider:</w:t>
      </w:r>
    </w:p>
    <w:p w14:paraId="564B125C" w14:textId="77777777" w:rsidR="00E701CB" w:rsidRPr="005062D9" w:rsidRDefault="00E701CB" w:rsidP="00E701CB">
      <w:pPr>
        <w:pStyle w:val="ListParagraph"/>
        <w:numPr>
          <w:ilvl w:val="0"/>
          <w:numId w:val="1"/>
        </w:numPr>
        <w:spacing w:line="480" w:lineRule="auto"/>
        <w:rPr>
          <w:sz w:val="24"/>
          <w:szCs w:val="24"/>
        </w:rPr>
      </w:pPr>
      <w:r w:rsidRPr="005062D9">
        <w:rPr>
          <w:sz w:val="24"/>
          <w:szCs w:val="24"/>
        </w:rPr>
        <w:t xml:space="preserve">Leadership as </w:t>
      </w:r>
      <w:r w:rsidRPr="005062D9">
        <w:rPr>
          <w:i/>
          <w:iCs/>
          <w:sz w:val="24"/>
          <w:szCs w:val="24"/>
        </w:rPr>
        <w:t>person</w:t>
      </w:r>
      <w:r w:rsidRPr="005062D9">
        <w:rPr>
          <w:sz w:val="24"/>
          <w:szCs w:val="24"/>
        </w:rPr>
        <w:t xml:space="preserve"> – is it who leaders are that matters? </w:t>
      </w:r>
    </w:p>
    <w:p w14:paraId="190C4850" w14:textId="77777777" w:rsidR="00E701CB" w:rsidRPr="005062D9" w:rsidRDefault="00E701CB" w:rsidP="00E701CB">
      <w:pPr>
        <w:pStyle w:val="ListParagraph"/>
        <w:numPr>
          <w:ilvl w:val="0"/>
          <w:numId w:val="1"/>
        </w:numPr>
        <w:spacing w:line="480" w:lineRule="auto"/>
        <w:rPr>
          <w:sz w:val="24"/>
          <w:szCs w:val="24"/>
        </w:rPr>
      </w:pPr>
      <w:r w:rsidRPr="005062D9">
        <w:rPr>
          <w:sz w:val="24"/>
          <w:szCs w:val="24"/>
        </w:rPr>
        <w:t xml:space="preserve">Leadership as </w:t>
      </w:r>
      <w:r w:rsidRPr="005062D9">
        <w:rPr>
          <w:i/>
          <w:iCs/>
          <w:sz w:val="24"/>
          <w:szCs w:val="24"/>
        </w:rPr>
        <w:t>results</w:t>
      </w:r>
      <w:r w:rsidRPr="005062D9">
        <w:rPr>
          <w:sz w:val="24"/>
          <w:szCs w:val="24"/>
        </w:rPr>
        <w:t xml:space="preserve"> – is it what leaders achieve that matters?</w:t>
      </w:r>
      <w:r w:rsidRPr="005062D9">
        <w:rPr>
          <w:b/>
          <w:bCs/>
          <w:sz w:val="24"/>
          <w:szCs w:val="24"/>
        </w:rPr>
        <w:t xml:space="preserve"> </w:t>
      </w:r>
    </w:p>
    <w:p w14:paraId="073EE654" w14:textId="77777777" w:rsidR="00E701CB" w:rsidRPr="005062D9" w:rsidRDefault="00E701CB" w:rsidP="00E701CB">
      <w:pPr>
        <w:pStyle w:val="ListParagraph"/>
        <w:numPr>
          <w:ilvl w:val="0"/>
          <w:numId w:val="1"/>
        </w:numPr>
        <w:spacing w:line="480" w:lineRule="auto"/>
        <w:rPr>
          <w:sz w:val="24"/>
          <w:szCs w:val="24"/>
        </w:rPr>
      </w:pPr>
      <w:r w:rsidRPr="005062D9">
        <w:rPr>
          <w:sz w:val="24"/>
          <w:szCs w:val="24"/>
        </w:rPr>
        <w:t xml:space="preserve">Leadership as </w:t>
      </w:r>
      <w:r w:rsidRPr="005062D9">
        <w:rPr>
          <w:i/>
          <w:iCs/>
          <w:sz w:val="24"/>
          <w:szCs w:val="24"/>
        </w:rPr>
        <w:t>process</w:t>
      </w:r>
      <w:r w:rsidRPr="005062D9">
        <w:rPr>
          <w:sz w:val="24"/>
          <w:szCs w:val="24"/>
        </w:rPr>
        <w:t xml:space="preserve"> – is it how things get done that matters?</w:t>
      </w:r>
    </w:p>
    <w:p w14:paraId="1316E003" w14:textId="77777777" w:rsidR="00E701CB" w:rsidRPr="005062D9" w:rsidRDefault="00E701CB" w:rsidP="00E701CB">
      <w:pPr>
        <w:pStyle w:val="ListParagraph"/>
        <w:numPr>
          <w:ilvl w:val="0"/>
          <w:numId w:val="1"/>
        </w:numPr>
        <w:spacing w:line="480" w:lineRule="auto"/>
        <w:rPr>
          <w:sz w:val="24"/>
          <w:szCs w:val="24"/>
        </w:rPr>
      </w:pPr>
      <w:r w:rsidRPr="005062D9">
        <w:rPr>
          <w:sz w:val="24"/>
          <w:szCs w:val="24"/>
        </w:rPr>
        <w:t xml:space="preserve">Leadership as </w:t>
      </w:r>
      <w:r w:rsidRPr="005062D9">
        <w:rPr>
          <w:i/>
          <w:iCs/>
          <w:sz w:val="24"/>
          <w:szCs w:val="24"/>
        </w:rPr>
        <w:t>position</w:t>
      </w:r>
      <w:r w:rsidRPr="005062D9">
        <w:rPr>
          <w:sz w:val="24"/>
          <w:szCs w:val="24"/>
        </w:rPr>
        <w:t xml:space="preserve"> – is it where leaders operate from that matters? </w:t>
      </w:r>
      <w:r w:rsidRPr="005062D9">
        <w:rPr>
          <w:sz w:val="24"/>
          <w:szCs w:val="24"/>
        </w:rPr>
        <w:fldChar w:fldCharType="begin" w:fldLock="1"/>
      </w:r>
      <w:r w:rsidRPr="005062D9">
        <w:rPr>
          <w:sz w:val="24"/>
          <w:szCs w:val="24"/>
        </w:rPr>
        <w:instrText>ADDIN CSL_CITATION {"citationItems":[{"id":"ITEM-1","itemData":{"author":[{"dropping-particle":"","family":"Grint","given":"Keith","non-dropping-particle":"","parse-names":false,"suffix":""}],"id":"ITEM-1","issued":{"date-parts":[["2005"]]},"number-of-pages":"192","publisher":"Palgrave Macmillan","publisher-place":"Basingstoke","title":"Leadership: Limits and Possibilities (Management, Work and Organisations )","type":"book"},"uris":["http://www.mendeley.com/documents/?uuid=c146ca4e-3cec-40fa-84c7-e1373d51812d"]}],"mendeley":{"formattedCitation":"(Grint, 2005)","plainTextFormattedCitation":"(Grint, 2005)","previouslyFormattedCitation":"(Grint, 2005)"},"properties":{"noteIndex":0},"schema":"https://github.com/citation-style-language/schema/raw/master/csl-citation.json"}</w:instrText>
      </w:r>
      <w:r w:rsidRPr="005062D9">
        <w:rPr>
          <w:sz w:val="24"/>
          <w:szCs w:val="24"/>
        </w:rPr>
        <w:fldChar w:fldCharType="separate"/>
      </w:r>
      <w:r w:rsidRPr="005062D9">
        <w:rPr>
          <w:noProof/>
          <w:sz w:val="24"/>
          <w:szCs w:val="24"/>
        </w:rPr>
        <w:t>(Grint, 2005)</w:t>
      </w:r>
      <w:r w:rsidRPr="005062D9">
        <w:rPr>
          <w:sz w:val="24"/>
          <w:szCs w:val="24"/>
        </w:rPr>
        <w:fldChar w:fldCharType="end"/>
      </w:r>
    </w:p>
    <w:p w14:paraId="6F9C8F1B" w14:textId="77777777" w:rsidR="00E701CB" w:rsidRPr="005062D9" w:rsidRDefault="00E701CB" w:rsidP="00E701CB">
      <w:pPr>
        <w:spacing w:line="480" w:lineRule="auto"/>
        <w:rPr>
          <w:sz w:val="24"/>
          <w:szCs w:val="24"/>
        </w:rPr>
      </w:pPr>
    </w:p>
    <w:p w14:paraId="642AEB9A" w14:textId="77777777" w:rsidR="00E701CB" w:rsidRPr="005062D9" w:rsidRDefault="00E701CB" w:rsidP="00E701CB">
      <w:pPr>
        <w:spacing w:line="480" w:lineRule="auto"/>
        <w:rPr>
          <w:sz w:val="24"/>
          <w:szCs w:val="24"/>
        </w:rPr>
      </w:pPr>
      <w:r w:rsidRPr="005062D9">
        <w:rPr>
          <w:sz w:val="24"/>
          <w:szCs w:val="24"/>
        </w:rPr>
        <w:lastRenderedPageBreak/>
        <w:t xml:space="preserve">Similar areas of dispute have also been identified by other authors such as Gayle Avery who proposes four paradigms for leadership: Classical; Transactional; Visionary; Organic </w:t>
      </w:r>
      <w:r w:rsidRPr="005062D9">
        <w:rPr>
          <w:sz w:val="24"/>
          <w:szCs w:val="24"/>
        </w:rPr>
        <w:fldChar w:fldCharType="begin" w:fldLock="1"/>
      </w:r>
      <w:r w:rsidRPr="005062D9">
        <w:rPr>
          <w:sz w:val="24"/>
          <w:szCs w:val="24"/>
        </w:rPr>
        <w:instrText>ADDIN CSL_CITATION {"citationItems":[{"id":"ITEM-1","itemData":{"author":[{"dropping-particle":"","family":"Avery","given":"Gayle. C.","non-dropping-particle":"","parse-names":false,"suffix":""}],"edition":"First","id":"ITEM-1","issued":{"date-parts":[["2004"]]},"number-of-pages":"316","publisher":"Sage Publications Ltd","publisher-place":"London","title":"Understanding Leadership: Paradigms and Cases","type":"book"},"uris":["http://www.mendeley.com/documents/?uuid=289a9f1f-6a80-4300-be3c-ff7f8c3e49c0"]}],"mendeley":{"formattedCitation":"(Avery, 2004)","plainTextFormattedCitation":"(Avery, 2004)","previouslyFormattedCitation":"(Avery, 2004)"},"properties":{"noteIndex":0},"schema":"https://github.com/citation-style-language/schema/raw/master/csl-citation.json"}</w:instrText>
      </w:r>
      <w:r w:rsidRPr="005062D9">
        <w:rPr>
          <w:sz w:val="24"/>
          <w:szCs w:val="24"/>
        </w:rPr>
        <w:fldChar w:fldCharType="separate"/>
      </w:r>
      <w:r w:rsidRPr="005062D9">
        <w:rPr>
          <w:noProof/>
          <w:sz w:val="24"/>
          <w:szCs w:val="24"/>
        </w:rPr>
        <w:t>(Avery, 2004)</w:t>
      </w:r>
      <w:r w:rsidRPr="005062D9">
        <w:rPr>
          <w:sz w:val="24"/>
          <w:szCs w:val="24"/>
        </w:rPr>
        <w:fldChar w:fldCharType="end"/>
      </w:r>
      <w:r w:rsidRPr="005062D9">
        <w:rPr>
          <w:sz w:val="24"/>
          <w:szCs w:val="24"/>
        </w:rPr>
        <w:t>. These four paradigms succinctly summarise the multitude of theories of leadership in use by scholars and will therefore be used in the discussion of leadership in this thesis. The four paradigms are summarised as follows:</w:t>
      </w:r>
    </w:p>
    <w:p w14:paraId="5D9D6941" w14:textId="77777777" w:rsidR="00E701CB" w:rsidRPr="005062D9" w:rsidRDefault="00E701CB" w:rsidP="00E701CB">
      <w:pPr>
        <w:spacing w:line="480" w:lineRule="auto"/>
        <w:rPr>
          <w:sz w:val="24"/>
          <w:szCs w:val="24"/>
        </w:rPr>
      </w:pPr>
    </w:p>
    <w:p w14:paraId="7ADBDB8B" w14:textId="77777777" w:rsidR="00E701CB" w:rsidRPr="005062D9" w:rsidRDefault="00E701CB" w:rsidP="00E701CB">
      <w:pPr>
        <w:pStyle w:val="Heading3"/>
        <w:numPr>
          <w:ilvl w:val="0"/>
          <w:numId w:val="4"/>
        </w:numPr>
        <w:tabs>
          <w:tab w:val="num" w:pos="360"/>
        </w:tabs>
        <w:spacing w:line="480" w:lineRule="auto"/>
        <w:ind w:left="0" w:firstLine="0"/>
        <w:rPr>
          <w:sz w:val="28"/>
          <w:szCs w:val="28"/>
        </w:rPr>
      </w:pPr>
      <w:bookmarkStart w:id="7" w:name="_Toc47012687"/>
      <w:bookmarkStart w:id="8" w:name="_Toc83645701"/>
      <w:r w:rsidRPr="005062D9">
        <w:rPr>
          <w:sz w:val="28"/>
          <w:szCs w:val="28"/>
        </w:rPr>
        <w:t>Classical Paradigm of Leadership</w:t>
      </w:r>
      <w:bookmarkEnd w:id="7"/>
      <w:bookmarkEnd w:id="8"/>
      <w:r w:rsidRPr="005062D9">
        <w:rPr>
          <w:sz w:val="28"/>
          <w:szCs w:val="28"/>
        </w:rPr>
        <w:t xml:space="preserve"> </w:t>
      </w:r>
    </w:p>
    <w:p w14:paraId="5F826A24" w14:textId="77777777" w:rsidR="00E701CB" w:rsidRPr="005062D9" w:rsidRDefault="00E701CB" w:rsidP="00E701CB">
      <w:pPr>
        <w:spacing w:line="480" w:lineRule="auto"/>
        <w:rPr>
          <w:noProof/>
          <w:sz w:val="24"/>
          <w:szCs w:val="24"/>
        </w:rPr>
      </w:pPr>
      <w:r w:rsidRPr="005062D9">
        <w:rPr>
          <w:sz w:val="24"/>
          <w:szCs w:val="24"/>
        </w:rPr>
        <w:t>Classical leadership is defined as “dominance by a pre-eminent person or an ‘elite’ group of people”</w:t>
      </w:r>
      <w:r w:rsidRPr="005062D9">
        <w:rPr>
          <w:noProof/>
          <w:sz w:val="24"/>
          <w:szCs w:val="24"/>
        </w:rPr>
        <w:t xml:space="preserve"> Avery, 2004, p29). The leader orders their followers to carry out instructions in order to move the group towards </w:t>
      </w:r>
      <w:r>
        <w:rPr>
          <w:noProof/>
          <w:sz w:val="24"/>
          <w:szCs w:val="24"/>
        </w:rPr>
        <w:t xml:space="preserve">the </w:t>
      </w:r>
      <w:r w:rsidRPr="005062D9">
        <w:rPr>
          <w:noProof/>
          <w:sz w:val="24"/>
          <w:szCs w:val="24"/>
        </w:rPr>
        <w:t>achievement of a goal which the followers may or may not be aware of. Followers submit to the leader’s will either out of respect or fear of the leader. Theories falling within the Classical paradigm of leadership were most commonly used until the 1970s</w:t>
      </w:r>
      <w:r w:rsidRPr="005062D9">
        <w:rPr>
          <w:sz w:val="24"/>
          <w:szCs w:val="24"/>
        </w:rPr>
        <w:t xml:space="preserve"> </w:t>
      </w:r>
      <w:r w:rsidRPr="005062D9">
        <w:rPr>
          <w:sz w:val="24"/>
          <w:szCs w:val="24"/>
        </w:rPr>
        <w:fldChar w:fldCharType="begin" w:fldLock="1"/>
      </w:r>
      <w:r w:rsidRPr="005062D9">
        <w:rPr>
          <w:sz w:val="24"/>
          <w:szCs w:val="24"/>
        </w:rPr>
        <w:instrText>ADDIN CSL_CITATION {"citationItems":[{"id":"ITEM-1","itemData":{"author":[{"dropping-particle":"","family":"Avery","given":"Gayle. C.","non-dropping-particle":"","parse-names":false,"suffix":""}],"edition":"First","id":"ITEM-1","issued":{"date-parts":[["2004"]]},"number-of-pages":"316","publisher":"Sage Publications Ltd","publisher-place":"London","title":"Understanding Leadership: Paradigms and Cases","type":"book"},"uris":["http://www.mendeley.com/documents/?uuid=289a9f1f-6a80-4300-be3c-ff7f8c3e49c0"]}],"mendeley":{"formattedCitation":"(Avery, 2004)","plainTextFormattedCitation":"(Avery, 2004)","previouslyFormattedCitation":"(Avery, 2004)"},"properties":{"noteIndex":0},"schema":"https://github.com/citation-style-language/schema/raw/master/csl-citation.json"}</w:instrText>
      </w:r>
      <w:r w:rsidRPr="005062D9">
        <w:rPr>
          <w:sz w:val="24"/>
          <w:szCs w:val="24"/>
        </w:rPr>
        <w:fldChar w:fldCharType="separate"/>
      </w:r>
      <w:r w:rsidRPr="005062D9">
        <w:rPr>
          <w:noProof/>
          <w:sz w:val="24"/>
          <w:szCs w:val="24"/>
        </w:rPr>
        <w:t>(Avery, 2004)</w:t>
      </w:r>
      <w:r w:rsidRPr="005062D9">
        <w:rPr>
          <w:sz w:val="24"/>
          <w:szCs w:val="24"/>
        </w:rPr>
        <w:fldChar w:fldCharType="end"/>
      </w:r>
      <w:r w:rsidRPr="005062D9">
        <w:rPr>
          <w:sz w:val="24"/>
          <w:szCs w:val="24"/>
        </w:rPr>
        <w:t>.</w:t>
      </w:r>
    </w:p>
    <w:p w14:paraId="292ED0A7" w14:textId="77777777" w:rsidR="00E701CB" w:rsidRPr="005062D9" w:rsidRDefault="00E701CB" w:rsidP="00E701CB">
      <w:pPr>
        <w:spacing w:line="480" w:lineRule="auto"/>
        <w:rPr>
          <w:noProof/>
          <w:sz w:val="24"/>
          <w:szCs w:val="24"/>
        </w:rPr>
      </w:pPr>
    </w:p>
    <w:p w14:paraId="04076DE3" w14:textId="77777777" w:rsidR="00E701CB" w:rsidRPr="005062D9" w:rsidRDefault="00E701CB" w:rsidP="00E701CB">
      <w:pPr>
        <w:pStyle w:val="Heading3"/>
        <w:numPr>
          <w:ilvl w:val="0"/>
          <w:numId w:val="4"/>
        </w:numPr>
        <w:tabs>
          <w:tab w:val="num" w:pos="360"/>
        </w:tabs>
        <w:spacing w:line="480" w:lineRule="auto"/>
        <w:ind w:left="0" w:firstLine="0"/>
        <w:rPr>
          <w:sz w:val="28"/>
          <w:szCs w:val="28"/>
        </w:rPr>
      </w:pPr>
      <w:bookmarkStart w:id="9" w:name="_Toc47012688"/>
      <w:bookmarkStart w:id="10" w:name="_Toc83645702"/>
      <w:r w:rsidRPr="005062D9">
        <w:rPr>
          <w:sz w:val="28"/>
          <w:szCs w:val="28"/>
        </w:rPr>
        <w:t>Transactional Paradigm of Leadership</w:t>
      </w:r>
      <w:bookmarkEnd w:id="9"/>
      <w:bookmarkEnd w:id="10"/>
      <w:r w:rsidRPr="005062D9">
        <w:rPr>
          <w:sz w:val="28"/>
          <w:szCs w:val="28"/>
        </w:rPr>
        <w:t xml:space="preserve"> </w:t>
      </w:r>
    </w:p>
    <w:p w14:paraId="2C0F616D" w14:textId="77777777" w:rsidR="00E701CB" w:rsidRPr="005062D9" w:rsidRDefault="00E701CB" w:rsidP="00E701CB">
      <w:pPr>
        <w:spacing w:line="480" w:lineRule="auto"/>
        <w:rPr>
          <w:sz w:val="24"/>
          <w:szCs w:val="24"/>
        </w:rPr>
      </w:pPr>
      <w:r w:rsidRPr="005062D9">
        <w:rPr>
          <w:sz w:val="24"/>
          <w:szCs w:val="24"/>
        </w:rPr>
        <w:t>Transactional leaders identify tasks to be completed and then influence followers to execute these tasks by using either incentivisation or the threat of punishment. In a Transactional Paradigm, leaders and followers engage in ‘transactions’, necessitating interaction and negotiation between the two parties. Transactional leadership theories were frequently used in academia during the 1970s until the mid-1980s (</w:t>
      </w:r>
      <w:r w:rsidRPr="005062D9">
        <w:rPr>
          <w:i/>
          <w:iCs/>
          <w:sz w:val="24"/>
          <w:szCs w:val="24"/>
        </w:rPr>
        <w:t>Ibid</w:t>
      </w:r>
      <w:r w:rsidRPr="005062D9">
        <w:rPr>
          <w:sz w:val="24"/>
          <w:szCs w:val="24"/>
        </w:rPr>
        <w:t>.).</w:t>
      </w:r>
    </w:p>
    <w:p w14:paraId="651962C5" w14:textId="77777777" w:rsidR="00E701CB" w:rsidRPr="005062D9" w:rsidRDefault="00E701CB" w:rsidP="00E701CB">
      <w:pPr>
        <w:spacing w:line="480" w:lineRule="auto"/>
        <w:rPr>
          <w:color w:val="FF0000"/>
          <w:sz w:val="24"/>
          <w:szCs w:val="24"/>
        </w:rPr>
      </w:pPr>
    </w:p>
    <w:p w14:paraId="19EF070C" w14:textId="77777777" w:rsidR="00E701CB" w:rsidRPr="005062D9" w:rsidRDefault="00E701CB" w:rsidP="00E701CB">
      <w:pPr>
        <w:pStyle w:val="Heading3"/>
        <w:numPr>
          <w:ilvl w:val="0"/>
          <w:numId w:val="4"/>
        </w:numPr>
        <w:tabs>
          <w:tab w:val="num" w:pos="360"/>
        </w:tabs>
        <w:spacing w:line="480" w:lineRule="auto"/>
        <w:ind w:left="0" w:firstLine="0"/>
        <w:rPr>
          <w:sz w:val="28"/>
          <w:szCs w:val="28"/>
        </w:rPr>
      </w:pPr>
      <w:bookmarkStart w:id="11" w:name="_Toc47012689"/>
      <w:bookmarkStart w:id="12" w:name="_Toc83645703"/>
      <w:r w:rsidRPr="005062D9">
        <w:rPr>
          <w:sz w:val="28"/>
          <w:szCs w:val="28"/>
        </w:rPr>
        <w:lastRenderedPageBreak/>
        <w:t>Visionary Paradigm of Leadership</w:t>
      </w:r>
      <w:bookmarkEnd w:id="11"/>
      <w:bookmarkEnd w:id="12"/>
      <w:r w:rsidRPr="005062D9">
        <w:rPr>
          <w:sz w:val="28"/>
          <w:szCs w:val="28"/>
        </w:rPr>
        <w:t xml:space="preserve"> </w:t>
      </w:r>
    </w:p>
    <w:p w14:paraId="01EE04EB" w14:textId="77777777" w:rsidR="00E701CB" w:rsidRPr="005062D9" w:rsidRDefault="00E701CB" w:rsidP="00E701CB">
      <w:pPr>
        <w:spacing w:line="480" w:lineRule="auto"/>
        <w:rPr>
          <w:sz w:val="24"/>
          <w:szCs w:val="24"/>
        </w:rPr>
      </w:pPr>
      <w:r w:rsidRPr="005062D9">
        <w:rPr>
          <w:sz w:val="24"/>
          <w:szCs w:val="24"/>
        </w:rPr>
        <w:t>Visionary Leadership theories came to prominence around the mid-1980s. Leadership falling within the Visionary paradigm requires leaders to unite followers around a collective vision of the future and to inspire, motivate and support their team. This involves engaging the emotional involvement of followers in the task (</w:t>
      </w:r>
      <w:r w:rsidRPr="005062D9">
        <w:rPr>
          <w:i/>
          <w:iCs/>
          <w:sz w:val="24"/>
          <w:szCs w:val="24"/>
        </w:rPr>
        <w:t>Ibid.</w:t>
      </w:r>
      <w:r w:rsidRPr="005062D9">
        <w:rPr>
          <w:sz w:val="24"/>
          <w:szCs w:val="24"/>
        </w:rPr>
        <w:t>).</w:t>
      </w:r>
    </w:p>
    <w:p w14:paraId="233F6FA2" w14:textId="77777777" w:rsidR="00E701CB" w:rsidRPr="005062D9" w:rsidRDefault="00E701CB" w:rsidP="00E701CB">
      <w:pPr>
        <w:spacing w:line="480" w:lineRule="auto"/>
        <w:rPr>
          <w:sz w:val="24"/>
          <w:szCs w:val="24"/>
        </w:rPr>
      </w:pPr>
    </w:p>
    <w:p w14:paraId="53AA5F89" w14:textId="77777777" w:rsidR="00E701CB" w:rsidRPr="005062D9" w:rsidRDefault="00E701CB" w:rsidP="00E701CB">
      <w:pPr>
        <w:pStyle w:val="Heading3"/>
        <w:numPr>
          <w:ilvl w:val="0"/>
          <w:numId w:val="4"/>
        </w:numPr>
        <w:tabs>
          <w:tab w:val="num" w:pos="360"/>
        </w:tabs>
        <w:spacing w:line="480" w:lineRule="auto"/>
        <w:ind w:left="0" w:firstLine="0"/>
        <w:rPr>
          <w:sz w:val="28"/>
          <w:szCs w:val="28"/>
        </w:rPr>
      </w:pPr>
      <w:bookmarkStart w:id="13" w:name="_Toc47012690"/>
      <w:bookmarkStart w:id="14" w:name="_Toc83645704"/>
      <w:r w:rsidRPr="005062D9">
        <w:rPr>
          <w:sz w:val="28"/>
          <w:szCs w:val="28"/>
        </w:rPr>
        <w:t>Organic Paradigm of Leadership</w:t>
      </w:r>
      <w:bookmarkEnd w:id="13"/>
      <w:bookmarkEnd w:id="14"/>
      <w:r w:rsidRPr="005062D9">
        <w:rPr>
          <w:sz w:val="28"/>
          <w:szCs w:val="28"/>
        </w:rPr>
        <w:t xml:space="preserve"> </w:t>
      </w:r>
    </w:p>
    <w:p w14:paraId="4A1FF8C4" w14:textId="77777777" w:rsidR="00E701CB" w:rsidRPr="005062D9" w:rsidRDefault="00E701CB" w:rsidP="00E701CB">
      <w:pPr>
        <w:spacing w:line="480" w:lineRule="auto"/>
        <w:rPr>
          <w:sz w:val="24"/>
          <w:szCs w:val="24"/>
        </w:rPr>
      </w:pPr>
      <w:r w:rsidRPr="005062D9">
        <w:rPr>
          <w:sz w:val="24"/>
          <w:szCs w:val="24"/>
        </w:rPr>
        <w:t xml:space="preserve">The final paradigm of leadership identified by Avery is Organic leadership. Theories fitting within this paradigm require leaders to emerge naturally from an organisation as opposed to being formally appointed or elected. Leadership is shared between those members of the group who can most appropriately contribute to the project as a result of their specialist knowledge or skills. Leadership may be shared between multiple leaders during the course of a project. Organic leadership theories have become academically more popular since the 2000s and continue to be developed </w:t>
      </w:r>
      <w:r w:rsidRPr="005062D9">
        <w:rPr>
          <w:sz w:val="24"/>
          <w:szCs w:val="24"/>
        </w:rPr>
        <w:fldChar w:fldCharType="begin" w:fldLock="1"/>
      </w:r>
      <w:r w:rsidRPr="005062D9">
        <w:rPr>
          <w:sz w:val="24"/>
          <w:szCs w:val="24"/>
        </w:rPr>
        <w:instrText>ADDIN CSL_CITATION {"citationItems":[{"id":"ITEM-1","itemData":{"author":[{"dropping-particle":"","family":"Avery","given":"Gayle. C.","non-dropping-particle":"","parse-names":false,"suffix":""}],"edition":"First","id":"ITEM-1","issued":{"date-parts":[["2004"]]},"number-of-pages":"316","publisher":"Sage Publications Ltd","publisher-place":"London","title":"Understanding Leadership: Paradigms and Cases","type":"book"},"uris":["http://www.mendeley.com/documents/?uuid=289a9f1f-6a80-4300-be3c-ff7f8c3e49c0"]}],"mendeley":{"formattedCitation":"(Avery, 2004)","manualFormatting":"(Ibid.)","plainTextFormattedCitation":"(Avery, 2004)","previouslyFormattedCitation":"(Avery, 2004)"},"properties":{"noteIndex":0},"schema":"https://github.com/citation-style-language/schema/raw/master/csl-citation.json"}</w:instrText>
      </w:r>
      <w:r w:rsidRPr="005062D9">
        <w:rPr>
          <w:sz w:val="24"/>
          <w:szCs w:val="24"/>
        </w:rPr>
        <w:fldChar w:fldCharType="separate"/>
      </w:r>
      <w:r w:rsidRPr="005062D9">
        <w:rPr>
          <w:noProof/>
          <w:sz w:val="24"/>
          <w:szCs w:val="24"/>
        </w:rPr>
        <w:t>(</w:t>
      </w:r>
      <w:r w:rsidRPr="005062D9">
        <w:rPr>
          <w:i/>
          <w:iCs/>
          <w:noProof/>
          <w:sz w:val="24"/>
          <w:szCs w:val="24"/>
        </w:rPr>
        <w:t>Ibid.</w:t>
      </w:r>
      <w:r w:rsidRPr="005062D9">
        <w:rPr>
          <w:noProof/>
          <w:sz w:val="24"/>
          <w:szCs w:val="24"/>
        </w:rPr>
        <w:t>)</w:t>
      </w:r>
      <w:r w:rsidRPr="005062D9">
        <w:rPr>
          <w:sz w:val="24"/>
          <w:szCs w:val="24"/>
        </w:rPr>
        <w:fldChar w:fldCharType="end"/>
      </w:r>
      <w:r w:rsidRPr="005062D9">
        <w:rPr>
          <w:sz w:val="24"/>
          <w:szCs w:val="24"/>
        </w:rPr>
        <w:t>.</w:t>
      </w:r>
    </w:p>
    <w:p w14:paraId="4797438E" w14:textId="77777777" w:rsidR="00E701CB" w:rsidRPr="005062D9" w:rsidRDefault="00E701CB" w:rsidP="00E701CB">
      <w:pPr>
        <w:spacing w:line="480" w:lineRule="auto"/>
        <w:rPr>
          <w:sz w:val="24"/>
          <w:szCs w:val="24"/>
        </w:rPr>
      </w:pPr>
    </w:p>
    <w:p w14:paraId="11077BF3" w14:textId="77777777" w:rsidR="00E701CB" w:rsidRPr="005062D9" w:rsidRDefault="00E701CB" w:rsidP="00E701CB">
      <w:pPr>
        <w:spacing w:line="480" w:lineRule="auto"/>
        <w:rPr>
          <w:sz w:val="24"/>
          <w:szCs w:val="24"/>
        </w:rPr>
      </w:pPr>
      <w:r w:rsidRPr="005062D9">
        <w:rPr>
          <w:sz w:val="24"/>
          <w:szCs w:val="24"/>
        </w:rPr>
        <w:t>Within these four paradigms, individual leadership theories therefore can be placed according to their focus</w:t>
      </w:r>
      <w:r w:rsidRPr="005062D9">
        <w:rPr>
          <w:i/>
          <w:iCs/>
          <w:sz w:val="24"/>
          <w:szCs w:val="24"/>
        </w:rPr>
        <w:t xml:space="preserve">. </w:t>
      </w:r>
      <w:r w:rsidRPr="005062D9">
        <w:rPr>
          <w:sz w:val="24"/>
          <w:szCs w:val="24"/>
        </w:rPr>
        <w:t xml:space="preserve">Although some theories straddle two or more paradigms, broadly speaking these four paradigms categorise leadership theories in a useful and manageable fashion. This is useful in enabling debate about the function and process of leadership, without restricting discussion to individual theoretical perspectives. </w:t>
      </w:r>
      <w:r w:rsidRPr="005062D9">
        <w:rPr>
          <w:sz w:val="24"/>
          <w:szCs w:val="24"/>
        </w:rPr>
        <w:br/>
      </w:r>
    </w:p>
    <w:p w14:paraId="672AD930" w14:textId="77777777" w:rsidR="00E701CB" w:rsidRPr="005062D9" w:rsidRDefault="00E701CB" w:rsidP="00E701CB">
      <w:pPr>
        <w:pStyle w:val="Heading1"/>
        <w:spacing w:line="480" w:lineRule="auto"/>
        <w:rPr>
          <w:sz w:val="36"/>
          <w:szCs w:val="36"/>
        </w:rPr>
      </w:pPr>
      <w:bookmarkStart w:id="15" w:name="_Toc47012691"/>
      <w:bookmarkStart w:id="16" w:name="_Toc83645705"/>
      <w:r w:rsidRPr="005062D9">
        <w:rPr>
          <w:sz w:val="36"/>
          <w:szCs w:val="36"/>
        </w:rPr>
        <w:lastRenderedPageBreak/>
        <w:t>4.4 Choral Conducting and Leadership Theory</w:t>
      </w:r>
      <w:bookmarkEnd w:id="15"/>
      <w:bookmarkEnd w:id="16"/>
    </w:p>
    <w:p w14:paraId="71DB0450"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In this section I will discuss studies of conducting which use leadership theory as a framework. There are relatively few studies </w:t>
      </w:r>
      <w:r>
        <w:rPr>
          <w:rFonts w:cstheme="minorHAnsi"/>
          <w:sz w:val="24"/>
          <w:szCs w:val="24"/>
        </w:rPr>
        <w:t>that</w:t>
      </w:r>
      <w:r w:rsidRPr="005062D9">
        <w:rPr>
          <w:rFonts w:cstheme="minorHAnsi"/>
          <w:sz w:val="24"/>
          <w:szCs w:val="24"/>
        </w:rPr>
        <w:t xml:space="preserve"> explicitly use leadership theory as a framework for examining choral conducting, however those that are available will be discussed with reference to Avery’s four paradigms of leadership. </w:t>
      </w:r>
    </w:p>
    <w:p w14:paraId="7A417741" w14:textId="77777777" w:rsidR="00E701CB" w:rsidRPr="005062D9" w:rsidRDefault="00E701CB" w:rsidP="00E701CB">
      <w:pPr>
        <w:spacing w:line="480" w:lineRule="auto"/>
        <w:rPr>
          <w:rFonts w:cstheme="minorHAnsi"/>
          <w:sz w:val="24"/>
          <w:szCs w:val="24"/>
        </w:rPr>
      </w:pPr>
    </w:p>
    <w:p w14:paraId="3C89051B" w14:textId="77777777" w:rsidR="00E701CB" w:rsidRPr="005062D9" w:rsidRDefault="00E701CB" w:rsidP="00E701CB">
      <w:pPr>
        <w:pStyle w:val="Heading2"/>
        <w:numPr>
          <w:ilvl w:val="2"/>
          <w:numId w:val="4"/>
        </w:numPr>
        <w:tabs>
          <w:tab w:val="num" w:pos="360"/>
        </w:tabs>
        <w:spacing w:line="480" w:lineRule="auto"/>
        <w:ind w:left="709" w:firstLine="0"/>
        <w:rPr>
          <w:szCs w:val="28"/>
        </w:rPr>
      </w:pPr>
      <w:bookmarkStart w:id="17" w:name="_Toc47012692"/>
      <w:bookmarkStart w:id="18" w:name="_Toc83645706"/>
      <w:r w:rsidRPr="005062D9">
        <w:rPr>
          <w:szCs w:val="28"/>
        </w:rPr>
        <w:t>Classical Leadership</w:t>
      </w:r>
      <w:bookmarkEnd w:id="17"/>
      <w:bookmarkEnd w:id="18"/>
    </w:p>
    <w:p w14:paraId="6F95A676"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There appear to be no studies </w:t>
      </w:r>
      <w:r>
        <w:rPr>
          <w:rFonts w:cstheme="minorHAnsi"/>
          <w:sz w:val="24"/>
          <w:szCs w:val="24"/>
        </w:rPr>
        <w:t>that</w:t>
      </w:r>
      <w:r w:rsidRPr="005062D9">
        <w:rPr>
          <w:rFonts w:cstheme="minorHAnsi"/>
          <w:sz w:val="24"/>
          <w:szCs w:val="24"/>
        </w:rPr>
        <w:t xml:space="preserve"> examine choral conducting explicitly using leadership theories sitting within the classical paradigm. Leadership theories in this group include “Great Man Theory”, i.e. the theory that certain individuals possess God-given traits and talents that make them fit for leadership and followers should submit to the will of these leaders without seeking an explanation of the purpose of the group’s activities. Great Man theory draws heavily on Thomas Carlyle’s set of six public lectures, given in 1840 on the role of heroes in history </w:t>
      </w:r>
      <w:r w:rsidRPr="005062D9">
        <w:rPr>
          <w:rFonts w:cstheme="minorHAnsi"/>
          <w:sz w:val="24"/>
          <w:szCs w:val="24"/>
        </w:rPr>
        <w:fldChar w:fldCharType="begin" w:fldLock="1"/>
      </w:r>
      <w:r w:rsidRPr="005062D9">
        <w:rPr>
          <w:rFonts w:cstheme="minorHAnsi"/>
          <w:sz w:val="24"/>
          <w:szCs w:val="24"/>
        </w:rPr>
        <w:instrText>ADDIN CSL_CITATION {"citationItems":[{"id":"ITEM-1","itemData":{"DOI":"10.1177/1742715015571392","ISBN":"1742715015571","ISSN":"17427169","abstract":"Contemporary surveys of leadership scholarship will occasionally mention the Great Man theory before moving on to more rigorous academic categories. Less a theory than a statement of faith, the Great Man theory does not fit into the rigorous scholarly theory and research that makes up the contemporary canon of leadership discourse. My goal in this article is to treat the Great Man theory seriously and to present a fuller notion of the theory. My intent is not to offer a defense of the theory or to ''redeem'' Thomas Carlyle as a leadership theorist. Rather, I will add a hitherto unacknowledged dimension: the element of Freudian psychology. In Freud's case, the Great Man was articulated not a moral proscription for how to act, but rather an analytic description of the elemental forces that lead people to seek heroes. The article suggests that the Great Man theory is worth considering because of its contemporary relevance. To consider the theory in full, however, Freud's work on leadership needs to be examined alongside that of Carlyle. It is Freud's description of the impulses that drive us toward authority figures, more than Carlyle's proselytizing for hero worship that can, and should offer valuable insights into how we—scholars, observers, and participants in the business world—react to corporate saviors.","author":[{"dropping-particle":"","family":"Spector","given":"Bert Alan","non-dropping-particle":"","parse-names":false,"suffix":""}],"container-title":"Leadership","id":"ITEM-1","issue":"2","issued":{"date-parts":[["2014"]]},"page":"250-260","title":"Carlyle, Freud, and the Great Man Theory more fully considered","type":"article-journal","volume":"12"},"uris":["http://www.mendeley.com/documents/?uuid=f862ce9d-46c0-4d72-ab6c-4dcea95071d2"]}],"mendeley":{"formattedCitation":"(Spector, 2014)","plainTextFormattedCitation":"(Spector, 2014)","previouslyFormattedCitation":"(Spector, 2014)"},"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Spector, 2014)</w:t>
      </w:r>
      <w:r w:rsidRPr="005062D9">
        <w:rPr>
          <w:rFonts w:cstheme="minorHAnsi"/>
          <w:sz w:val="24"/>
          <w:szCs w:val="24"/>
        </w:rPr>
        <w:fldChar w:fldCharType="end"/>
      </w:r>
      <w:r w:rsidRPr="005062D9">
        <w:rPr>
          <w:rFonts w:cstheme="minorHAnsi"/>
          <w:sz w:val="24"/>
          <w:szCs w:val="24"/>
        </w:rPr>
        <w:t xml:space="preserve">. </w:t>
      </w:r>
      <w:r w:rsidRPr="005062D9">
        <w:rPr>
          <w:sz w:val="24"/>
          <w:szCs w:val="24"/>
        </w:rPr>
        <w:t xml:space="preserve">It is interesting however to note that the philosophy of this paradigm bears no small resemblance to the thinking behind the ‘maestro writing’ discussed in Chapter 2, in that this paradigm of leadership would expect singers to submit to the guidance of an esteemed </w:t>
      </w:r>
      <w:r>
        <w:rPr>
          <w:sz w:val="24"/>
          <w:szCs w:val="24"/>
        </w:rPr>
        <w:t>m</w:t>
      </w:r>
      <w:r w:rsidRPr="005062D9">
        <w:rPr>
          <w:sz w:val="24"/>
          <w:szCs w:val="24"/>
        </w:rPr>
        <w:t xml:space="preserve">aestro </w:t>
      </w:r>
      <w:r w:rsidRPr="005062D9">
        <w:rPr>
          <w:sz w:val="24"/>
          <w:szCs w:val="24"/>
        </w:rPr>
        <w:fldChar w:fldCharType="begin" w:fldLock="1"/>
      </w:r>
      <w:r>
        <w:rPr>
          <w:sz w:val="24"/>
          <w:szCs w:val="24"/>
        </w:rPr>
        <w:instrText>ADDIN CSL_CITATION {"citationItems":[{"id":"ITEM-1","itemData":{"author":[{"dropping-particle":"","family":"Bowen","given":"Jose","non-dropping-particle":"","parse-names":false,"suffix":""}],"chapter-number":"8","container-title":"The Cambridge Companion to Conducting","editor":[{"dropping-particle":"","family":"Bowen","given":"Jose","non-dropping-particle":"","parse-names":false,"suffix":""}],"id":"ITEM-1","issued":{"date-parts":[["2003"]]},"page":"93-113","publisher":"Cambridge University Press","publisher-place":"Cambridge","title":"The Rise of Conducting","type":"chapter"},"uris":["http://www.mendeley.com/documents/?uuid=08ad07af-7bef-4508-b74a-2e6f9e683982"]}],"mendeley":{"formattedCitation":"(J. Bowen, 2003)","manualFormatting":"(Bowen, 2003)","plainTextFormattedCitation":"(J. Bowen, 2003)","previouslyFormattedCitation":"(J. Bowen, 2003)"},"properties":{"noteIndex":0},"schema":"https://github.com/citation-style-language/schema/raw/master/csl-citation.json"}</w:instrText>
      </w:r>
      <w:r w:rsidRPr="005062D9">
        <w:rPr>
          <w:sz w:val="24"/>
          <w:szCs w:val="24"/>
        </w:rPr>
        <w:fldChar w:fldCharType="separate"/>
      </w:r>
      <w:r w:rsidRPr="005062D9">
        <w:rPr>
          <w:noProof/>
          <w:sz w:val="24"/>
          <w:szCs w:val="24"/>
        </w:rPr>
        <w:t>(Bowen, 2003)</w:t>
      </w:r>
      <w:r w:rsidRPr="005062D9">
        <w:rPr>
          <w:sz w:val="24"/>
          <w:szCs w:val="24"/>
        </w:rPr>
        <w:fldChar w:fldCharType="end"/>
      </w:r>
      <w:r w:rsidRPr="005062D9">
        <w:rPr>
          <w:sz w:val="24"/>
          <w:szCs w:val="24"/>
        </w:rPr>
        <w:t xml:space="preserve">. </w:t>
      </w:r>
    </w:p>
    <w:p w14:paraId="5B1FEBE9" w14:textId="77777777" w:rsidR="00E701CB" w:rsidRPr="005062D9" w:rsidRDefault="00E701CB" w:rsidP="00E701CB">
      <w:pPr>
        <w:spacing w:line="480" w:lineRule="auto"/>
        <w:rPr>
          <w:rFonts w:cstheme="minorHAnsi"/>
          <w:sz w:val="24"/>
          <w:szCs w:val="24"/>
        </w:rPr>
      </w:pPr>
    </w:p>
    <w:p w14:paraId="72AA2AF9" w14:textId="77777777" w:rsidR="00E701CB" w:rsidRPr="005062D9" w:rsidRDefault="00E701CB" w:rsidP="00E701CB">
      <w:pPr>
        <w:pStyle w:val="Heading2"/>
        <w:numPr>
          <w:ilvl w:val="2"/>
          <w:numId w:val="4"/>
        </w:numPr>
        <w:tabs>
          <w:tab w:val="num" w:pos="360"/>
        </w:tabs>
        <w:spacing w:line="480" w:lineRule="auto"/>
        <w:ind w:left="709" w:firstLine="0"/>
        <w:rPr>
          <w:szCs w:val="28"/>
        </w:rPr>
      </w:pPr>
      <w:bookmarkStart w:id="19" w:name="_Toc47012693"/>
      <w:bookmarkStart w:id="20" w:name="_Toc83645707"/>
      <w:r w:rsidRPr="005062D9">
        <w:rPr>
          <w:szCs w:val="28"/>
        </w:rPr>
        <w:t>Transactional Leadership</w:t>
      </w:r>
      <w:bookmarkEnd w:id="19"/>
      <w:bookmarkEnd w:id="20"/>
    </w:p>
    <w:p w14:paraId="053F90CA"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Theories falling within the Transactional Paradigm of leadership have been used by a small group of researchers to examine choral conducting. In particular, Situational Leadership Theory </w:t>
      </w:r>
      <w:r w:rsidRPr="005062D9">
        <w:rPr>
          <w:rFonts w:cstheme="minorHAnsi"/>
          <w:sz w:val="24"/>
          <w:szCs w:val="24"/>
        </w:rPr>
        <w:fldChar w:fldCharType="begin" w:fldLock="1"/>
      </w:r>
      <w:r w:rsidRPr="005062D9">
        <w:rPr>
          <w:rFonts w:cstheme="minorHAnsi"/>
          <w:sz w:val="24"/>
          <w:szCs w:val="24"/>
        </w:rPr>
        <w:instrText>ADDIN CSL_CITATION {"citationItems":[{"id":"ITEM-1","itemData":{"URL":"https://www.kenblanchard.com/Products-Services/SLII","accessed":{"date-parts":[["2020","7","27"]]},"id":"ITEM-1","issued":{"date-parts":[["2020"]]},"title":"SLII® - A Situational Approach to Leadership","type":"webpage"},"uris":["http://www.mendeley.com/documents/?uuid=a479402e-e1ec-4606-b6f0-4c76a4e73572"]}],"mendeley":{"formattedCitation":"(&lt;i&gt;SLII® - A Situational Approach to Leadership&lt;/i&gt;, 2020)","plainTextFormattedCitation":"(SLII® - A Situational Approach to Leadership, 2020)","previouslyFormattedCitation":"(&lt;i&gt;SLII® - A Situational Approach to Leadership&lt;/i&gt;, 2020)"},"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w:t>
      </w:r>
      <w:r w:rsidRPr="005062D9">
        <w:rPr>
          <w:rFonts w:cstheme="minorHAnsi"/>
          <w:i/>
          <w:noProof/>
          <w:sz w:val="24"/>
          <w:szCs w:val="24"/>
        </w:rPr>
        <w:t>SLII® - A Situational Approach to Leadership</w:t>
      </w:r>
      <w:r w:rsidRPr="005062D9">
        <w:rPr>
          <w:rFonts w:cstheme="minorHAnsi"/>
          <w:noProof/>
          <w:sz w:val="24"/>
          <w:szCs w:val="24"/>
        </w:rPr>
        <w:t>, 2020)</w:t>
      </w:r>
      <w:r w:rsidRPr="005062D9">
        <w:rPr>
          <w:rFonts w:cstheme="minorHAnsi"/>
          <w:sz w:val="24"/>
          <w:szCs w:val="24"/>
        </w:rPr>
        <w:fldChar w:fldCharType="end"/>
      </w:r>
      <w:r w:rsidRPr="005062D9">
        <w:rPr>
          <w:rFonts w:cstheme="minorHAnsi"/>
          <w:sz w:val="24"/>
          <w:szCs w:val="24"/>
        </w:rPr>
        <w:t xml:space="preserve"> has been used to examine the </w:t>
      </w:r>
      <w:r w:rsidRPr="005062D9">
        <w:rPr>
          <w:rFonts w:cstheme="minorHAnsi"/>
          <w:sz w:val="24"/>
          <w:szCs w:val="24"/>
        </w:rPr>
        <w:lastRenderedPageBreak/>
        <w:t xml:space="preserve">conductor’s role and actions in choral music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Allen, S. Gail, Apfelstadt","given":"Hilary","non-dropping-particle":"","parse-names":false,"suffix":""}],"container-title":"Choral Journal","id":"ITEM-1","issue":"8","issued":{"date-parts":[["1990"]]},"page":"25-27, 30-31","title":"Leadership Styles and the Choral Conductor","type":"article-journal","volume":"30"},"uris":["http://www.mendeley.com/documents/?uuid=7c1c3956-ecb0-463e-b18d-be0ccf667b14"]},{"id":"ITEM-2","itemData":{"author":[{"dropping-particle":"","family":"Apfelstadt","given":"Hilary","non-dropping-particle":"","parse-names":false,"suffix":""}],"container-title":"Choral Journal","id":"ITEM-2","issue":"8","issued":{"date-parts":[["1997"]]},"page":"23-30","title":"Applying Leadership Models in Teaching Choral Conductors","type":"article-journal","volume":"37"},"uris":["http://www.mendeley.com/documents/?uuid=76b55733-dd21-4371-9e3c-9607e34eb0e8"]},{"id":"ITEM-3","itemData":{"ISBN":"0419-4209","abstract":"The purpose of this study was to identify the primary leadership styles of successful male and female college choral directors and to determine whether differences occurred based on gender, years of choral experience, and years at present institution. Leadership styles were analyzed within three theoretical perspectives: (a) Stogdill's Behavioral and Attitudinal Leadership Theory, measured by the Leader Behavior Description Questionnaire (LBDQ-Form XII-Self), (b) Hersey and Blanchard's Situational Leadership Theory, measured by the Leader Effectiveness and Adaptability Description Self-Test (LEAD-Self), and (c) Bass' Transformational/Transactional Leadership Theory, measured by the Multifactor Leadership Questionnaire (MLQ-researcher-adapted self-report). An additional purpose of this study was to compile a profile of the successful male and female college choral director, using data gathered from the researcher-designed Personal Profile Questionnaire. These profiles were compared and contrasted in four areas: (a) age and teaching experience, (b) educational background, (c) professional career development, and (d) achievements. Subjects for this study were nominated by the top divisional, state, and national officials of the American Choral Directors Association as the most successful male and female college choral directors in the United States. Of those nominated, 27 males and 24 females consented to participate in the study and completed the four questionnaires. Data were subjected to various mathematical procedures and multiple analyses of variance (ANOVAs) to compile profiles and test the hypotheses. The profiles of males and females were similar in age and teaching experience, educational background, professional career development, and achievements, with some exceptions noted. Results of the ANOVAs indicated that there was no significant difference (p &lt;) in primary leadership style in any of the three theoretical perspectives based on gender. There we (PsycINFO Database Record (c) 2016 APA, all rights reserved)","author":[{"dropping-particle":"","family":"Davidson","given":"Brenda Joyce","non-dropping-particle":"","parse-names":false,"suffix":""}],"id":"ITEM-3","issued":{"date-parts":[["1995"]]},"publisher":"Arizona State University","title":"Leadership styles of succussful male and female college choral directors","type":"thesis"},"uris":["http://www.mendeley.com/documents/?uuid=fbfba30c-6ae0-4555-b0ef-0a3ce5a30967"]},{"id":"ITEM-4","itemData":{"author":[{"dropping-particle":"","family":"Allen","given":"Suzanne Gail","non-dropping-particle":"","parse-names":false,"suffix":""}],"id":"ITEM-4","issued":{"date-parts":[["1988"]]},"publisher":"The University of North Carolina at Greensboro","title":"Leadership styles of selected successful choral conductors in teh Uited States","type":"thesis"},"uris":["http://www.mendeley.com/documents/?uuid=74704a7f-ed18-48d7-89d7-fe20056f5581"]}],"mendeley":{"formattedCitation":"(Allen, S. Gail, Apfelstadt, 1990; Allen, 1988; Apfelstadt, 1997; Davidson, 1995)","plainTextFormattedCitation":"(Allen, S. Gail, Apfelstadt, 1990; Allen, 1988; Apfelstadt, 1997; Davidson, 1995)","previouslyFormattedCitation":"(Allen, S. Gail, Apfelstadt, 1990; Allen, 1988; Apfelstadt, 1997; Davidson, 1995)"},"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Allen, S. Gail, Apfelstadt, 1990; Allen, 1988; Apfelstadt, 1997; Davidson, 1995)</w:t>
      </w:r>
      <w:r w:rsidRPr="005062D9">
        <w:rPr>
          <w:rFonts w:cstheme="minorHAnsi"/>
          <w:sz w:val="24"/>
          <w:szCs w:val="24"/>
        </w:rPr>
        <w:fldChar w:fldCharType="end"/>
      </w:r>
      <w:r w:rsidRPr="005062D9">
        <w:rPr>
          <w:rFonts w:cstheme="minorHAnsi"/>
          <w:sz w:val="24"/>
          <w:szCs w:val="24"/>
        </w:rPr>
        <w:t xml:space="preserve">.  </w:t>
      </w:r>
    </w:p>
    <w:p w14:paraId="72A25272" w14:textId="77777777" w:rsidR="00E701CB" w:rsidRPr="005062D9" w:rsidRDefault="00E701CB" w:rsidP="00E701CB">
      <w:pPr>
        <w:spacing w:after="0" w:line="480" w:lineRule="auto"/>
        <w:rPr>
          <w:sz w:val="24"/>
          <w:szCs w:val="24"/>
        </w:rPr>
      </w:pPr>
    </w:p>
    <w:p w14:paraId="5841E10A" w14:textId="77777777" w:rsidR="00E701CB" w:rsidRPr="005062D9" w:rsidRDefault="00E701CB" w:rsidP="00E701CB">
      <w:pPr>
        <w:pStyle w:val="Heading3"/>
        <w:spacing w:line="480" w:lineRule="auto"/>
        <w:rPr>
          <w:sz w:val="28"/>
          <w:szCs w:val="28"/>
        </w:rPr>
      </w:pPr>
      <w:bookmarkStart w:id="21" w:name="_Toc47012694"/>
      <w:bookmarkStart w:id="22" w:name="_Toc83645708"/>
      <w:r w:rsidRPr="005062D9">
        <w:rPr>
          <w:sz w:val="28"/>
          <w:szCs w:val="28"/>
        </w:rPr>
        <w:t>4.4.2.1 Situational Leadership Theory</w:t>
      </w:r>
      <w:bookmarkEnd w:id="21"/>
      <w:bookmarkEnd w:id="22"/>
    </w:p>
    <w:p w14:paraId="72631FC3" w14:textId="77777777" w:rsidR="00E701CB" w:rsidRPr="005062D9" w:rsidRDefault="00E701CB" w:rsidP="00E701CB">
      <w:pPr>
        <w:spacing w:after="0" w:line="480" w:lineRule="auto"/>
        <w:rPr>
          <w:sz w:val="24"/>
          <w:szCs w:val="24"/>
        </w:rPr>
      </w:pPr>
      <w:r w:rsidRPr="005062D9">
        <w:rPr>
          <w:sz w:val="24"/>
          <w:szCs w:val="24"/>
        </w:rPr>
        <w:t xml:space="preserve">Situational Leadership Theory was first developed in 1969 by Paul Hersey (an educator and researcher) &amp; Ken Blanchard (a business author and consultant). The theory was then named the Life Cycle Theory of Leadership </w:t>
      </w:r>
      <w:r w:rsidRPr="005062D9">
        <w:rPr>
          <w:sz w:val="24"/>
          <w:szCs w:val="24"/>
        </w:rPr>
        <w:fldChar w:fldCharType="begin" w:fldLock="1"/>
      </w:r>
      <w:r w:rsidRPr="005062D9">
        <w:rPr>
          <w:sz w:val="24"/>
          <w:szCs w:val="24"/>
        </w:rPr>
        <w:instrText>ADDIN CSL_CITATION {"citationItems":[{"id":"ITEM-1","itemData":{"DOI":"10.1016/S1048-9843(97)90014-X","ISSN":"10489843","abstract":"Evolution of the Situational Leadership Theory is reviewed in relation to conceptual developments associated with the theory and published empirical work testing the theory. Overall, its theoretical robustness and pragmatic utility are challenged because of logical and internal inconsistencies, conceptual ambiguity, incompleteness, and confusion associated with multiple versions of the model. The role of the authors' of Situational Leadership in creating confusion about the theory is detailed. © 1997 JAI Press Inc. All rights of reproduction in any form reserved.","author":[{"dropping-particle":"","family":"Graeff","given":"Claude L.","non-dropping-particle":"","parse-names":false,"suffix":""}],"container-title":"Leadership Quarterly","id":"ITEM-1","issue":"2","issued":{"date-parts":[["1997"]]},"page":"153-170","title":"Evolution of situational leadership theory: A critical review","type":"article-journal","volume":"8"},"uris":["http://www.mendeley.com/documents/?uuid=f2abf637-9a1b-496a-bee0-b3e94b2137f9"]}],"mendeley":{"formattedCitation":"(Graeff, 1997)","plainTextFormattedCitation":"(Graeff, 1997)","previouslyFormattedCitation":"(Graeff, 1997)"},"properties":{"noteIndex":0},"schema":"https://github.com/citation-style-language/schema/raw/master/csl-citation.json"}</w:instrText>
      </w:r>
      <w:r w:rsidRPr="005062D9">
        <w:rPr>
          <w:sz w:val="24"/>
          <w:szCs w:val="24"/>
        </w:rPr>
        <w:fldChar w:fldCharType="separate"/>
      </w:r>
      <w:r w:rsidRPr="005062D9">
        <w:rPr>
          <w:noProof/>
          <w:sz w:val="24"/>
          <w:szCs w:val="24"/>
        </w:rPr>
        <w:t>(Graeff, 1997)</w:t>
      </w:r>
      <w:r w:rsidRPr="005062D9">
        <w:rPr>
          <w:sz w:val="24"/>
          <w:szCs w:val="24"/>
        </w:rPr>
        <w:fldChar w:fldCharType="end"/>
      </w:r>
      <w:r w:rsidRPr="005062D9">
        <w:rPr>
          <w:sz w:val="24"/>
          <w:szCs w:val="24"/>
        </w:rPr>
        <w:t xml:space="preserve">. The model was then revised many times over the following decade, resulting in the development of various versions of the model being produced </w:t>
      </w:r>
      <w:r w:rsidRPr="005062D9">
        <w:rPr>
          <w:sz w:val="24"/>
          <w:szCs w:val="24"/>
        </w:rPr>
        <w:fldChar w:fldCharType="begin" w:fldLock="1"/>
      </w:r>
      <w:r w:rsidRPr="005062D9">
        <w:rPr>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plainTextFormattedCitation":"(Northouse, 2016)","previouslyFormattedCitation":"(Northouse, 2016)"},"properties":{"noteIndex":0},"schema":"https://github.com/citation-style-language/schema/raw/master/csl-citation.json"}</w:instrText>
      </w:r>
      <w:r w:rsidRPr="005062D9">
        <w:rPr>
          <w:sz w:val="24"/>
          <w:szCs w:val="24"/>
        </w:rPr>
        <w:fldChar w:fldCharType="separate"/>
      </w:r>
      <w:r w:rsidRPr="005062D9">
        <w:rPr>
          <w:noProof/>
          <w:sz w:val="24"/>
          <w:szCs w:val="24"/>
        </w:rPr>
        <w:t>(Northouse, 2016)</w:t>
      </w:r>
      <w:r w:rsidRPr="005062D9">
        <w:rPr>
          <w:sz w:val="24"/>
          <w:szCs w:val="24"/>
        </w:rPr>
        <w:fldChar w:fldCharType="end"/>
      </w:r>
      <w:r w:rsidRPr="005062D9">
        <w:rPr>
          <w:sz w:val="24"/>
          <w:szCs w:val="24"/>
        </w:rPr>
        <w:t xml:space="preserve">. All versions of the models are broadly similar however subtle differences in the language used in labelling distinguish between versions. </w:t>
      </w:r>
    </w:p>
    <w:p w14:paraId="5FC66197" w14:textId="77777777" w:rsidR="00E701CB" w:rsidRPr="005062D9" w:rsidRDefault="00E701CB" w:rsidP="00E701CB">
      <w:pPr>
        <w:spacing w:after="0" w:line="480" w:lineRule="auto"/>
        <w:rPr>
          <w:color w:val="538135" w:themeColor="accent6" w:themeShade="BF"/>
          <w:sz w:val="24"/>
          <w:szCs w:val="24"/>
        </w:rPr>
      </w:pPr>
    </w:p>
    <w:p w14:paraId="589AD178" w14:textId="77777777" w:rsidR="00E701CB" w:rsidRPr="005062D9" w:rsidRDefault="00E701CB" w:rsidP="00E701CB">
      <w:pPr>
        <w:spacing w:after="0" w:line="480" w:lineRule="auto"/>
        <w:rPr>
          <w:sz w:val="24"/>
          <w:szCs w:val="24"/>
        </w:rPr>
      </w:pPr>
      <w:r w:rsidRPr="005062D9">
        <w:rPr>
          <w:sz w:val="24"/>
          <w:szCs w:val="24"/>
        </w:rPr>
        <w:t xml:space="preserve">Situational Leadership </w:t>
      </w:r>
      <w:r w:rsidRPr="005062D9">
        <w:rPr>
          <w:rFonts w:cstheme="minorHAnsi"/>
          <w:sz w:val="24"/>
          <w:szCs w:val="24"/>
        </w:rPr>
        <w:t xml:space="preserve">assumes that there is a task to be accomplished and a group of followers available. </w:t>
      </w:r>
      <w:r w:rsidRPr="005062D9">
        <w:rPr>
          <w:sz w:val="24"/>
          <w:szCs w:val="24"/>
        </w:rPr>
        <w:t>The leader must then consider the task and the followers to assess the “development level” (</w:t>
      </w:r>
      <w:r w:rsidRPr="005062D9">
        <w:rPr>
          <w:b/>
          <w:bCs/>
          <w:sz w:val="24"/>
          <w:szCs w:val="24"/>
        </w:rPr>
        <w:t>D#</w:t>
      </w:r>
      <w:r w:rsidRPr="005062D9">
        <w:rPr>
          <w:sz w:val="24"/>
          <w:szCs w:val="24"/>
        </w:rPr>
        <w:t>) or “readiness level” (</w:t>
      </w:r>
      <w:r w:rsidRPr="005062D9">
        <w:rPr>
          <w:b/>
          <w:bCs/>
          <w:sz w:val="24"/>
          <w:szCs w:val="24"/>
        </w:rPr>
        <w:t>R#</w:t>
      </w:r>
      <w:r w:rsidRPr="005062D9">
        <w:rPr>
          <w:sz w:val="24"/>
          <w:szCs w:val="24"/>
        </w:rPr>
        <w:t>) of the followers. This analysis will result in the followers being labelled as one of four types of group:</w:t>
      </w:r>
    </w:p>
    <w:p w14:paraId="4662CCD9" w14:textId="77777777" w:rsidR="00E701CB" w:rsidRPr="005062D9" w:rsidRDefault="00E701CB" w:rsidP="00E701CB">
      <w:pPr>
        <w:spacing w:after="0" w:line="480" w:lineRule="auto"/>
        <w:jc w:val="center"/>
        <w:rPr>
          <w:sz w:val="24"/>
          <w:szCs w:val="24"/>
        </w:rPr>
      </w:pPr>
      <w:r w:rsidRPr="005062D9">
        <w:rPr>
          <w:noProof/>
          <w:sz w:val="24"/>
          <w:szCs w:val="24"/>
        </w:rPr>
        <w:t xml:space="preserve"> </w:t>
      </w:r>
    </w:p>
    <w:p w14:paraId="57597C05" w14:textId="77777777" w:rsidR="00E701CB" w:rsidRPr="005062D9" w:rsidRDefault="00E701CB" w:rsidP="00E701CB">
      <w:pPr>
        <w:pStyle w:val="ListParagraph"/>
        <w:numPr>
          <w:ilvl w:val="0"/>
          <w:numId w:val="2"/>
        </w:numPr>
        <w:spacing w:after="0" w:line="480" w:lineRule="auto"/>
        <w:rPr>
          <w:sz w:val="24"/>
          <w:szCs w:val="24"/>
        </w:rPr>
      </w:pPr>
      <w:r w:rsidRPr="005062D9">
        <w:rPr>
          <w:b/>
          <w:bCs/>
          <w:sz w:val="24"/>
          <w:szCs w:val="24"/>
        </w:rPr>
        <w:t xml:space="preserve">D1/R1 </w:t>
      </w:r>
      <w:r w:rsidRPr="005062D9">
        <w:rPr>
          <w:sz w:val="24"/>
          <w:szCs w:val="24"/>
        </w:rPr>
        <w:t xml:space="preserve">The followers are low in competence and low in willingness to complete the task. </w:t>
      </w:r>
    </w:p>
    <w:p w14:paraId="1EF7A7D5" w14:textId="77777777" w:rsidR="00E701CB" w:rsidRPr="005062D9" w:rsidRDefault="00E701CB" w:rsidP="00E701CB">
      <w:pPr>
        <w:pStyle w:val="ListParagraph"/>
        <w:numPr>
          <w:ilvl w:val="0"/>
          <w:numId w:val="2"/>
        </w:numPr>
        <w:spacing w:after="0" w:line="480" w:lineRule="auto"/>
        <w:rPr>
          <w:sz w:val="24"/>
          <w:szCs w:val="24"/>
        </w:rPr>
      </w:pPr>
      <w:r w:rsidRPr="005062D9">
        <w:rPr>
          <w:b/>
          <w:bCs/>
          <w:sz w:val="24"/>
          <w:szCs w:val="24"/>
        </w:rPr>
        <w:t xml:space="preserve">D2/R2 </w:t>
      </w:r>
      <w:r w:rsidRPr="005062D9">
        <w:rPr>
          <w:sz w:val="24"/>
          <w:szCs w:val="24"/>
        </w:rPr>
        <w:t xml:space="preserve">The followers have some competence but low willingness to engage with the task. </w:t>
      </w:r>
    </w:p>
    <w:p w14:paraId="1DEE4BF4" w14:textId="77777777" w:rsidR="00E701CB" w:rsidRPr="005062D9" w:rsidRDefault="00E701CB" w:rsidP="00E701CB">
      <w:pPr>
        <w:pStyle w:val="ListParagraph"/>
        <w:numPr>
          <w:ilvl w:val="0"/>
          <w:numId w:val="2"/>
        </w:numPr>
        <w:spacing w:after="0" w:line="480" w:lineRule="auto"/>
        <w:rPr>
          <w:sz w:val="24"/>
          <w:szCs w:val="24"/>
        </w:rPr>
      </w:pPr>
      <w:r w:rsidRPr="005062D9">
        <w:rPr>
          <w:b/>
          <w:bCs/>
          <w:sz w:val="24"/>
          <w:szCs w:val="24"/>
        </w:rPr>
        <w:t xml:space="preserve">D3/R3 </w:t>
      </w:r>
      <w:r w:rsidRPr="005062D9">
        <w:rPr>
          <w:sz w:val="24"/>
          <w:szCs w:val="24"/>
        </w:rPr>
        <w:t xml:space="preserve">The Followers are moderately competent and vary in their willingness to complete the task. </w:t>
      </w:r>
    </w:p>
    <w:p w14:paraId="59E4A49C" w14:textId="77777777" w:rsidR="00E701CB" w:rsidRPr="005062D9" w:rsidRDefault="00E701CB" w:rsidP="00E701CB">
      <w:pPr>
        <w:pStyle w:val="ListParagraph"/>
        <w:numPr>
          <w:ilvl w:val="0"/>
          <w:numId w:val="2"/>
        </w:numPr>
        <w:spacing w:after="0" w:line="480" w:lineRule="auto"/>
        <w:rPr>
          <w:sz w:val="24"/>
          <w:szCs w:val="24"/>
        </w:rPr>
      </w:pPr>
      <w:r w:rsidRPr="005062D9">
        <w:rPr>
          <w:b/>
          <w:bCs/>
          <w:sz w:val="24"/>
          <w:szCs w:val="24"/>
        </w:rPr>
        <w:lastRenderedPageBreak/>
        <w:t xml:space="preserve">D4/R4 </w:t>
      </w:r>
      <w:r w:rsidRPr="005062D9">
        <w:rPr>
          <w:sz w:val="24"/>
          <w:szCs w:val="24"/>
        </w:rPr>
        <w:t xml:space="preserve">The followers are highly competent and highly motivated to complete the task. </w:t>
      </w:r>
    </w:p>
    <w:p w14:paraId="338BCDC3" w14:textId="77777777" w:rsidR="00E701CB" w:rsidRPr="005062D9" w:rsidRDefault="00E701CB" w:rsidP="00E701CB">
      <w:pPr>
        <w:spacing w:after="0" w:line="480" w:lineRule="auto"/>
        <w:rPr>
          <w:sz w:val="24"/>
          <w:szCs w:val="24"/>
        </w:rPr>
      </w:pPr>
    </w:p>
    <w:p w14:paraId="15618A8F" w14:textId="77777777" w:rsidR="00E701CB" w:rsidRPr="005062D9" w:rsidRDefault="00E701CB" w:rsidP="00E701CB">
      <w:pPr>
        <w:spacing w:after="0" w:line="480" w:lineRule="auto"/>
        <w:rPr>
          <w:sz w:val="24"/>
          <w:szCs w:val="24"/>
        </w:rPr>
      </w:pPr>
      <w:r w:rsidRPr="005062D9">
        <w:rPr>
          <w:sz w:val="24"/>
          <w:szCs w:val="24"/>
        </w:rPr>
        <w:t xml:space="preserve">The leader must then adapt their leadership style to match the assessment they have made of the followers, relating </w:t>
      </w:r>
      <w:r w:rsidRPr="005062D9">
        <w:rPr>
          <w:b/>
          <w:bCs/>
          <w:sz w:val="24"/>
          <w:szCs w:val="24"/>
        </w:rPr>
        <w:t>D1/R1</w:t>
      </w:r>
      <w:r w:rsidRPr="005062D9">
        <w:rPr>
          <w:sz w:val="24"/>
          <w:szCs w:val="24"/>
        </w:rPr>
        <w:t xml:space="preserve"> (above) to </w:t>
      </w:r>
      <w:r w:rsidRPr="005062D9">
        <w:rPr>
          <w:b/>
          <w:bCs/>
          <w:sz w:val="24"/>
          <w:szCs w:val="24"/>
        </w:rPr>
        <w:t xml:space="preserve">S1 </w:t>
      </w:r>
      <w:r w:rsidRPr="005062D9">
        <w:rPr>
          <w:sz w:val="24"/>
          <w:szCs w:val="24"/>
        </w:rPr>
        <w:t xml:space="preserve">(below), </w:t>
      </w:r>
      <w:r w:rsidRPr="005062D9">
        <w:rPr>
          <w:b/>
          <w:bCs/>
          <w:sz w:val="24"/>
          <w:szCs w:val="24"/>
        </w:rPr>
        <w:t>D2/R2</w:t>
      </w:r>
      <w:r w:rsidRPr="005062D9">
        <w:rPr>
          <w:sz w:val="24"/>
          <w:szCs w:val="24"/>
        </w:rPr>
        <w:t xml:space="preserve"> to </w:t>
      </w:r>
      <w:r w:rsidRPr="005062D9">
        <w:rPr>
          <w:b/>
          <w:bCs/>
          <w:sz w:val="24"/>
          <w:szCs w:val="24"/>
        </w:rPr>
        <w:t>S2</w:t>
      </w:r>
      <w:r w:rsidRPr="005062D9">
        <w:rPr>
          <w:sz w:val="24"/>
          <w:szCs w:val="24"/>
        </w:rPr>
        <w:t xml:space="preserve">, and so on. </w:t>
      </w:r>
    </w:p>
    <w:p w14:paraId="5A0D45D2" w14:textId="77777777" w:rsidR="00E701CB" w:rsidRPr="005062D9" w:rsidRDefault="00E701CB" w:rsidP="00E701CB">
      <w:pPr>
        <w:spacing w:after="0" w:line="480" w:lineRule="auto"/>
        <w:jc w:val="center"/>
        <w:rPr>
          <w:b/>
          <w:bCs/>
          <w:sz w:val="24"/>
          <w:szCs w:val="24"/>
        </w:rPr>
      </w:pPr>
    </w:p>
    <w:p w14:paraId="4A3C7A21" w14:textId="77777777" w:rsidR="00E701CB" w:rsidRPr="005062D9" w:rsidRDefault="00E701CB" w:rsidP="00E701CB">
      <w:pPr>
        <w:pStyle w:val="ListParagraph"/>
        <w:numPr>
          <w:ilvl w:val="0"/>
          <w:numId w:val="3"/>
        </w:numPr>
        <w:spacing w:after="0" w:line="480" w:lineRule="auto"/>
        <w:rPr>
          <w:sz w:val="24"/>
          <w:szCs w:val="24"/>
        </w:rPr>
      </w:pPr>
      <w:r w:rsidRPr="005062D9">
        <w:rPr>
          <w:b/>
          <w:bCs/>
          <w:sz w:val="24"/>
          <w:szCs w:val="24"/>
        </w:rPr>
        <w:t xml:space="preserve">S1. Directing or “Telling  </w:t>
      </w:r>
    </w:p>
    <w:p w14:paraId="0D2632F6" w14:textId="77777777" w:rsidR="00E701CB" w:rsidRPr="005062D9" w:rsidRDefault="00E701CB" w:rsidP="00E701CB">
      <w:pPr>
        <w:pStyle w:val="ListParagraph"/>
        <w:spacing w:after="0" w:line="480" w:lineRule="auto"/>
        <w:rPr>
          <w:sz w:val="24"/>
          <w:szCs w:val="24"/>
        </w:rPr>
      </w:pPr>
      <w:r w:rsidRPr="005062D9">
        <w:rPr>
          <w:sz w:val="24"/>
          <w:szCs w:val="24"/>
        </w:rPr>
        <w:t xml:space="preserve">The leader acts in a high directive, low supportive manner. This might involve giving step-by-step instructions and focuses on achieving the task but not on developing followers. </w:t>
      </w:r>
    </w:p>
    <w:p w14:paraId="0D7DBB39" w14:textId="77777777" w:rsidR="00E701CB" w:rsidRPr="005062D9" w:rsidRDefault="00E701CB" w:rsidP="00E701CB">
      <w:pPr>
        <w:pStyle w:val="ListParagraph"/>
        <w:numPr>
          <w:ilvl w:val="0"/>
          <w:numId w:val="3"/>
        </w:numPr>
        <w:spacing w:after="0" w:line="480" w:lineRule="auto"/>
        <w:rPr>
          <w:sz w:val="24"/>
          <w:szCs w:val="24"/>
        </w:rPr>
      </w:pPr>
      <w:r w:rsidRPr="005062D9">
        <w:rPr>
          <w:b/>
          <w:bCs/>
          <w:sz w:val="24"/>
          <w:szCs w:val="24"/>
        </w:rPr>
        <w:t>S2. Coaching” or “Selling</w:t>
      </w:r>
    </w:p>
    <w:p w14:paraId="2B84217F" w14:textId="77777777" w:rsidR="00E701CB" w:rsidRPr="005062D9" w:rsidRDefault="00E701CB" w:rsidP="00E701CB">
      <w:pPr>
        <w:pStyle w:val="ListParagraph"/>
        <w:spacing w:after="0" w:line="480" w:lineRule="auto"/>
        <w:rPr>
          <w:sz w:val="24"/>
          <w:szCs w:val="24"/>
        </w:rPr>
      </w:pPr>
      <w:r w:rsidRPr="005062D9">
        <w:rPr>
          <w:sz w:val="24"/>
          <w:szCs w:val="24"/>
        </w:rPr>
        <w:t xml:space="preserve">The leader acts in a high directive and high supportive manner. This might also involve giving most of the instructions but would also involve developing the abilities and confidence of the followers and encouraging them to take more responsibility for their actions. </w:t>
      </w:r>
    </w:p>
    <w:p w14:paraId="0705C9ED" w14:textId="77777777" w:rsidR="00E701CB" w:rsidRPr="005062D9" w:rsidRDefault="00E701CB" w:rsidP="00E701CB">
      <w:pPr>
        <w:pStyle w:val="ListParagraph"/>
        <w:numPr>
          <w:ilvl w:val="0"/>
          <w:numId w:val="3"/>
        </w:numPr>
        <w:spacing w:after="0" w:line="480" w:lineRule="auto"/>
        <w:rPr>
          <w:sz w:val="24"/>
          <w:szCs w:val="24"/>
        </w:rPr>
      </w:pPr>
      <w:r w:rsidRPr="005062D9">
        <w:rPr>
          <w:b/>
          <w:bCs/>
          <w:sz w:val="24"/>
          <w:szCs w:val="24"/>
        </w:rPr>
        <w:t>S3.  Supporting or Participating</w:t>
      </w:r>
    </w:p>
    <w:p w14:paraId="042032D6" w14:textId="77777777" w:rsidR="00E701CB" w:rsidRPr="005062D9" w:rsidRDefault="00E701CB" w:rsidP="00E701CB">
      <w:pPr>
        <w:pStyle w:val="ListParagraph"/>
        <w:spacing w:after="0" w:line="480" w:lineRule="auto"/>
        <w:rPr>
          <w:sz w:val="24"/>
          <w:szCs w:val="24"/>
        </w:rPr>
      </w:pPr>
      <w:r w:rsidRPr="005062D9">
        <w:rPr>
          <w:sz w:val="24"/>
          <w:szCs w:val="24"/>
        </w:rPr>
        <w:t xml:space="preserve">The leader acts in a low directive and high supportive manner, giving fewer direct instructions, handing over more responsibility to the followers. They will however continue to offer feedback and motivational comments. </w:t>
      </w:r>
    </w:p>
    <w:p w14:paraId="624AF5E3" w14:textId="77777777" w:rsidR="00E701CB" w:rsidRPr="005062D9" w:rsidRDefault="00E701CB" w:rsidP="00E701CB">
      <w:pPr>
        <w:pStyle w:val="ListParagraph"/>
        <w:numPr>
          <w:ilvl w:val="0"/>
          <w:numId w:val="3"/>
        </w:numPr>
        <w:spacing w:after="0" w:line="480" w:lineRule="auto"/>
        <w:rPr>
          <w:sz w:val="24"/>
          <w:szCs w:val="24"/>
        </w:rPr>
      </w:pPr>
      <w:r w:rsidRPr="005062D9">
        <w:rPr>
          <w:b/>
          <w:bCs/>
          <w:sz w:val="24"/>
          <w:szCs w:val="24"/>
        </w:rPr>
        <w:t xml:space="preserve">S4. </w:t>
      </w:r>
      <w:r w:rsidRPr="005062D9">
        <w:rPr>
          <w:sz w:val="24"/>
          <w:szCs w:val="24"/>
        </w:rPr>
        <w:t xml:space="preserve"> </w:t>
      </w:r>
      <w:r w:rsidRPr="005062D9">
        <w:rPr>
          <w:b/>
          <w:bCs/>
          <w:sz w:val="24"/>
          <w:szCs w:val="24"/>
        </w:rPr>
        <w:t xml:space="preserve">Delegating </w:t>
      </w:r>
    </w:p>
    <w:p w14:paraId="70C7DD81" w14:textId="77777777" w:rsidR="00E701CB" w:rsidRPr="005062D9" w:rsidRDefault="00E701CB" w:rsidP="00E701CB">
      <w:pPr>
        <w:pStyle w:val="ListParagraph"/>
        <w:spacing w:after="0" w:line="480" w:lineRule="auto"/>
        <w:rPr>
          <w:sz w:val="24"/>
          <w:szCs w:val="24"/>
        </w:rPr>
      </w:pPr>
      <w:r w:rsidRPr="005062D9">
        <w:rPr>
          <w:sz w:val="24"/>
          <w:szCs w:val="24"/>
        </w:rPr>
        <w:t xml:space="preserve">The leader acts in a low directive and low supportive manner. They delegate responsibility for the task to the followers, adopting a ‘hands-off’ approach to their role. </w:t>
      </w:r>
    </w:p>
    <w:p w14:paraId="3E89881D" w14:textId="77777777" w:rsidR="00E701CB" w:rsidRPr="005062D9" w:rsidRDefault="00E701CB" w:rsidP="00E701CB">
      <w:pPr>
        <w:spacing w:after="0" w:line="480" w:lineRule="auto"/>
        <w:jc w:val="center"/>
        <w:rPr>
          <w:b/>
          <w:bCs/>
          <w:sz w:val="24"/>
          <w:szCs w:val="24"/>
        </w:rPr>
      </w:pPr>
    </w:p>
    <w:p w14:paraId="3D3789E4" w14:textId="77777777" w:rsidR="00E701CB" w:rsidRPr="005062D9" w:rsidRDefault="00E701CB" w:rsidP="00E701CB">
      <w:pPr>
        <w:spacing w:after="0" w:line="480" w:lineRule="auto"/>
        <w:rPr>
          <w:rFonts w:ascii="Verdana" w:hAnsi="Verdana"/>
          <w:sz w:val="24"/>
          <w:szCs w:val="24"/>
        </w:rPr>
      </w:pPr>
      <w:r w:rsidRPr="005062D9">
        <w:rPr>
          <w:sz w:val="24"/>
          <w:szCs w:val="24"/>
        </w:rPr>
        <w:lastRenderedPageBreak/>
        <w:t>The Situational Leadership approach has received criticism due to being seen as “a reactive attempt to exploit the desire of managers and organizations to look for the ‘magic bullet’ that will solve their organizational woes”</w:t>
      </w:r>
      <w:r w:rsidRPr="005062D9">
        <w:rPr>
          <w:sz w:val="24"/>
          <w:szCs w:val="24"/>
        </w:rPr>
        <w:fldChar w:fldCharType="begin" w:fldLock="1"/>
      </w:r>
      <w:r w:rsidRPr="005062D9">
        <w:rPr>
          <w:sz w:val="24"/>
          <w:szCs w:val="24"/>
        </w:rPr>
        <w:instrText>ADDIN CSL_CITATION {"citationItems":[{"id":"ITEM-1","itemData":{"author":[{"dropping-particle":"","family":"Roe","given":"Kevin","non-dropping-particle":"","parse-names":false,"suffix":""}],"edition":"Second","id":"ITEM-1","issued":{"date-parts":[["2017"]]},"number-of-pages":"382","publisher":"Oxford University Press","publisher-place":"Glasgow","title":"Leadership: Practice and Perspectives","type":"book"},"uris":["http://www.mendeley.com/documents/?uuid=eca60524-8b01-4ee6-81ee-5eda2dbbcef9"]}],"mendeley":{"formattedCitation":"(Roe, 2017)","plainTextFormattedCitation":"(Roe, 2017)","previouslyFormattedCitation":"(Roe, 2017)"},"properties":{"noteIndex":0},"schema":"https://github.com/citation-style-language/schema/raw/master/csl-citation.json"}</w:instrText>
      </w:r>
      <w:r w:rsidRPr="005062D9">
        <w:rPr>
          <w:sz w:val="24"/>
          <w:szCs w:val="24"/>
        </w:rPr>
        <w:fldChar w:fldCharType="separate"/>
      </w:r>
      <w:r w:rsidRPr="005062D9">
        <w:rPr>
          <w:noProof/>
          <w:sz w:val="24"/>
          <w:szCs w:val="24"/>
        </w:rPr>
        <w:t>(Roe, 2017)</w:t>
      </w:r>
      <w:r w:rsidRPr="005062D9">
        <w:rPr>
          <w:sz w:val="24"/>
          <w:szCs w:val="24"/>
        </w:rPr>
        <w:fldChar w:fldCharType="end"/>
      </w:r>
      <w:r w:rsidRPr="005062D9">
        <w:rPr>
          <w:sz w:val="24"/>
          <w:szCs w:val="24"/>
        </w:rPr>
        <w:t xml:space="preserve">. Hersey and Blanchard revised their model multiple times over a short period of time, and in doing so, changed key terminology. Consequently, their work has been criticised as being too responsive to the demands of the market and less reliant on scientific data and, as such, less reliable. Criticism has also been levelled at the model in terms of its conceptual ambiguity </w:t>
      </w:r>
      <w:r w:rsidRPr="005062D9">
        <w:rPr>
          <w:sz w:val="24"/>
          <w:szCs w:val="24"/>
        </w:rPr>
        <w:fldChar w:fldCharType="begin" w:fldLock="1"/>
      </w:r>
      <w:r w:rsidRPr="005062D9">
        <w:rPr>
          <w:sz w:val="24"/>
          <w:szCs w:val="24"/>
        </w:rPr>
        <w:instrText>ADDIN CSL_CITATION {"citationItems":[{"id":"ITEM-1","itemData":{"DOI":"10.1016/S1048-9843(97)90014-X","ISSN":"10489843","abstract":"Evolution of the Situational Leadership Theory is reviewed in relation to conceptual developments associated with the theory and published empirical work testing the theory. Overall, its theoretical robustness and pragmatic utility are challenged because of logical and internal inconsistencies, conceptual ambiguity, incompleteness, and confusion associated with multiple versions of the model. The role of the authors' of Situational Leadership in creating confusion about the theory is detailed. © 1997 JAI Press Inc. All rights of reproduction in any form reserved.","author":[{"dropping-particle":"","family":"Graeff","given":"Claude L.","non-dropping-particle":"","parse-names":false,"suffix":""}],"container-title":"Leadership Quarterly","id":"ITEM-1","issue":"2","issued":{"date-parts":[["1997"]]},"page":"153-170","title":"Evolution of situational leadership theory: A critical review","type":"article-journal","volume":"8"},"uris":["http://www.mendeley.com/documents/?uuid=f2abf637-9a1b-496a-bee0-b3e94b2137f9"]}],"mendeley":{"formattedCitation":"(Graeff, 1997)","plainTextFormattedCitation":"(Graeff, 1997)","previouslyFormattedCitation":"(Graeff, 1997)"},"properties":{"noteIndex":0},"schema":"https://github.com/citation-style-language/schema/raw/master/csl-citation.json"}</w:instrText>
      </w:r>
      <w:r w:rsidRPr="005062D9">
        <w:rPr>
          <w:sz w:val="24"/>
          <w:szCs w:val="24"/>
        </w:rPr>
        <w:fldChar w:fldCharType="separate"/>
      </w:r>
      <w:r w:rsidRPr="005062D9">
        <w:rPr>
          <w:noProof/>
          <w:sz w:val="24"/>
          <w:szCs w:val="24"/>
        </w:rPr>
        <w:t>(Graeff, 1997)</w:t>
      </w:r>
      <w:r w:rsidRPr="005062D9">
        <w:rPr>
          <w:sz w:val="24"/>
          <w:szCs w:val="24"/>
        </w:rPr>
        <w:fldChar w:fldCharType="end"/>
      </w:r>
      <w:r w:rsidRPr="005062D9">
        <w:rPr>
          <w:sz w:val="24"/>
          <w:szCs w:val="24"/>
        </w:rPr>
        <w:t>.</w:t>
      </w:r>
    </w:p>
    <w:p w14:paraId="16B1C300" w14:textId="77777777" w:rsidR="00E701CB" w:rsidRPr="005062D9" w:rsidRDefault="00E701CB" w:rsidP="00E701CB">
      <w:pPr>
        <w:spacing w:after="0" w:line="480" w:lineRule="auto"/>
        <w:rPr>
          <w:sz w:val="24"/>
          <w:szCs w:val="24"/>
        </w:rPr>
      </w:pPr>
    </w:p>
    <w:p w14:paraId="3C92A24E" w14:textId="77777777" w:rsidR="00E701CB" w:rsidRPr="005062D9" w:rsidRDefault="00E701CB" w:rsidP="00E701CB">
      <w:pPr>
        <w:spacing w:line="480" w:lineRule="auto"/>
        <w:rPr>
          <w:sz w:val="24"/>
          <w:szCs w:val="24"/>
        </w:rPr>
      </w:pPr>
      <w:r w:rsidRPr="005062D9">
        <w:rPr>
          <w:sz w:val="24"/>
          <w:szCs w:val="24"/>
        </w:rPr>
        <w:t xml:space="preserve">In spite of the criticism received by Hersey and Blanchard, Situational Leadership continues to enjoy commercial success, with over fourteen million leaders having received situational leadership training from The Centre for Leadership Studies </w:t>
      </w:r>
      <w:r w:rsidRPr="005062D9">
        <w:rPr>
          <w:sz w:val="24"/>
          <w:szCs w:val="24"/>
        </w:rPr>
        <w:fldChar w:fldCharType="begin" w:fldLock="1"/>
      </w:r>
      <w:r w:rsidRPr="005062D9">
        <w:rPr>
          <w:sz w:val="24"/>
          <w:szCs w:val="24"/>
        </w:rPr>
        <w:instrText>ADDIN CSL_CITATION {"citationItems":[{"id":"ITEM-1","itemData":{"URL":"https://www.situational.com/the-cls-difference/situational-leadership-what-we-do/about-situational-leadership/","accessed":{"date-parts":[["2019","9","5"]]},"container-title":"About Us","id":"ITEM-1","issued":{"date-parts":[["2019"]]},"title":"The Centre For Leadership Studies","type":"webpage"},"uris":["http://www.mendeley.com/documents/?uuid=f436be38-241c-46b5-adf6-57e5e37339dc"]}],"mendeley":{"formattedCitation":"(&lt;i&gt;The Centre For Leadership Studies&lt;/i&gt;, 2019)","plainTextFormattedCitation":"(The Centre For Leadership Studies, 2019)","previouslyFormattedCitation":"(&lt;i&gt;The Centre For Leadership Studies&lt;/i&gt;, 2019)"},"properties":{"noteIndex":0},"schema":"https://github.com/citation-style-language/schema/raw/master/csl-citation.json"}</w:instrText>
      </w:r>
      <w:r w:rsidRPr="005062D9">
        <w:rPr>
          <w:sz w:val="24"/>
          <w:szCs w:val="24"/>
        </w:rPr>
        <w:fldChar w:fldCharType="separate"/>
      </w:r>
      <w:r w:rsidRPr="005062D9">
        <w:rPr>
          <w:noProof/>
          <w:sz w:val="24"/>
          <w:szCs w:val="24"/>
        </w:rPr>
        <w:t>(</w:t>
      </w:r>
      <w:r w:rsidRPr="005062D9">
        <w:rPr>
          <w:i/>
          <w:noProof/>
          <w:sz w:val="24"/>
          <w:szCs w:val="24"/>
        </w:rPr>
        <w:t>The Centre For Leadership Studies</w:t>
      </w:r>
      <w:r w:rsidRPr="005062D9">
        <w:rPr>
          <w:noProof/>
          <w:sz w:val="24"/>
          <w:szCs w:val="24"/>
        </w:rPr>
        <w:t>, 2019)</w:t>
      </w:r>
      <w:r w:rsidRPr="005062D9">
        <w:rPr>
          <w:sz w:val="24"/>
          <w:szCs w:val="24"/>
        </w:rPr>
        <w:fldChar w:fldCharType="end"/>
      </w:r>
      <w:r w:rsidRPr="005062D9">
        <w:rPr>
          <w:sz w:val="24"/>
          <w:szCs w:val="24"/>
        </w:rPr>
        <w:t xml:space="preserve">. It is also claimed by The Ken Blanchard Companies to be the most widely used leadership training programme in the world </w:t>
      </w:r>
      <w:r w:rsidRPr="005062D9">
        <w:rPr>
          <w:sz w:val="24"/>
          <w:szCs w:val="24"/>
        </w:rPr>
        <w:fldChar w:fldCharType="begin" w:fldLock="1"/>
      </w:r>
      <w:r w:rsidRPr="005062D9">
        <w:rPr>
          <w:sz w:val="24"/>
          <w:szCs w:val="24"/>
        </w:rPr>
        <w:instrText>ADDIN CSL_CITATION {"citationItems":[{"id":"ITEM-1","itemData":{"URL":"https://www.kenblanchard.com/Products-Services/SLII","accessed":{"date-parts":[["2020","7","27"]]},"id":"ITEM-1","issued":{"date-parts":[["2020"]]},"title":"SLII® - A Situational Approach to Leadership","type":"webpage"},"uris":["http://www.mendeley.com/documents/?uuid=a479402e-e1ec-4606-b6f0-4c76a4e73572"]}],"mendeley":{"formattedCitation":"(&lt;i&gt;SLII® - A Situational Approach to Leadership&lt;/i&gt;, 2020)","plainTextFormattedCitation":"(SLII® - A Situational Approach to Leadership, 2020)","previouslyFormattedCitation":"(&lt;i&gt;SLII® - A Situational Approach to Leadership&lt;/i&gt;, 2020)"},"properties":{"noteIndex":0},"schema":"https://github.com/citation-style-language/schema/raw/master/csl-citation.json"}</w:instrText>
      </w:r>
      <w:r w:rsidRPr="005062D9">
        <w:rPr>
          <w:sz w:val="24"/>
          <w:szCs w:val="24"/>
        </w:rPr>
        <w:fldChar w:fldCharType="separate"/>
      </w:r>
      <w:r w:rsidRPr="005062D9">
        <w:rPr>
          <w:noProof/>
          <w:sz w:val="24"/>
          <w:szCs w:val="24"/>
        </w:rPr>
        <w:t>(</w:t>
      </w:r>
      <w:r w:rsidRPr="005062D9">
        <w:rPr>
          <w:i/>
          <w:noProof/>
          <w:sz w:val="24"/>
          <w:szCs w:val="24"/>
        </w:rPr>
        <w:t>SLII® - A Situational Approach to Leadership</w:t>
      </w:r>
      <w:r w:rsidRPr="005062D9">
        <w:rPr>
          <w:noProof/>
          <w:sz w:val="24"/>
          <w:szCs w:val="24"/>
        </w:rPr>
        <w:t>, 2020)</w:t>
      </w:r>
      <w:r w:rsidRPr="005062D9">
        <w:rPr>
          <w:sz w:val="24"/>
          <w:szCs w:val="24"/>
        </w:rPr>
        <w:fldChar w:fldCharType="end"/>
      </w:r>
      <w:r w:rsidRPr="005062D9">
        <w:rPr>
          <w:sz w:val="24"/>
          <w:szCs w:val="24"/>
        </w:rPr>
        <w:t xml:space="preserve">. </w:t>
      </w:r>
    </w:p>
    <w:p w14:paraId="606952DD" w14:textId="77777777" w:rsidR="00E701CB" w:rsidRPr="005062D9" w:rsidRDefault="00E701CB" w:rsidP="00E701CB">
      <w:pPr>
        <w:spacing w:line="480" w:lineRule="auto"/>
        <w:rPr>
          <w:sz w:val="24"/>
          <w:szCs w:val="24"/>
        </w:rPr>
      </w:pPr>
    </w:p>
    <w:p w14:paraId="439CE1E5" w14:textId="77777777" w:rsidR="00E701CB" w:rsidRPr="005062D9" w:rsidRDefault="00E701CB" w:rsidP="00E701CB">
      <w:pPr>
        <w:pStyle w:val="Heading4"/>
        <w:spacing w:line="480" w:lineRule="auto"/>
        <w:rPr>
          <w:sz w:val="24"/>
          <w:szCs w:val="24"/>
        </w:rPr>
      </w:pPr>
      <w:bookmarkStart w:id="23" w:name="_Toc83645709"/>
      <w:r w:rsidRPr="005062D9">
        <w:rPr>
          <w:sz w:val="24"/>
          <w:szCs w:val="24"/>
        </w:rPr>
        <w:t>4.4.2.2 Situational Leadership Theory and Choral Conducting</w:t>
      </w:r>
      <w:bookmarkEnd w:id="23"/>
      <w:r w:rsidRPr="005062D9">
        <w:rPr>
          <w:sz w:val="24"/>
          <w:szCs w:val="24"/>
        </w:rPr>
        <w:t xml:space="preserve"> </w:t>
      </w:r>
    </w:p>
    <w:p w14:paraId="7492E076" w14:textId="77777777" w:rsidR="00E701CB" w:rsidRPr="005062D9" w:rsidRDefault="00E701CB" w:rsidP="00E701CB">
      <w:pPr>
        <w:spacing w:line="480" w:lineRule="auto"/>
        <w:rPr>
          <w:sz w:val="24"/>
          <w:szCs w:val="24"/>
        </w:rPr>
      </w:pPr>
      <w:r w:rsidRPr="005062D9">
        <w:rPr>
          <w:sz w:val="24"/>
          <w:szCs w:val="24"/>
        </w:rPr>
        <w:t xml:space="preserve">Situational Leadership Theory was first linked to the study of choral conducting by Suzanne Gail Allen in her 1988 doctoral thesis, </w:t>
      </w:r>
      <w:r w:rsidRPr="005062D9">
        <w:rPr>
          <w:i/>
          <w:iCs/>
          <w:sz w:val="24"/>
          <w:szCs w:val="24"/>
        </w:rPr>
        <w:t>Leadership styles of selected successful choral conductors in the United States</w:t>
      </w:r>
      <w:r w:rsidRPr="005062D9">
        <w:rPr>
          <w:sz w:val="24"/>
          <w:szCs w:val="24"/>
        </w:rPr>
        <w:t xml:space="preserve">. Interestingly, this is the first scholarly use of </w:t>
      </w:r>
      <w:r w:rsidRPr="005062D9">
        <w:rPr>
          <w:i/>
          <w:iCs/>
          <w:sz w:val="24"/>
          <w:szCs w:val="24"/>
        </w:rPr>
        <w:t xml:space="preserve">any </w:t>
      </w:r>
      <w:r w:rsidRPr="005062D9">
        <w:rPr>
          <w:sz w:val="24"/>
          <w:szCs w:val="24"/>
        </w:rPr>
        <w:t xml:space="preserve">leadership theory in the study of choral conducting. In her thesis, Allen notes a </w:t>
      </w:r>
    </w:p>
    <w:p w14:paraId="41B9F9A4" w14:textId="77777777" w:rsidR="00E701CB" w:rsidRPr="005062D9" w:rsidRDefault="00E701CB" w:rsidP="00E701CB">
      <w:pPr>
        <w:spacing w:line="480" w:lineRule="auto"/>
        <w:ind w:left="720"/>
        <w:rPr>
          <w:sz w:val="24"/>
          <w:szCs w:val="24"/>
        </w:rPr>
      </w:pPr>
      <w:r w:rsidRPr="005062D9">
        <w:rPr>
          <w:sz w:val="24"/>
          <w:szCs w:val="24"/>
        </w:rPr>
        <w:t xml:space="preserve">“serious lack of research in the area of leadership qualities of conductors” </w:t>
      </w:r>
      <w:r w:rsidRPr="005062D9">
        <w:rPr>
          <w:sz w:val="24"/>
          <w:szCs w:val="24"/>
        </w:rPr>
        <w:fldChar w:fldCharType="begin" w:fldLock="1"/>
      </w:r>
      <w:r w:rsidRPr="005062D9">
        <w:rPr>
          <w:sz w:val="24"/>
          <w:szCs w:val="24"/>
        </w:rPr>
        <w:instrText>ADDIN CSL_CITATION {"citationItems":[{"id":"ITEM-1","itemData":{"author":[{"dropping-particle":"","family":"Allen","given":"Suzanne Gail","non-dropping-particle":"","parse-names":false,"suffix":""}],"id":"ITEM-1","issued":{"date-parts":[["1988"]]},"publisher":"The University of North Carolina at Greensboro","title":"Leadership styles of selected successful choral conductors in teh Uited States","type":"thesis"},"uris":["http://www.mendeley.com/documents/?uuid=74704a7f-ed18-48d7-89d7-fe20056f5581"]}],"mendeley":{"formattedCitation":"(Allen, 1988)","manualFormatting":"(Allen, 1988, p10)","plainTextFormattedCitation":"(Allen, 1988)","previouslyFormattedCitation":"(Allen, 1988)"},"properties":{"noteIndex":0},"schema":"https://github.com/citation-style-language/schema/raw/master/csl-citation.json"}</w:instrText>
      </w:r>
      <w:r w:rsidRPr="005062D9">
        <w:rPr>
          <w:sz w:val="24"/>
          <w:szCs w:val="24"/>
        </w:rPr>
        <w:fldChar w:fldCharType="separate"/>
      </w:r>
      <w:r w:rsidRPr="005062D9">
        <w:rPr>
          <w:noProof/>
          <w:sz w:val="24"/>
          <w:szCs w:val="24"/>
        </w:rPr>
        <w:t>(Allen, 1988, p10)</w:t>
      </w:r>
      <w:r w:rsidRPr="005062D9">
        <w:rPr>
          <w:sz w:val="24"/>
          <w:szCs w:val="24"/>
        </w:rPr>
        <w:fldChar w:fldCharType="end"/>
      </w:r>
      <w:r w:rsidRPr="005062D9">
        <w:rPr>
          <w:sz w:val="24"/>
          <w:szCs w:val="24"/>
        </w:rPr>
        <w:t xml:space="preserve"> but at the same time that “[i]t seems implicit that the leadership style of conductors is [] important: therefore, not only do musical skills have to be superior, </w:t>
      </w:r>
      <w:r w:rsidRPr="005062D9">
        <w:rPr>
          <w:sz w:val="24"/>
          <w:szCs w:val="24"/>
        </w:rPr>
        <w:lastRenderedPageBreak/>
        <w:t xml:space="preserve">but an ability to work effectively with people is also essential. If this premise is accepted as a logical assumption, success or failure as a leader may also be as important as musical skills” </w:t>
      </w:r>
      <w:r w:rsidRPr="005062D9">
        <w:rPr>
          <w:sz w:val="24"/>
          <w:szCs w:val="24"/>
        </w:rPr>
        <w:fldChar w:fldCharType="begin" w:fldLock="1"/>
      </w:r>
      <w:r w:rsidRPr="005062D9">
        <w:rPr>
          <w:sz w:val="24"/>
          <w:szCs w:val="24"/>
        </w:rPr>
        <w:instrText>ADDIN CSL_CITATION {"citationItems":[{"id":"ITEM-1","itemData":{"author":[{"dropping-particle":"","family":"Allen","given":"Suzanne Gail","non-dropping-particle":"","parse-names":false,"suffix":""}],"id":"ITEM-1","issued":{"date-parts":[["1988"]]},"publisher":"The University of North Carolina at Greensboro","title":"Leadership styles of selected successful choral conductors in teh Uited States","type":"thesis"},"uris":["http://www.mendeley.com/documents/?uuid=74704a7f-ed18-48d7-89d7-fe20056f5581"]}],"mendeley":{"formattedCitation":"(Allen, 1988)","manualFormatting":"(Ibid.)","plainTextFormattedCitation":"(Allen, 1988)","previouslyFormattedCitation":"(Allen, 1988)"},"properties":{"noteIndex":0},"schema":"https://github.com/citation-style-language/schema/raw/master/csl-citation.json"}</w:instrText>
      </w:r>
      <w:r w:rsidRPr="005062D9">
        <w:rPr>
          <w:sz w:val="24"/>
          <w:szCs w:val="24"/>
        </w:rPr>
        <w:fldChar w:fldCharType="separate"/>
      </w:r>
      <w:r w:rsidRPr="005062D9">
        <w:rPr>
          <w:noProof/>
          <w:sz w:val="24"/>
          <w:szCs w:val="24"/>
        </w:rPr>
        <w:t>(</w:t>
      </w:r>
      <w:r w:rsidRPr="005062D9">
        <w:rPr>
          <w:i/>
          <w:iCs/>
          <w:noProof/>
          <w:sz w:val="24"/>
          <w:szCs w:val="24"/>
        </w:rPr>
        <w:t>Ibid.</w:t>
      </w:r>
      <w:r w:rsidRPr="005062D9">
        <w:rPr>
          <w:noProof/>
          <w:sz w:val="24"/>
          <w:szCs w:val="24"/>
        </w:rPr>
        <w:t>)</w:t>
      </w:r>
      <w:r w:rsidRPr="005062D9">
        <w:rPr>
          <w:sz w:val="24"/>
          <w:szCs w:val="24"/>
        </w:rPr>
        <w:fldChar w:fldCharType="end"/>
      </w:r>
      <w:r w:rsidRPr="005062D9">
        <w:rPr>
          <w:sz w:val="24"/>
          <w:szCs w:val="24"/>
        </w:rPr>
        <w:t xml:space="preserve">. </w:t>
      </w:r>
    </w:p>
    <w:p w14:paraId="16AADC47" w14:textId="77777777" w:rsidR="00E701CB" w:rsidRPr="005062D9" w:rsidRDefault="00E701CB" w:rsidP="00E701CB">
      <w:pPr>
        <w:spacing w:line="480" w:lineRule="auto"/>
        <w:rPr>
          <w:sz w:val="24"/>
          <w:szCs w:val="24"/>
        </w:rPr>
      </w:pPr>
      <w:r w:rsidRPr="005062D9">
        <w:rPr>
          <w:sz w:val="24"/>
          <w:szCs w:val="24"/>
        </w:rPr>
        <w:t xml:space="preserve">Allen’s study uses quantitative methods to explore the leadership style of US college-based choral conductors using Situational Leadership as a theoretical framework, finding that the majority of these practitioners use a high task/high relationship leadership style. </w:t>
      </w:r>
    </w:p>
    <w:p w14:paraId="33D13F26" w14:textId="77777777" w:rsidR="00E701CB" w:rsidRPr="005062D9" w:rsidRDefault="00E701CB" w:rsidP="00E701CB">
      <w:pPr>
        <w:spacing w:line="480" w:lineRule="auto"/>
        <w:rPr>
          <w:sz w:val="24"/>
          <w:szCs w:val="24"/>
        </w:rPr>
      </w:pPr>
    </w:p>
    <w:p w14:paraId="7D7066D9" w14:textId="77777777" w:rsidR="00E701CB" w:rsidRPr="005062D9" w:rsidRDefault="00E701CB" w:rsidP="00E701CB">
      <w:pPr>
        <w:spacing w:line="480" w:lineRule="auto"/>
        <w:rPr>
          <w:sz w:val="24"/>
          <w:szCs w:val="24"/>
        </w:rPr>
      </w:pPr>
      <w:r w:rsidRPr="005062D9">
        <w:rPr>
          <w:sz w:val="24"/>
          <w:szCs w:val="24"/>
        </w:rPr>
        <w:t xml:space="preserve">Whilst Allen’s use of leadership theory was an important step forward in the choral conducting field, her choice of participants limited her research to the study of </w:t>
      </w:r>
      <w:r w:rsidRPr="005062D9">
        <w:rPr>
          <w:i/>
          <w:iCs/>
          <w:sz w:val="24"/>
          <w:szCs w:val="24"/>
        </w:rPr>
        <w:t>educators</w:t>
      </w:r>
      <w:r w:rsidRPr="005062D9">
        <w:rPr>
          <w:sz w:val="24"/>
          <w:szCs w:val="24"/>
        </w:rPr>
        <w:t xml:space="preserve">, as opposed to conductors of other types of choirs. The conductors who participated in this study all led high school or college choirs which competed at National or Division level in American Choral Director’s Association conventions. It is therefore arguably unsurprising that, as competing conductors, the participants displayed high task focus, and as teachers of high school or college students they displayed high relationship focus. Also, Allen collected quantitative data in this study. As an initial exploration of leadership styles of choral conductors this is useful, however analysis of qualitative data alongside this may have provided further insight into the conductors’ motivations for their use of high task/high relationship approaches across varying contexts. </w:t>
      </w:r>
    </w:p>
    <w:p w14:paraId="5C268F10" w14:textId="77777777" w:rsidR="00E701CB" w:rsidRPr="005062D9" w:rsidRDefault="00E701CB" w:rsidP="00E701CB">
      <w:pPr>
        <w:spacing w:line="480" w:lineRule="auto"/>
        <w:rPr>
          <w:sz w:val="24"/>
          <w:szCs w:val="24"/>
        </w:rPr>
      </w:pPr>
    </w:p>
    <w:p w14:paraId="4E4B38F2" w14:textId="77777777" w:rsidR="00E701CB" w:rsidRPr="005062D9" w:rsidRDefault="00E701CB" w:rsidP="00E701CB">
      <w:pPr>
        <w:spacing w:line="480" w:lineRule="auto"/>
        <w:rPr>
          <w:sz w:val="24"/>
          <w:szCs w:val="24"/>
        </w:rPr>
      </w:pPr>
      <w:r w:rsidRPr="005062D9">
        <w:rPr>
          <w:sz w:val="24"/>
          <w:szCs w:val="24"/>
        </w:rPr>
        <w:t xml:space="preserve">Related to this was Allen’s finding that the majority of the conductors studied displayed low levels of adaptability in their leadership style and therefore “a low ability to match an appropriate leadership style to situational changes” </w:t>
      </w:r>
      <w:r w:rsidRPr="005062D9">
        <w:rPr>
          <w:sz w:val="24"/>
          <w:szCs w:val="24"/>
        </w:rPr>
        <w:fldChar w:fldCharType="begin" w:fldLock="1"/>
      </w:r>
      <w:r w:rsidRPr="005062D9">
        <w:rPr>
          <w:sz w:val="24"/>
          <w:szCs w:val="24"/>
        </w:rPr>
        <w:instrText>ADDIN CSL_CITATION {"citationItems":[{"id":"ITEM-1","itemData":{"author":[{"dropping-particle":"","family":"Allen","given":"Suzanne Gail","non-dropping-particle":"","parse-names":false,"suffix":""}],"id":"ITEM-1","issued":{"date-parts":[["1988"]]},"publisher":"The University of North Carolina at Greensboro","title":"Leadership styles of selected successful choral conductors in teh Uited States","type":"thesis"},"uris":["http://www.mendeley.com/documents/?uuid=74704a7f-ed18-48d7-89d7-fe20056f5581"]}],"mendeley":{"formattedCitation":"(Allen, 1988)","manualFormatting":"(Allen, 1988, p.94)","plainTextFormattedCitation":"(Allen, 1988)","previouslyFormattedCitation":"(Allen, 1988)"},"properties":{"noteIndex":0},"schema":"https://github.com/citation-style-language/schema/raw/master/csl-citation.json"}</w:instrText>
      </w:r>
      <w:r w:rsidRPr="005062D9">
        <w:rPr>
          <w:sz w:val="24"/>
          <w:szCs w:val="24"/>
        </w:rPr>
        <w:fldChar w:fldCharType="separate"/>
      </w:r>
      <w:r w:rsidRPr="005062D9">
        <w:rPr>
          <w:noProof/>
          <w:sz w:val="24"/>
          <w:szCs w:val="24"/>
        </w:rPr>
        <w:t>(Allen, 1988, p.94)</w:t>
      </w:r>
      <w:r w:rsidRPr="005062D9">
        <w:rPr>
          <w:sz w:val="24"/>
          <w:szCs w:val="24"/>
        </w:rPr>
        <w:fldChar w:fldCharType="end"/>
      </w:r>
      <w:r w:rsidRPr="005062D9">
        <w:rPr>
          <w:sz w:val="24"/>
          <w:szCs w:val="24"/>
        </w:rPr>
        <w:t xml:space="preserve">. This finding suggests </w:t>
      </w:r>
      <w:r w:rsidRPr="005062D9">
        <w:rPr>
          <w:sz w:val="24"/>
          <w:szCs w:val="24"/>
        </w:rPr>
        <w:lastRenderedPageBreak/>
        <w:t xml:space="preserve">that these conductors were then not in fact successful Situational Leaders and instead used a more fixed leadership style regardless of their working situation. Allen suggests that, as opposed to moving between task and relationship orientated behaviours, the choral profession requires conductors to be both task and relationship orientated simultaneously. Whilst this may be true for the participant group studied, it is arguably less true for community choir leaders who may focus more on relationship building with singers or employed functional groups such as church choirs who may focus more on the tasks they are paid to perform. This argument was not explored in Allen’s study and may warrant further research. </w:t>
      </w:r>
    </w:p>
    <w:p w14:paraId="36D4777A" w14:textId="77777777" w:rsidR="00E701CB" w:rsidRPr="005062D9" w:rsidRDefault="00E701CB" w:rsidP="00E701CB">
      <w:pPr>
        <w:spacing w:line="480" w:lineRule="auto"/>
        <w:rPr>
          <w:sz w:val="24"/>
          <w:szCs w:val="24"/>
        </w:rPr>
      </w:pPr>
    </w:p>
    <w:p w14:paraId="0FF85BD0" w14:textId="77777777" w:rsidR="00E701CB" w:rsidRPr="005062D9" w:rsidRDefault="00E701CB" w:rsidP="00E701CB">
      <w:pPr>
        <w:spacing w:line="480" w:lineRule="auto"/>
        <w:rPr>
          <w:sz w:val="24"/>
          <w:szCs w:val="24"/>
        </w:rPr>
      </w:pPr>
      <w:r w:rsidRPr="005062D9">
        <w:rPr>
          <w:sz w:val="24"/>
          <w:szCs w:val="24"/>
        </w:rPr>
        <w:t xml:space="preserve">Allen’s study has been built upon by other researchers such as Brenda Davidson who investigated the effects of gender and experience level of conductors on their leadership style, using SLT as one of the theoretical perspectives within the research </w:t>
      </w:r>
      <w:r w:rsidRPr="005062D9">
        <w:rPr>
          <w:sz w:val="24"/>
          <w:szCs w:val="24"/>
        </w:rPr>
        <w:fldChar w:fldCharType="begin" w:fldLock="1"/>
      </w:r>
      <w:r w:rsidRPr="005062D9">
        <w:rPr>
          <w:sz w:val="24"/>
          <w:szCs w:val="24"/>
        </w:rPr>
        <w:instrText>ADDIN CSL_CITATION {"citationItems":[{"id":"ITEM-1","itemData":{"ISBN":"0419-4209","abstract":"The purpose of this study was to identify the primary leadership styles of successful male and female college choral directors and to determine whether differences occurred based on gender, years of choral experience, and years at present institution. Leadership styles were analyzed within three theoretical perspectives: (a) Stogdill's Behavioral and Attitudinal Leadership Theory, measured by the Leader Behavior Description Questionnaire (LBDQ-Form XII-Self), (b) Hersey and Blanchard's Situational Leadership Theory, measured by the Leader Effectiveness and Adaptability Description Self-Test (LEAD-Self), and (c) Bass' Transformational/Transactional Leadership Theory, measured by the Multifactor Leadership Questionnaire (MLQ-researcher-adapted self-report). An additional purpose of this study was to compile a profile of the successful male and female college choral director, using data gathered from the researcher-designed Personal Profile Questionnaire. These profiles were compared and contrasted in four areas: (a) age and teaching experience, (b) educational background, (c) professional career development, and (d) achievements. Subjects for this study were nominated by the top divisional, state, and national officials of the American Choral Directors Association as the most successful male and female college choral directors in the United States. Of those nominated, 27 males and 24 females consented to participate in the study and completed the four questionnaires. Data were subjected to various mathematical procedures and multiple analyses of variance (ANOVAs) to compile profiles and test the hypotheses. The profiles of males and females were similar in age and teaching experience, educational background, professional career development, and achievements, with some exceptions noted. Results of the ANOVAs indicated that there was no significant difference (p &lt;) in primary leadership style in any of the three theoretical perspectives based on gender. There we (PsycINFO Database Record (c) 2016 APA, all rights reserved)","author":[{"dropping-particle":"","family":"Davidson","given":"Brenda Joyce","non-dropping-particle":"","parse-names":false,"suffix":""}],"id":"ITEM-1","issued":{"date-parts":[["1995"]]},"publisher":"Arizona State University","title":"Leadership styles of succussful male and female college choral directors","type":"thesis"},"uris":["http://www.mendeley.com/documents/?uuid=fbfba30c-6ae0-4555-b0ef-0a3ce5a30967"]}],"mendeley":{"formattedCitation":"(Davidson, 1995)","plainTextFormattedCitation":"(Davidson, 1995)","previouslyFormattedCitation":"(Davidson, 1995)"},"properties":{"noteIndex":0},"schema":"https://github.com/citation-style-language/schema/raw/master/csl-citation.json"}</w:instrText>
      </w:r>
      <w:r w:rsidRPr="005062D9">
        <w:rPr>
          <w:sz w:val="24"/>
          <w:szCs w:val="24"/>
        </w:rPr>
        <w:fldChar w:fldCharType="separate"/>
      </w:r>
      <w:r w:rsidRPr="005062D9">
        <w:rPr>
          <w:noProof/>
          <w:sz w:val="24"/>
          <w:szCs w:val="24"/>
        </w:rPr>
        <w:t>(Davidson, 1995)</w:t>
      </w:r>
      <w:r w:rsidRPr="005062D9">
        <w:rPr>
          <w:sz w:val="24"/>
          <w:szCs w:val="24"/>
        </w:rPr>
        <w:fldChar w:fldCharType="end"/>
      </w:r>
      <w:r w:rsidRPr="005062D9">
        <w:rPr>
          <w:sz w:val="24"/>
          <w:szCs w:val="24"/>
        </w:rPr>
        <w:t xml:space="preserve">. Hilary Apfelstadt also built upon Allen’s work, proposing that SLT should be utilised in the education of choral conductors </w:t>
      </w:r>
      <w:r w:rsidRPr="005062D9">
        <w:rPr>
          <w:sz w:val="24"/>
          <w:szCs w:val="24"/>
        </w:rPr>
        <w:fldChar w:fldCharType="begin" w:fldLock="1"/>
      </w:r>
      <w:r w:rsidRPr="005062D9">
        <w:rPr>
          <w:sz w:val="24"/>
          <w:szCs w:val="24"/>
        </w:rPr>
        <w:instrText>ADDIN CSL_CITATION {"citationItems":[{"id":"ITEM-1","itemData":{"author":[{"dropping-particle":"","family":"Apfelstadt","given":"Hilary","non-dropping-particle":"","parse-names":false,"suffix":""}],"container-title":"Choral Journal","id":"ITEM-1","issue":"8","issued":{"date-parts":[["1997"]]},"page":"23-30","title":"Applying Leadership Models in Teaching Choral Conductors","type":"article-journal","volume":"37"},"uris":["http://www.mendeley.com/documents/?uuid=76b55733-dd21-4371-9e3c-9607e34eb0e8"]},{"id":"ITEM-2","itemData":{"author":[{"dropping-particle":"","family":"Allen, S. Gail, Apfelstadt","given":"Hilary","non-dropping-particle":"","parse-names":false,"suffix":""}],"container-title":"Choral Journal","id":"ITEM-2","issue":"8","issued":{"date-parts":[["1990"]]},"page":"25-27, 30-31","title":"Leadership Styles and the Choral Conductor","type":"article-journal","volume":"30"},"uris":["http://www.mendeley.com/documents/?uuid=7c1c3956-ecb0-463e-b18d-be0ccf667b14"]}],"mendeley":{"formattedCitation":"(Allen, S. Gail, Apfelstadt, 1990; Apfelstadt, 1997)","plainTextFormattedCitation":"(Allen, S. Gail, Apfelstadt, 1990; Apfelstadt, 1997)","previouslyFormattedCitation":"(Allen, S. Gail, Apfelstadt, 1990; Apfelstadt, 1997)"},"properties":{"noteIndex":0},"schema":"https://github.com/citation-style-language/schema/raw/master/csl-citation.json"}</w:instrText>
      </w:r>
      <w:r w:rsidRPr="005062D9">
        <w:rPr>
          <w:sz w:val="24"/>
          <w:szCs w:val="24"/>
        </w:rPr>
        <w:fldChar w:fldCharType="separate"/>
      </w:r>
      <w:r w:rsidRPr="005062D9">
        <w:rPr>
          <w:noProof/>
          <w:sz w:val="24"/>
          <w:szCs w:val="24"/>
        </w:rPr>
        <w:t>(Allen, S. Gail, Apfelstadt, 1990; Apfelstadt, 1997)</w:t>
      </w:r>
      <w:r w:rsidRPr="005062D9">
        <w:rPr>
          <w:sz w:val="24"/>
          <w:szCs w:val="24"/>
        </w:rPr>
        <w:fldChar w:fldCharType="end"/>
      </w:r>
      <w:r w:rsidRPr="005062D9">
        <w:rPr>
          <w:sz w:val="24"/>
          <w:szCs w:val="24"/>
        </w:rPr>
        <w:t xml:space="preserve">. These authors argue that the majority of choral conductors tend to favour high task/high relationship styles. Allen &amp; Apfelstadt’s 1990 paper </w:t>
      </w:r>
      <w:r w:rsidRPr="005062D9">
        <w:rPr>
          <w:i/>
          <w:iCs/>
          <w:sz w:val="24"/>
          <w:szCs w:val="24"/>
        </w:rPr>
        <w:t xml:space="preserve">Leadership Styles and the Choral Conductor </w:t>
      </w:r>
      <w:r w:rsidRPr="005062D9">
        <w:rPr>
          <w:sz w:val="24"/>
          <w:szCs w:val="24"/>
        </w:rPr>
        <w:t>offers suggestions on what these task/relationship related behaviours might look like in practice, for example a high task</w:t>
      </w:r>
      <w:r>
        <w:rPr>
          <w:sz w:val="24"/>
          <w:szCs w:val="24"/>
        </w:rPr>
        <w:t>-</w:t>
      </w:r>
      <w:r w:rsidRPr="005062D9">
        <w:rPr>
          <w:sz w:val="24"/>
          <w:szCs w:val="24"/>
        </w:rPr>
        <w:t>focused conductor may pay close attention to timekeeping and efficient use of rehearsal time, whereas a high relationship</w:t>
      </w:r>
      <w:r>
        <w:rPr>
          <w:sz w:val="24"/>
          <w:szCs w:val="24"/>
        </w:rPr>
        <w:t>-</w:t>
      </w:r>
      <w:r w:rsidRPr="005062D9">
        <w:rPr>
          <w:sz w:val="24"/>
          <w:szCs w:val="24"/>
        </w:rPr>
        <w:t>focused conductor may emphasise morale</w:t>
      </w:r>
      <w:r>
        <w:rPr>
          <w:sz w:val="24"/>
          <w:szCs w:val="24"/>
        </w:rPr>
        <w:t>-</w:t>
      </w:r>
      <w:r w:rsidRPr="005062D9">
        <w:rPr>
          <w:sz w:val="24"/>
          <w:szCs w:val="24"/>
        </w:rPr>
        <w:t xml:space="preserve">boosting activities during rehearsals. They also critique the lack of relationship-focused writing in the available conducting literature, pointing out that the training of conductors focuses heavily on task development however it is a simple </w:t>
      </w:r>
      <w:r w:rsidRPr="005062D9">
        <w:rPr>
          <w:sz w:val="24"/>
          <w:szCs w:val="24"/>
        </w:rPr>
        <w:lastRenderedPageBreak/>
        <w:t xml:space="preserve">fact that without singers willing to engage in music making with the conductor, no music will be made </w:t>
      </w:r>
      <w:r w:rsidRPr="005062D9">
        <w:rPr>
          <w:sz w:val="24"/>
          <w:szCs w:val="24"/>
        </w:rPr>
        <w:fldChar w:fldCharType="begin" w:fldLock="1"/>
      </w:r>
      <w:r w:rsidRPr="005062D9">
        <w:rPr>
          <w:sz w:val="24"/>
          <w:szCs w:val="24"/>
        </w:rPr>
        <w:instrText>ADDIN CSL_CITATION {"citationItems":[{"id":"ITEM-1","itemData":{"author":[{"dropping-particle":"","family":"Allen, S. Gail, Apfelstadt","given":"Hilary","non-dropping-particle":"","parse-names":false,"suffix":""}],"container-title":"Choral Journal","id":"ITEM-1","issue":"8","issued":{"date-parts":[["1990"]]},"page":"25-27, 30-31","title":"Leadership Styles and the Choral Conductor","type":"article-journal","volume":"30"},"uris":["http://www.mendeley.com/documents/?uuid=7c1c3956-ecb0-463e-b18d-be0ccf667b14"]}],"mendeley":{"formattedCitation":"(Allen, S. Gail, Apfelstadt, 1990)","manualFormatting":"(Allen, S. Gail, Apfelstadt, 1990)","plainTextFormattedCitation":"(Allen, S. Gail, Apfelstadt, 1990)","previouslyFormattedCitation":"(Allen, S. Gail, Apfelstadt, 1990)"},"properties":{"noteIndex":0},"schema":"https://github.com/citation-style-language/schema/raw/master/csl-citation.json"}</w:instrText>
      </w:r>
      <w:r w:rsidRPr="005062D9">
        <w:rPr>
          <w:sz w:val="24"/>
          <w:szCs w:val="24"/>
        </w:rPr>
        <w:fldChar w:fldCharType="separate"/>
      </w:r>
      <w:r w:rsidRPr="005062D9">
        <w:rPr>
          <w:noProof/>
          <w:sz w:val="24"/>
          <w:szCs w:val="24"/>
        </w:rPr>
        <w:t>(Allen, S. Gail, Apfelstadt, 1990)</w:t>
      </w:r>
      <w:r w:rsidRPr="005062D9">
        <w:rPr>
          <w:sz w:val="24"/>
          <w:szCs w:val="24"/>
        </w:rPr>
        <w:fldChar w:fldCharType="end"/>
      </w:r>
      <w:r w:rsidRPr="005062D9">
        <w:rPr>
          <w:sz w:val="24"/>
          <w:szCs w:val="24"/>
        </w:rPr>
        <w:t>. This conclusion bears resemblance to the comment made earlier in this thesis in Chapter 2 (see section 2.1.4) in relation to the focus on practical matters found in many how-to guides. Brenda Davidson’s 1995 study also finds a high task/high relationship focus is used by the majority of her participating conductors. Further to this however she found that more experienced conductors tend to use a high task/relationship focus but that earlier in their careers, choral conductors tend to be low task/low relationship focused.</w:t>
      </w:r>
    </w:p>
    <w:p w14:paraId="45E701E5" w14:textId="77777777" w:rsidR="00E701CB" w:rsidRPr="005062D9" w:rsidRDefault="00E701CB" w:rsidP="00E701CB">
      <w:pPr>
        <w:spacing w:line="480" w:lineRule="auto"/>
        <w:rPr>
          <w:sz w:val="24"/>
          <w:szCs w:val="24"/>
        </w:rPr>
      </w:pPr>
    </w:p>
    <w:p w14:paraId="4A408508" w14:textId="77777777" w:rsidR="00E701CB" w:rsidRPr="005062D9" w:rsidRDefault="00E701CB" w:rsidP="00E701CB">
      <w:pPr>
        <w:spacing w:line="480" w:lineRule="auto"/>
        <w:rPr>
          <w:sz w:val="24"/>
          <w:szCs w:val="24"/>
        </w:rPr>
      </w:pPr>
      <w:r w:rsidRPr="005062D9">
        <w:rPr>
          <w:sz w:val="24"/>
          <w:szCs w:val="24"/>
        </w:rPr>
        <w:t xml:space="preserve">Allen and Apfelstadt (1990) end their paper with five “commandments” </w:t>
      </w:r>
      <w:r w:rsidRPr="005062D9">
        <w:rPr>
          <w:sz w:val="24"/>
          <w:szCs w:val="24"/>
        </w:rPr>
        <w:fldChar w:fldCharType="begin" w:fldLock="1"/>
      </w:r>
      <w:r w:rsidRPr="005062D9">
        <w:rPr>
          <w:sz w:val="24"/>
          <w:szCs w:val="24"/>
        </w:rPr>
        <w:instrText>ADDIN CSL_CITATION {"citationItems":[{"id":"ITEM-1","itemData":{"author":[{"dropping-particle":"","family":"Allen, S. Gail, Apfelstadt","given":"Hilary","non-dropping-particle":"","parse-names":false,"suffix":""}],"container-title":"Choral Journal","id":"ITEM-1","issue":"8","issued":{"date-parts":[["1990"]]},"page":"25-27, 30-31","title":"Leadership Styles and the Choral Conductor","type":"article-journal","volume":"30"},"uris":["http://www.mendeley.com/documents/?uuid=7c1c3956-ecb0-463e-b18d-be0ccf667b14"]}],"mendeley":{"formattedCitation":"(Allen, S. Gail, Apfelstadt, 1990)","manualFormatting":"(Allen &amp; Apfelstadt, 1990, p.30)","plainTextFormattedCitation":"(Allen, S. Gail, Apfelstadt, 1990)","previouslyFormattedCitation":"(Allen, S. Gail, Apfelstadt, 1990)"},"properties":{"noteIndex":0},"schema":"https://github.com/citation-style-language/schema/raw/master/csl-citation.json"}</w:instrText>
      </w:r>
      <w:r w:rsidRPr="005062D9">
        <w:rPr>
          <w:sz w:val="24"/>
          <w:szCs w:val="24"/>
        </w:rPr>
        <w:fldChar w:fldCharType="separate"/>
      </w:r>
      <w:r w:rsidRPr="005062D9">
        <w:rPr>
          <w:noProof/>
          <w:sz w:val="24"/>
          <w:szCs w:val="24"/>
        </w:rPr>
        <w:t>(Allen &amp; Apfelstadt, 1990, p.30)</w:t>
      </w:r>
      <w:r w:rsidRPr="005062D9">
        <w:rPr>
          <w:sz w:val="24"/>
          <w:szCs w:val="24"/>
        </w:rPr>
        <w:fldChar w:fldCharType="end"/>
      </w:r>
      <w:r w:rsidRPr="005062D9">
        <w:rPr>
          <w:sz w:val="24"/>
          <w:szCs w:val="24"/>
        </w:rPr>
        <w:t xml:space="preserve"> of choral leadership, namely: Challenge the process (take risks, innovate); Inspire a shared vision; Enable others to act (Foster collaboration); Model the way; and Encourage the heart (Acknowledge individual contributions and wins) </w:t>
      </w:r>
      <w:r w:rsidRPr="005062D9">
        <w:rPr>
          <w:sz w:val="24"/>
          <w:szCs w:val="24"/>
        </w:rPr>
        <w:fldChar w:fldCharType="begin" w:fldLock="1"/>
      </w:r>
      <w:r w:rsidRPr="005062D9">
        <w:rPr>
          <w:sz w:val="24"/>
          <w:szCs w:val="24"/>
        </w:rPr>
        <w:instrText>ADDIN CSL_CITATION {"citationItems":[{"id":"ITEM-1","itemData":{"author":[{"dropping-particle":"","family":"Allen, S. Gail, Apfelstadt","given":"Hilary","non-dropping-particle":"","parse-names":false,"suffix":""}],"container-title":"Choral Journal","id":"ITEM-1","issue":"8","issued":{"date-parts":[["1990"]]},"page":"25-27, 30-31","title":"Leadership Styles and the Choral Conductor","type":"article-journal","volume":"30"},"uris":["http://www.mendeley.com/documents/?uuid=7c1c3956-ecb0-463e-b18d-be0ccf667b14"]}],"mendeley":{"formattedCitation":"(Allen, S. Gail, Apfelstadt, 1990)","manualFormatting":"(Allen &amp; Apfelstadt, 1990)","plainTextFormattedCitation":"(Allen, S. Gail, Apfelstadt, 1990)","previouslyFormattedCitation":"(Allen, S. Gail, Apfelstadt, 1990)"},"properties":{"noteIndex":0},"schema":"https://github.com/citation-style-language/schema/raw/master/csl-citation.json"}</w:instrText>
      </w:r>
      <w:r w:rsidRPr="005062D9">
        <w:rPr>
          <w:sz w:val="24"/>
          <w:szCs w:val="24"/>
        </w:rPr>
        <w:fldChar w:fldCharType="separate"/>
      </w:r>
      <w:r w:rsidRPr="005062D9">
        <w:rPr>
          <w:noProof/>
          <w:sz w:val="24"/>
          <w:szCs w:val="24"/>
        </w:rPr>
        <w:t>(Allen &amp; Apfelstadt, 1990)</w:t>
      </w:r>
      <w:r w:rsidRPr="005062D9">
        <w:rPr>
          <w:sz w:val="24"/>
          <w:szCs w:val="24"/>
        </w:rPr>
        <w:fldChar w:fldCharType="end"/>
      </w:r>
      <w:r w:rsidRPr="005062D9">
        <w:rPr>
          <w:sz w:val="24"/>
          <w:szCs w:val="24"/>
        </w:rPr>
        <w:t xml:space="preserve">. These commandments are drawn from Kouzes and Posner’s model of Transformational Leadership </w:t>
      </w:r>
      <w:r w:rsidRPr="005062D9">
        <w:rPr>
          <w:sz w:val="24"/>
          <w:szCs w:val="24"/>
        </w:rPr>
        <w:fldChar w:fldCharType="begin" w:fldLock="1"/>
      </w:r>
      <w:r w:rsidRPr="005062D9">
        <w:rPr>
          <w:sz w:val="24"/>
          <w:szCs w:val="24"/>
        </w:rPr>
        <w:instrText>ADDIN CSL_CITATION {"citationItems":[{"id":"ITEM-1","itemData":{"author":[{"dropping-particle":"","family":"Kouzes","given":"J. M.","non-dropping-particle":"","parse-names":false,"suffix":""},{"dropping-particle":"","family":"Posner","given":"B. Z.","non-dropping-particle":"","parse-names":false,"suffix":""}],"edition":"First","id":"ITEM-1","issued":{"date-parts":[["1987"]]},"publisher":"Jossey-Bass","publisher-place":"San Francisco","title":"The Leadership Challenge: How to Get Extraordinary Things Done in Organizations (1st ed.). San Francisco: Jossey-Bass.","type":"book"},"uris":["http://www.mendeley.com/documents/?uuid=393887a0-8fb5-4533-8afe-074b4cc716f8"]}],"mendeley":{"formattedCitation":"(J. M. Kouzes &amp; Posner, 1987)","manualFormatting":"(Kouzes &amp; Posner, 1987)","plainTextFormattedCitation":"(J. M. Kouzes &amp; Posner, 1987)","previouslyFormattedCitation":"(J. M. Kouzes &amp; Posner, 1987)"},"properties":{"noteIndex":0},"schema":"https://github.com/citation-style-language/schema/raw/master/csl-citation.json"}</w:instrText>
      </w:r>
      <w:r w:rsidRPr="005062D9">
        <w:rPr>
          <w:sz w:val="24"/>
          <w:szCs w:val="24"/>
        </w:rPr>
        <w:fldChar w:fldCharType="separate"/>
      </w:r>
      <w:r w:rsidRPr="005062D9">
        <w:rPr>
          <w:noProof/>
          <w:sz w:val="24"/>
          <w:szCs w:val="24"/>
        </w:rPr>
        <w:t>(Kouzes &amp; Posner, 1987)</w:t>
      </w:r>
      <w:r w:rsidRPr="005062D9">
        <w:rPr>
          <w:sz w:val="24"/>
          <w:szCs w:val="24"/>
        </w:rPr>
        <w:fldChar w:fldCharType="end"/>
      </w:r>
      <w:r w:rsidRPr="005062D9">
        <w:rPr>
          <w:sz w:val="24"/>
          <w:szCs w:val="24"/>
        </w:rPr>
        <w:t xml:space="preserve"> and resonate strongly with later work in this area, particularly Armstrong &amp; Armstrong (1996) and Davidson’s (1995) use of Transformational Leadership theory in their research. These studies will be discussed more fully in the following section on Visionary Leadership. </w:t>
      </w:r>
    </w:p>
    <w:p w14:paraId="283C71C1" w14:textId="77777777" w:rsidR="00E701CB" w:rsidRPr="005062D9" w:rsidRDefault="00E701CB" w:rsidP="00E701CB">
      <w:pPr>
        <w:spacing w:line="480" w:lineRule="auto"/>
        <w:rPr>
          <w:sz w:val="24"/>
          <w:szCs w:val="24"/>
        </w:rPr>
      </w:pPr>
    </w:p>
    <w:p w14:paraId="31E4B788" w14:textId="77777777" w:rsidR="00E701CB" w:rsidRPr="005062D9" w:rsidRDefault="00E701CB" w:rsidP="00E701CB">
      <w:pPr>
        <w:pStyle w:val="Heading2"/>
        <w:numPr>
          <w:ilvl w:val="2"/>
          <w:numId w:val="4"/>
        </w:numPr>
        <w:tabs>
          <w:tab w:val="num" w:pos="360"/>
        </w:tabs>
        <w:spacing w:line="480" w:lineRule="auto"/>
        <w:ind w:left="709" w:firstLine="0"/>
        <w:rPr>
          <w:szCs w:val="28"/>
        </w:rPr>
      </w:pPr>
      <w:bookmarkStart w:id="24" w:name="_Toc47012695"/>
      <w:bookmarkStart w:id="25" w:name="_Toc83645710"/>
      <w:r w:rsidRPr="005062D9">
        <w:rPr>
          <w:szCs w:val="28"/>
        </w:rPr>
        <w:t>Visionary Leadership</w:t>
      </w:r>
      <w:bookmarkEnd w:id="24"/>
      <w:bookmarkEnd w:id="25"/>
    </w:p>
    <w:p w14:paraId="2E619BA6"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Visionary leadership is characterised by the leader uniting their followers around a shared vision and engaging the emotional investment of their followers by providing motivation, </w:t>
      </w:r>
      <w:r w:rsidRPr="005062D9">
        <w:rPr>
          <w:rFonts w:cstheme="minorHAnsi"/>
          <w:sz w:val="24"/>
          <w:szCs w:val="24"/>
        </w:rPr>
        <w:lastRenderedPageBreak/>
        <w:t xml:space="preserve">support and/or inspiration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Avery","given":"Gayle. C.","non-dropping-particle":"","parse-names":false,"suffix":""}],"edition":"First","id":"ITEM-1","issued":{"date-parts":[["2004"]]},"number-of-pages":"316","publisher":"Sage Publications Ltd","publisher-place":"London","title":"Understanding Leadership: Paradigms and Cases","type":"book"},"uris":["http://www.mendeley.com/documents/?uuid=289a9f1f-6a80-4300-be3c-ff7f8c3e49c0"]}],"mendeley":{"formattedCitation":"(Avery, 2004)","plainTextFormattedCitation":"(Avery, 2004)","previouslyFormattedCitation":"(Avery, 2004)"},"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Avery, 2004)</w:t>
      </w:r>
      <w:r w:rsidRPr="005062D9">
        <w:rPr>
          <w:rFonts w:cstheme="minorHAnsi"/>
          <w:sz w:val="24"/>
          <w:szCs w:val="24"/>
        </w:rPr>
        <w:fldChar w:fldCharType="end"/>
      </w:r>
      <w:r w:rsidRPr="005062D9">
        <w:rPr>
          <w:rFonts w:cstheme="minorHAnsi"/>
          <w:sz w:val="24"/>
          <w:szCs w:val="24"/>
        </w:rPr>
        <w:t xml:space="preserve">. Relevant theories falling within this paradigm include Transformational Leadership and Servant Leadership. </w:t>
      </w:r>
    </w:p>
    <w:p w14:paraId="719CEE77" w14:textId="77777777" w:rsidR="00E701CB" w:rsidRPr="005062D9" w:rsidRDefault="00E701CB" w:rsidP="00E701CB">
      <w:pPr>
        <w:spacing w:line="480" w:lineRule="auto"/>
        <w:rPr>
          <w:rFonts w:cstheme="minorHAnsi"/>
          <w:sz w:val="24"/>
          <w:szCs w:val="24"/>
        </w:rPr>
      </w:pPr>
    </w:p>
    <w:p w14:paraId="2C755028" w14:textId="77777777" w:rsidR="00E701CB" w:rsidRPr="005062D9" w:rsidRDefault="00E701CB" w:rsidP="00E701CB">
      <w:pPr>
        <w:pStyle w:val="Heading3"/>
        <w:spacing w:line="480" w:lineRule="auto"/>
        <w:rPr>
          <w:sz w:val="28"/>
          <w:szCs w:val="28"/>
        </w:rPr>
      </w:pPr>
      <w:bookmarkStart w:id="26" w:name="_Toc47012696"/>
      <w:bookmarkStart w:id="27" w:name="_Toc83645711"/>
      <w:r w:rsidRPr="005062D9">
        <w:rPr>
          <w:sz w:val="28"/>
          <w:szCs w:val="28"/>
        </w:rPr>
        <w:t>4.4.3.1 Transformational Leadership and the Full Range Leadership Model</w:t>
      </w:r>
      <w:bookmarkEnd w:id="26"/>
      <w:bookmarkEnd w:id="27"/>
    </w:p>
    <w:p w14:paraId="2B90CB00" w14:textId="77777777" w:rsidR="00E701CB" w:rsidRPr="005062D9" w:rsidRDefault="00E701CB" w:rsidP="00E701CB">
      <w:pPr>
        <w:spacing w:line="480" w:lineRule="auto"/>
        <w:rPr>
          <w:sz w:val="24"/>
          <w:szCs w:val="24"/>
        </w:rPr>
      </w:pPr>
      <w:r w:rsidRPr="005062D9">
        <w:rPr>
          <w:sz w:val="24"/>
          <w:szCs w:val="24"/>
        </w:rPr>
        <w:t xml:space="preserve">Although the term Transformational Leadership was first coined by J.V. Downton in 1973 in relation to “rebel political leader[s]” </w:t>
      </w:r>
      <w:r w:rsidRPr="005062D9">
        <w:rPr>
          <w:sz w:val="24"/>
          <w:szCs w:val="24"/>
        </w:rPr>
        <w:fldChar w:fldCharType="begin" w:fldLock="1"/>
      </w:r>
      <w:r w:rsidRPr="005062D9">
        <w:rPr>
          <w:sz w:val="24"/>
          <w:szCs w:val="24"/>
        </w:rPr>
        <w:instrText>ADDIN CSL_CITATION {"citationItems":[{"id":"ITEM-1","itemData":{"DOI":"10.1037/0003-066X.62.1.6","ISBN":"0003-066X","ISSN":"1935-990X","PMID":"12184579","abstract":"This article provides a qualitative review of the trait perspective in leadership research, followed by a meta-analysis. The authors used the five-factor model as an organizing framework and meta-analyzed 222 correlations from 73 samples. Overall, the correlations with leadership were Neuroticism = -.24, Extraversion = .31, Openness to Experience = .24, Agreeableness = .08, and Conscientiousness = .28. Results indicated that the relations of Neuroticism, Extraversion, Openness to Experience, and Conscientiousness with leadership generalized in that more than 90% of the individual correlations were greater than 0. Extraversion was the most consistent correlate of leadership across study settings and leadership criteria (leader emergence and leadership effectiveness). Overall, the five-factor model had a multiple correlation of .48 with leadership, indicating strong support for the leader trait perspective when traits are organized according to the five-factor model","author":[{"dropping-particle":"","family":"Antonakis","given":"J.","non-dropping-particle":"","parse-names":false,"suffix":""}],"chapter-number":"8","container-title":"The Nature of Leadership","edition":"2nd","editor":[{"dropping-particle":"V.","family":"Day","given":"David.","non-dropping-particle":"","parse-names":false,"suffix":""},{"dropping-particle":"","family":"Antonakis","given":"John","non-dropping-particle":"","parse-names":false,"suffix":""}],"id":"ITEM-1","issued":{"date-parts":[["2012"]]},"publisher":"Sage Publications Inc","publisher-place":"California","title":"Transformational and Charismatic Leadership","type":"chapter"},"uris":["http://www.mendeley.com/documents/?uuid=311f1318-24f1-4e59-9875-b91808ff38d9"]}],"mendeley":{"formattedCitation":"(Antonakis, 2012)","manualFormatting":"(Antonakis, 2012, p260)","plainTextFormattedCitation":"(Antonakis, 2012)","previouslyFormattedCitation":"(Antonakis, 2012)"},"properties":{"noteIndex":0},"schema":"https://github.com/citation-style-language/schema/raw/master/csl-citation.json"}</w:instrText>
      </w:r>
      <w:r w:rsidRPr="005062D9">
        <w:rPr>
          <w:sz w:val="24"/>
          <w:szCs w:val="24"/>
        </w:rPr>
        <w:fldChar w:fldCharType="separate"/>
      </w:r>
      <w:r w:rsidRPr="005062D9">
        <w:rPr>
          <w:noProof/>
          <w:sz w:val="24"/>
          <w:szCs w:val="24"/>
        </w:rPr>
        <w:t>(Antonakis, 2012, p260)</w:t>
      </w:r>
      <w:r w:rsidRPr="005062D9">
        <w:rPr>
          <w:sz w:val="24"/>
          <w:szCs w:val="24"/>
        </w:rPr>
        <w:fldChar w:fldCharType="end"/>
      </w:r>
      <w:r w:rsidRPr="005062D9">
        <w:rPr>
          <w:sz w:val="24"/>
          <w:szCs w:val="24"/>
        </w:rPr>
        <w:t xml:space="preserve">, Northouse (2016) notes that it was James McGregor Burns who first began to develop a transformational approach to leadership in his 1978 book, </w:t>
      </w:r>
      <w:r w:rsidRPr="005062D9">
        <w:rPr>
          <w:i/>
          <w:iCs/>
          <w:sz w:val="24"/>
          <w:szCs w:val="24"/>
        </w:rPr>
        <w:t>Leadership</w:t>
      </w:r>
      <w:r w:rsidRPr="005062D9">
        <w:rPr>
          <w:sz w:val="24"/>
          <w:szCs w:val="24"/>
        </w:rPr>
        <w:t xml:space="preserve"> </w:t>
      </w:r>
      <w:r w:rsidRPr="005062D9">
        <w:rPr>
          <w:sz w:val="24"/>
          <w:szCs w:val="24"/>
        </w:rPr>
        <w:fldChar w:fldCharType="begin" w:fldLock="1"/>
      </w:r>
      <w:r w:rsidRPr="005062D9">
        <w:rPr>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manualFormatting":"(Burns, 1978, cited by Northouse, 2016)","plainTextFormattedCitation":"(Northouse, 2016)","previouslyFormattedCitation":"(Northouse, 2016)"},"properties":{"noteIndex":0},"schema":"https://github.com/citation-style-language/schema/raw/master/csl-citation.json"}</w:instrText>
      </w:r>
      <w:r w:rsidRPr="005062D9">
        <w:rPr>
          <w:sz w:val="24"/>
          <w:szCs w:val="24"/>
        </w:rPr>
        <w:fldChar w:fldCharType="separate"/>
      </w:r>
      <w:r w:rsidRPr="005062D9">
        <w:rPr>
          <w:noProof/>
          <w:sz w:val="24"/>
          <w:szCs w:val="24"/>
        </w:rPr>
        <w:t>(Burns, 1978, cited by Northouse, 2016)</w:t>
      </w:r>
      <w:r w:rsidRPr="005062D9">
        <w:rPr>
          <w:sz w:val="24"/>
          <w:szCs w:val="24"/>
        </w:rPr>
        <w:fldChar w:fldCharType="end"/>
      </w:r>
      <w:r w:rsidRPr="005062D9">
        <w:rPr>
          <w:sz w:val="24"/>
          <w:szCs w:val="24"/>
        </w:rPr>
        <w:t xml:space="preserve">. Burns proposed that leadership approaches could be considered either Transactional or Transformational. As previous described, transactional approaches are those in which the leader offers rewards or punishments for successful/unsuccessful completion of tasks. Transformational approaches by contrast require leaders to engage with the motives and needs of their followers in order to achieve maximum success </w:t>
      </w:r>
      <w:r w:rsidRPr="005062D9">
        <w:rPr>
          <w:sz w:val="24"/>
          <w:szCs w:val="24"/>
        </w:rPr>
        <w:fldChar w:fldCharType="begin" w:fldLock="1"/>
      </w:r>
      <w:r w:rsidRPr="005062D9">
        <w:rPr>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plainTextFormattedCitation":"(Northouse, 2016)","previouslyFormattedCitation":"(Northouse, 2016)"},"properties":{"noteIndex":0},"schema":"https://github.com/citation-style-language/schema/raw/master/csl-citation.json"}</w:instrText>
      </w:r>
      <w:r w:rsidRPr="005062D9">
        <w:rPr>
          <w:sz w:val="24"/>
          <w:szCs w:val="24"/>
        </w:rPr>
        <w:fldChar w:fldCharType="separate"/>
      </w:r>
      <w:r w:rsidRPr="005062D9">
        <w:rPr>
          <w:noProof/>
          <w:sz w:val="24"/>
          <w:szCs w:val="24"/>
        </w:rPr>
        <w:t>(Northouse, 2016)</w:t>
      </w:r>
      <w:r w:rsidRPr="005062D9">
        <w:rPr>
          <w:sz w:val="24"/>
          <w:szCs w:val="24"/>
        </w:rPr>
        <w:fldChar w:fldCharType="end"/>
      </w:r>
      <w:r w:rsidRPr="005062D9">
        <w:rPr>
          <w:sz w:val="24"/>
          <w:szCs w:val="24"/>
        </w:rPr>
        <w:t xml:space="preserve">. The development of transformational approaches therefore marks a distinct paradigm shift in leadership scholarship in that these are concerned not only with the leader’s perspective and actions but also with the motivations and input of followers. </w:t>
      </w:r>
    </w:p>
    <w:p w14:paraId="6CC888E0" w14:textId="77777777" w:rsidR="00E701CB" w:rsidRPr="005062D9" w:rsidRDefault="00E701CB" w:rsidP="00E701CB">
      <w:pPr>
        <w:spacing w:line="480" w:lineRule="auto"/>
        <w:rPr>
          <w:sz w:val="24"/>
          <w:szCs w:val="24"/>
        </w:rPr>
      </w:pPr>
    </w:p>
    <w:p w14:paraId="6437FD52" w14:textId="77777777" w:rsidR="00E701CB" w:rsidRPr="005062D9" w:rsidRDefault="00E701CB" w:rsidP="00E701CB">
      <w:pPr>
        <w:spacing w:line="480" w:lineRule="auto"/>
        <w:rPr>
          <w:sz w:val="24"/>
          <w:szCs w:val="24"/>
        </w:rPr>
      </w:pPr>
      <w:r w:rsidRPr="005062D9">
        <w:rPr>
          <w:sz w:val="24"/>
          <w:szCs w:val="24"/>
        </w:rPr>
        <w:t>Since Burns’ original publication on this approach, various authors have developed this concept, producing models of transformational and charismatic leadership (</w:t>
      </w:r>
      <w:r w:rsidRPr="005062D9">
        <w:rPr>
          <w:i/>
          <w:iCs/>
          <w:sz w:val="24"/>
          <w:szCs w:val="24"/>
        </w:rPr>
        <w:t>Ibid.</w:t>
      </w:r>
      <w:r w:rsidRPr="005062D9">
        <w:rPr>
          <w:sz w:val="24"/>
          <w:szCs w:val="24"/>
        </w:rPr>
        <w:t xml:space="preserve">). Although charismatic leadership is its own distinct model of leadership </w:t>
      </w:r>
      <w:r w:rsidRPr="005062D9">
        <w:rPr>
          <w:sz w:val="24"/>
          <w:szCs w:val="24"/>
        </w:rPr>
        <w:fldChar w:fldCharType="begin" w:fldLock="1"/>
      </w:r>
      <w:r w:rsidRPr="005062D9">
        <w:rPr>
          <w:sz w:val="24"/>
          <w:szCs w:val="24"/>
        </w:rPr>
        <w:instrText>ADDIN CSL_CITATION {"citationItems":[{"id":"ITEM-1","itemData":{"DOI":"10.1016/1048-9843(93)90041-Q","ISSN":"10489843","abstract":"Charisma is a Greek word that means \"divinely inspired gift,\" such as the ability to perform miracles or predict future events. The sociologist Max Weber (1947) used the term to describe a form of influence based not on tradition or formal authority but rather on follower perceptions that a leader is endowed with exceptional qualities. For many years, charisma was mostly the province of researchers studying political leadership and the leadership of social movements or religious cults. Charisma was rarely considered within the literature on organizational leadership until Bob House proposed a theory of charismatic leadership for leaders in large private and public sector organizations. © 1993.","author":[{"dropping-particle":"","family":"Yukl","given":"Gary","non-dropping-particle":"","parse-names":false,"suffix":""}],"container-title":"The Leadership Quarterly","id":"ITEM-1","issue":"3-4","issued":{"date-parts":[["1993"]]},"page":"367-373","title":"A retrospective on Robert House's \"1976 theory of charismatic leadership\" and recent revisions","type":"article-journal","volume":"4"},"uris":["http://www.mendeley.com/documents/?uuid=1abf5f24-e6bf-4e82-ab07-5d77eb2bed99"]}],"mendeley":{"formattedCitation":"(Yukl, 1993)","plainTextFormattedCitation":"(Yukl, 1993)","previouslyFormattedCitation":"(Yukl, 1993)"},"properties":{"noteIndex":0},"schema":"https://github.com/citation-style-language/schema/raw/master/csl-citation.json"}</w:instrText>
      </w:r>
      <w:r w:rsidRPr="005062D9">
        <w:rPr>
          <w:sz w:val="24"/>
          <w:szCs w:val="24"/>
        </w:rPr>
        <w:fldChar w:fldCharType="separate"/>
      </w:r>
      <w:r w:rsidRPr="005062D9">
        <w:rPr>
          <w:noProof/>
          <w:sz w:val="24"/>
          <w:szCs w:val="24"/>
        </w:rPr>
        <w:t>(Yukl, 1993)</w:t>
      </w:r>
      <w:r w:rsidRPr="005062D9">
        <w:rPr>
          <w:sz w:val="24"/>
          <w:szCs w:val="24"/>
        </w:rPr>
        <w:fldChar w:fldCharType="end"/>
      </w:r>
      <w:r w:rsidRPr="005062D9">
        <w:rPr>
          <w:sz w:val="24"/>
          <w:szCs w:val="24"/>
        </w:rPr>
        <w:t>, the terms Transformational Leadership and Charismatic Leadership are often used by authors interchangeably (</w:t>
      </w:r>
      <w:r w:rsidRPr="005062D9">
        <w:rPr>
          <w:i/>
          <w:iCs/>
          <w:sz w:val="24"/>
          <w:szCs w:val="24"/>
        </w:rPr>
        <w:t>Ibid.</w:t>
      </w:r>
      <w:r w:rsidRPr="005062D9">
        <w:rPr>
          <w:sz w:val="24"/>
          <w:szCs w:val="24"/>
        </w:rPr>
        <w:t xml:space="preserve">). This is presumably due to the similarity in the </w:t>
      </w:r>
      <w:r w:rsidRPr="005062D9">
        <w:rPr>
          <w:sz w:val="24"/>
          <w:szCs w:val="24"/>
        </w:rPr>
        <w:lastRenderedPageBreak/>
        <w:t xml:space="preserve">transformational/charismatic approaches and their shared origins in Burns’ early work. Although there have been other scholars who have published versions of Transformational Leadership Theory </w:t>
      </w:r>
      <w:r w:rsidRPr="005062D9">
        <w:rPr>
          <w:sz w:val="24"/>
          <w:szCs w:val="24"/>
        </w:rPr>
        <w:fldChar w:fldCharType="begin" w:fldLock="1"/>
      </w:r>
      <w:r w:rsidRPr="005062D9">
        <w:rPr>
          <w:sz w:val="24"/>
          <w:szCs w:val="24"/>
        </w:rPr>
        <w:instrText>ADDIN CSL_CITATION {"citationItems":[{"id":"ITEM-1","itemData":{"ISBN":"978-0470651728","abstract":"\"Leaders get people moving. They energize and mobilize. They take people and organizations to places they have never been before. Leadership is not a fad, and the leadership challenge never goes away.\"—FROM THE INTRODUCTION For more than 25 years, The Leadership Challenge has been the most trusted source on becoming a better leader, selling more than 2 million copies in over 20 languages since its first publication. Based on Kouzes and Posner's extensive global research, this all-new edition casts their enduring work in context for today's world, proving how leadership is a relationship that must be nurtured and, most important, that it can be learned. The world and the workplace have changed dramatically since the first edition of The Leadership Challenge went to press, and through over 100 all-new case studies and firsthand accounts, Jim and Barry explore the toughest organizational challenges leaders face today. Yet while the context of leadership has changed dramatically, the content of leadership has endured the test of time. The Five Practices of Exemplary Leadership® remain not only relevant today but critical to a leader's success. Kouzes and Posner's research reveals that when leaders understand that leadership is a relationship and when they begin to engage in The Five Practices—Model the Way, Inspire a Shared Vision, Challenge the Process, Enable Others to Act, and Encourage the Heart—they are better able to embark on their lifelong journey of success and significance. By exploring The Five Practices of Exemplary Leadership in action around the world, Jim and Barry offer fresh insight into the changes in how people work and what people want from their work. An indispensable resource for leaders at all levels, this anniversary edition of The Leadership Challenge is a landmark update and must-read for anyone looking to be a better leader and make extraordinary things happen.","author":[{"dropping-particle":"","family":"Kouzes","given":"James M.","non-dropping-particle":"","parse-names":false,"suffix":""},{"dropping-particle":"","family":"Posner","given":"Barry","non-dropping-particle":"","parse-names":false,"suffix":""}],"edition":"Fifth","id":"ITEM-1","issued":{"date-parts":[["2012"]]},"number-of-pages":"416","publisher":"Jossey-Bass","publisher-place":"San Francisco","title":"The Leadership Challenge","type":"book"},"uris":["http://www.mendeley.com/documents/?uuid=bbe0c2db-2cda-4e1f-b6b0-3e47d9b36743"]}],"mendeley":{"formattedCitation":"(James M. Kouzes &amp; Posner, 2012)","manualFormatting":"(Kouzes &amp; Posner, 2012)","plainTextFormattedCitation":"(James M. Kouzes &amp; Posner, 2012)","previouslyFormattedCitation":"(James M. Kouzes &amp; Posner, 2012)"},"properties":{"noteIndex":0},"schema":"https://github.com/citation-style-language/schema/raw/master/csl-citation.json"}</w:instrText>
      </w:r>
      <w:r w:rsidRPr="005062D9">
        <w:rPr>
          <w:sz w:val="24"/>
          <w:szCs w:val="24"/>
        </w:rPr>
        <w:fldChar w:fldCharType="separate"/>
      </w:r>
      <w:r w:rsidRPr="005062D9">
        <w:rPr>
          <w:noProof/>
          <w:sz w:val="24"/>
          <w:szCs w:val="24"/>
        </w:rPr>
        <w:t>(Kouzes &amp; Posner, 2012)</w:t>
      </w:r>
      <w:r w:rsidRPr="005062D9">
        <w:rPr>
          <w:sz w:val="24"/>
          <w:szCs w:val="24"/>
        </w:rPr>
        <w:fldChar w:fldCharType="end"/>
      </w:r>
      <w:r w:rsidRPr="005062D9">
        <w:rPr>
          <w:sz w:val="24"/>
          <w:szCs w:val="24"/>
        </w:rPr>
        <w:t xml:space="preserve">, the most notable and well researched transformational approach was developed by Bernard Bass and Bruce Avolio, and sits within the Full Range Leadership Model (FRLM). The FRLM describes transformational, transactional, and non-leadership approaches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id":"ITEM-2","itemData":{"DOI":"2016","ISBN":"9780030224171","ISSN":"01708406","PMID":"25246403","abstract":"Leadership - Theory and Practice, by Peter G. Northouse, is reviewed.","author":[{"dropping-particle":"","family":"Northouse","given":"Peter G.","non-dropping-particle":"","parse-names":false,"suffix":""}],"edition":"7th","id":"ITEM-2","issued":{"date-parts":[["2016"]]},"number-of-pages":"521","publisher":"Sage Publishing Inc","publisher-place":"Los Angeles","title":"Leadership:Theory and Practice","type":"book"},"uris":["http://www.mendeley.com/documents/?uuid=b7c89f13-2989-4620-ba58-6c0fdfed7c70"]},{"id":"ITEM-3","itemData":{"author":[{"dropping-particle":"","family":"Avolio","given":"Bruce J.","non-dropping-particle":"","parse-names":false,"suffix":""}],"edition":"2nd","id":"ITEM-3","issued":{"date-parts":[["2011"]]},"publisher":"Sage Publications Inc","publisher-place":"California","title":"Full Range Leadership Development","type":"book"},"uris":["http://www.mendeley.com/documents/?uuid=6162f549-66f7-4858-a26c-8393e85e37af"]}],"mendeley":{"formattedCitation":"(Avolio, 2011; Bass &amp; Riggio, 2006; Northouse, 2016)","plainTextFormattedCitation":"(Avolio, 2011; Bass &amp; Riggio, 2006; Northouse, 2016)","previouslyFormattedCitation":"(Avolio, 2011; Bass &amp; Riggio, 2006; Northouse, 2016)"},"properties":{"noteIndex":0},"schema":"https://github.com/citation-style-language/schema/raw/master/csl-citation.json"}</w:instrText>
      </w:r>
      <w:r w:rsidRPr="005062D9">
        <w:rPr>
          <w:sz w:val="24"/>
          <w:szCs w:val="24"/>
        </w:rPr>
        <w:fldChar w:fldCharType="separate"/>
      </w:r>
      <w:r w:rsidRPr="005062D9">
        <w:rPr>
          <w:noProof/>
          <w:sz w:val="24"/>
          <w:szCs w:val="24"/>
        </w:rPr>
        <w:t>(Avolio, 2011; Bass &amp; Riggio, 2006; Northouse, 2016)</w:t>
      </w:r>
      <w:r w:rsidRPr="005062D9">
        <w:rPr>
          <w:sz w:val="24"/>
          <w:szCs w:val="24"/>
        </w:rPr>
        <w:fldChar w:fldCharType="end"/>
      </w:r>
      <w:r w:rsidRPr="005062D9">
        <w:rPr>
          <w:sz w:val="24"/>
          <w:szCs w:val="24"/>
        </w:rPr>
        <w:t>. The full range leadership model consists of 5 transformational factors, 3 transactional factors and 1 non-leadership factor. The transformational factors are:</w:t>
      </w:r>
    </w:p>
    <w:p w14:paraId="52FE2E0C" w14:textId="77777777" w:rsidR="00E701CB" w:rsidRPr="005062D9" w:rsidRDefault="00E701CB" w:rsidP="00E701CB">
      <w:pPr>
        <w:spacing w:line="480" w:lineRule="auto"/>
        <w:rPr>
          <w:sz w:val="24"/>
          <w:szCs w:val="24"/>
        </w:rPr>
      </w:pPr>
    </w:p>
    <w:p w14:paraId="7C39547A" w14:textId="77777777" w:rsidR="00E701CB" w:rsidRPr="005062D9" w:rsidRDefault="00E701CB" w:rsidP="00E701CB">
      <w:pPr>
        <w:pStyle w:val="ListParagraph"/>
        <w:numPr>
          <w:ilvl w:val="0"/>
          <w:numId w:val="3"/>
        </w:numPr>
        <w:spacing w:line="480" w:lineRule="auto"/>
        <w:rPr>
          <w:b/>
          <w:bCs/>
          <w:sz w:val="24"/>
          <w:szCs w:val="24"/>
        </w:rPr>
      </w:pPr>
      <w:r w:rsidRPr="005062D9">
        <w:rPr>
          <w:b/>
          <w:bCs/>
          <w:sz w:val="24"/>
          <w:szCs w:val="24"/>
        </w:rPr>
        <w:t>Idealised Influence (II)</w:t>
      </w:r>
    </w:p>
    <w:p w14:paraId="3E6ACF85" w14:textId="77777777" w:rsidR="00E701CB" w:rsidRPr="005062D9" w:rsidRDefault="00E701CB" w:rsidP="00E701CB">
      <w:pPr>
        <w:spacing w:line="480" w:lineRule="auto"/>
        <w:ind w:left="360"/>
        <w:rPr>
          <w:sz w:val="24"/>
          <w:szCs w:val="24"/>
        </w:rPr>
      </w:pPr>
      <w:r w:rsidRPr="005062D9">
        <w:rPr>
          <w:sz w:val="24"/>
          <w:szCs w:val="24"/>
        </w:rPr>
        <w:t>Idealised influence involves acting as a role model for followers. Leaders display charisma, competence or other qualities which convince followers to look up to them and wish to emulate their behaviour. Leaders display high levels of ethical conduct and consistency, encouraging trust from followers. Followers may describe leaders displaying Idealised Influence as possessing extraordinary qualities and competenc</w:t>
      </w:r>
      <w:r>
        <w:rPr>
          <w:sz w:val="24"/>
          <w:szCs w:val="24"/>
        </w:rPr>
        <w:t>i</w:t>
      </w:r>
      <w:r w:rsidRPr="005062D9">
        <w:rPr>
          <w:sz w:val="24"/>
          <w:szCs w:val="24"/>
        </w:rPr>
        <w:t xml:space="preserve">es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sz w:val="24"/>
          <w:szCs w:val="24"/>
        </w:rPr>
        <w:fldChar w:fldCharType="separate"/>
      </w:r>
      <w:r w:rsidRPr="005062D9">
        <w:rPr>
          <w:noProof/>
          <w:sz w:val="24"/>
          <w:szCs w:val="24"/>
        </w:rPr>
        <w:t>(Bass &amp; Riggio, 2006)</w:t>
      </w:r>
      <w:r w:rsidRPr="005062D9">
        <w:rPr>
          <w:sz w:val="24"/>
          <w:szCs w:val="24"/>
        </w:rPr>
        <w:fldChar w:fldCharType="end"/>
      </w:r>
      <w:r w:rsidRPr="005062D9">
        <w:rPr>
          <w:sz w:val="24"/>
          <w:szCs w:val="24"/>
        </w:rPr>
        <w:t xml:space="preserve">. </w:t>
      </w:r>
    </w:p>
    <w:p w14:paraId="22A7FD41" w14:textId="77777777" w:rsidR="00E701CB" w:rsidRPr="005062D9" w:rsidRDefault="00E701CB" w:rsidP="00E701CB">
      <w:pPr>
        <w:spacing w:line="480" w:lineRule="auto"/>
        <w:rPr>
          <w:sz w:val="24"/>
          <w:szCs w:val="24"/>
        </w:rPr>
      </w:pPr>
    </w:p>
    <w:p w14:paraId="21AB7B96" w14:textId="77777777" w:rsidR="00E701CB" w:rsidRPr="005062D9" w:rsidRDefault="00E701CB" w:rsidP="00E701CB">
      <w:pPr>
        <w:pStyle w:val="ListParagraph"/>
        <w:numPr>
          <w:ilvl w:val="0"/>
          <w:numId w:val="3"/>
        </w:numPr>
        <w:spacing w:line="480" w:lineRule="auto"/>
        <w:rPr>
          <w:b/>
          <w:bCs/>
          <w:sz w:val="24"/>
          <w:szCs w:val="24"/>
        </w:rPr>
      </w:pPr>
      <w:r w:rsidRPr="005062D9">
        <w:rPr>
          <w:b/>
          <w:bCs/>
          <w:sz w:val="24"/>
          <w:szCs w:val="24"/>
        </w:rPr>
        <w:t>Inspirational Motivation (IM)</w:t>
      </w:r>
    </w:p>
    <w:p w14:paraId="4AB0DC38" w14:textId="77777777" w:rsidR="00E701CB" w:rsidRPr="005062D9" w:rsidRDefault="00E701CB" w:rsidP="00E701CB">
      <w:pPr>
        <w:spacing w:line="480" w:lineRule="auto"/>
        <w:ind w:left="360"/>
        <w:rPr>
          <w:sz w:val="24"/>
          <w:szCs w:val="24"/>
        </w:rPr>
      </w:pPr>
      <w:r w:rsidRPr="005062D9">
        <w:rPr>
          <w:sz w:val="24"/>
          <w:szCs w:val="24"/>
        </w:rPr>
        <w:t>Leaders inspire followers and motivate them to greater achievement using enthusiasm, positivity and by describing attractive future states/visions (</w:t>
      </w:r>
      <w:r w:rsidRPr="005062D9">
        <w:rPr>
          <w:i/>
          <w:iCs/>
          <w:sz w:val="24"/>
          <w:szCs w:val="24"/>
        </w:rPr>
        <w:t>Ibid.</w:t>
      </w:r>
      <w:r w:rsidRPr="005062D9">
        <w:rPr>
          <w:sz w:val="24"/>
          <w:szCs w:val="24"/>
        </w:rPr>
        <w:t xml:space="preserve">) </w:t>
      </w:r>
    </w:p>
    <w:p w14:paraId="7DFD290E" w14:textId="77777777" w:rsidR="00E701CB" w:rsidRPr="005062D9" w:rsidRDefault="00E701CB" w:rsidP="00E701CB">
      <w:pPr>
        <w:spacing w:line="480" w:lineRule="auto"/>
        <w:rPr>
          <w:sz w:val="24"/>
          <w:szCs w:val="24"/>
        </w:rPr>
      </w:pPr>
    </w:p>
    <w:p w14:paraId="741D00AF" w14:textId="77777777" w:rsidR="00E701CB" w:rsidRPr="005062D9" w:rsidRDefault="00E701CB" w:rsidP="00E701CB">
      <w:pPr>
        <w:pStyle w:val="ListParagraph"/>
        <w:numPr>
          <w:ilvl w:val="0"/>
          <w:numId w:val="3"/>
        </w:numPr>
        <w:spacing w:line="480" w:lineRule="auto"/>
        <w:rPr>
          <w:sz w:val="24"/>
          <w:szCs w:val="24"/>
        </w:rPr>
      </w:pPr>
      <w:r w:rsidRPr="005062D9">
        <w:rPr>
          <w:b/>
          <w:bCs/>
          <w:sz w:val="24"/>
          <w:szCs w:val="24"/>
        </w:rPr>
        <w:t>Intellectual Stimulation (IS)</w:t>
      </w:r>
    </w:p>
    <w:p w14:paraId="17B02A7E" w14:textId="77777777" w:rsidR="00E701CB" w:rsidRPr="005062D9" w:rsidRDefault="00E701CB" w:rsidP="00E701CB">
      <w:pPr>
        <w:spacing w:line="480" w:lineRule="auto"/>
        <w:ind w:left="360"/>
        <w:rPr>
          <w:sz w:val="24"/>
          <w:szCs w:val="24"/>
        </w:rPr>
      </w:pPr>
      <w:r w:rsidRPr="005062D9">
        <w:rPr>
          <w:sz w:val="24"/>
          <w:szCs w:val="24"/>
        </w:rPr>
        <w:lastRenderedPageBreak/>
        <w:t>Leaders encourage input and creativity, asking followers to question routine processes or traditions and welcoming queries. Followers are never singled out for criticism, rather their input is encouraged (</w:t>
      </w:r>
      <w:r w:rsidRPr="005062D9">
        <w:rPr>
          <w:i/>
          <w:iCs/>
          <w:sz w:val="24"/>
          <w:szCs w:val="24"/>
        </w:rPr>
        <w:t>Ibid.</w:t>
      </w:r>
      <w:r w:rsidRPr="005062D9">
        <w:rPr>
          <w:sz w:val="24"/>
          <w:szCs w:val="24"/>
        </w:rPr>
        <w:t>)</w:t>
      </w:r>
    </w:p>
    <w:p w14:paraId="5C5AF36C" w14:textId="77777777" w:rsidR="00E701CB" w:rsidRPr="005062D9" w:rsidRDefault="00E701CB" w:rsidP="00E701CB">
      <w:pPr>
        <w:spacing w:line="480" w:lineRule="auto"/>
        <w:rPr>
          <w:sz w:val="24"/>
          <w:szCs w:val="24"/>
        </w:rPr>
      </w:pPr>
    </w:p>
    <w:p w14:paraId="2839534C" w14:textId="77777777" w:rsidR="00E701CB" w:rsidRPr="005062D9" w:rsidRDefault="00E701CB" w:rsidP="00E701CB">
      <w:pPr>
        <w:pStyle w:val="ListParagraph"/>
        <w:numPr>
          <w:ilvl w:val="0"/>
          <w:numId w:val="3"/>
        </w:numPr>
        <w:spacing w:line="480" w:lineRule="auto"/>
        <w:rPr>
          <w:b/>
          <w:bCs/>
          <w:sz w:val="24"/>
          <w:szCs w:val="24"/>
        </w:rPr>
      </w:pPr>
      <w:r w:rsidRPr="005062D9">
        <w:rPr>
          <w:b/>
          <w:bCs/>
          <w:sz w:val="24"/>
          <w:szCs w:val="24"/>
        </w:rPr>
        <w:t>Individual Consideration (IC)</w:t>
      </w:r>
    </w:p>
    <w:p w14:paraId="3A3D5504" w14:textId="77777777" w:rsidR="00E701CB" w:rsidRPr="005062D9" w:rsidRDefault="00E701CB" w:rsidP="00E701CB">
      <w:pPr>
        <w:spacing w:line="480" w:lineRule="auto"/>
        <w:ind w:left="360"/>
        <w:rPr>
          <w:sz w:val="24"/>
          <w:szCs w:val="24"/>
        </w:rPr>
      </w:pPr>
      <w:r w:rsidRPr="005062D9">
        <w:rPr>
          <w:sz w:val="24"/>
          <w:szCs w:val="24"/>
        </w:rPr>
        <w:t>Leaders nurture followers, paying attention to individual needs and coaching and mentoring team members. Leaders get to know their followers personally and listen to people. Followers are delegated tasks appropriate to their capabilities but support is made available if necessary in completing these (</w:t>
      </w:r>
      <w:r w:rsidRPr="005062D9">
        <w:rPr>
          <w:i/>
          <w:iCs/>
          <w:sz w:val="24"/>
          <w:szCs w:val="24"/>
        </w:rPr>
        <w:t>Ibid.</w:t>
      </w:r>
      <w:r w:rsidRPr="005062D9">
        <w:rPr>
          <w:sz w:val="24"/>
          <w:szCs w:val="24"/>
        </w:rPr>
        <w:t>)</w:t>
      </w:r>
    </w:p>
    <w:p w14:paraId="5DF33C17" w14:textId="77777777" w:rsidR="00E701CB" w:rsidRPr="005062D9" w:rsidRDefault="00E701CB" w:rsidP="00E701CB">
      <w:pPr>
        <w:spacing w:line="480" w:lineRule="auto"/>
        <w:rPr>
          <w:sz w:val="24"/>
          <w:szCs w:val="24"/>
        </w:rPr>
      </w:pPr>
    </w:p>
    <w:p w14:paraId="57551CB0" w14:textId="77777777" w:rsidR="00E701CB" w:rsidRPr="005062D9" w:rsidRDefault="00E701CB" w:rsidP="00E701CB">
      <w:pPr>
        <w:spacing w:line="480" w:lineRule="auto"/>
        <w:rPr>
          <w:sz w:val="24"/>
          <w:szCs w:val="24"/>
        </w:rPr>
      </w:pPr>
      <w:r w:rsidRPr="005062D9">
        <w:rPr>
          <w:sz w:val="24"/>
          <w:szCs w:val="24"/>
        </w:rPr>
        <w:t xml:space="preserve">The four factors above describe transformational leadership. The FRLM combines these with transactional and absent leadership factors to describe a spectrum of leadership approaches which places Transformational Leadership approaches at the most effective end of the scale and absent leadership at the least effective point on the scale. </w:t>
      </w:r>
    </w:p>
    <w:p w14:paraId="773A8013" w14:textId="77777777" w:rsidR="00E701CB" w:rsidRPr="005062D9" w:rsidRDefault="00E701CB" w:rsidP="00E701CB">
      <w:pPr>
        <w:spacing w:line="480" w:lineRule="auto"/>
        <w:rPr>
          <w:sz w:val="24"/>
          <w:szCs w:val="24"/>
        </w:rPr>
      </w:pPr>
    </w:p>
    <w:p w14:paraId="1A504793" w14:textId="77777777" w:rsidR="00E701CB" w:rsidRPr="005062D9" w:rsidRDefault="00E701CB" w:rsidP="00E701CB">
      <w:pPr>
        <w:spacing w:line="480" w:lineRule="auto"/>
        <w:rPr>
          <w:sz w:val="24"/>
          <w:szCs w:val="24"/>
        </w:rPr>
      </w:pPr>
      <w:r w:rsidRPr="005062D9">
        <w:rPr>
          <w:sz w:val="24"/>
          <w:szCs w:val="24"/>
        </w:rPr>
        <w:t xml:space="preserve">It is important to be clear about the incorporation of “Transactional Leadership” factors in the FRLM. Whilst Avery’s paradigms of leadership separate Transactional and Visionary leadership paradigms, Bass’ Full Range Leadership Model acknowledges the potential for the use of both types of leadership by leaders. The FRLM therefore incorporates both Transformational and Transactional factors. The Transactional factors in the model are:  Contingent Reward; Management By Exception (Active); Management By Exception (Passive). </w:t>
      </w:r>
    </w:p>
    <w:p w14:paraId="14D690D2" w14:textId="77777777" w:rsidR="00E701CB" w:rsidRPr="005062D9" w:rsidRDefault="00E701CB" w:rsidP="00E701CB">
      <w:pPr>
        <w:pStyle w:val="ListParagraph"/>
        <w:numPr>
          <w:ilvl w:val="0"/>
          <w:numId w:val="1"/>
        </w:numPr>
        <w:spacing w:line="480" w:lineRule="auto"/>
        <w:rPr>
          <w:sz w:val="24"/>
          <w:szCs w:val="24"/>
        </w:rPr>
      </w:pPr>
      <w:r w:rsidRPr="005062D9">
        <w:rPr>
          <w:b/>
          <w:bCs/>
          <w:sz w:val="24"/>
          <w:szCs w:val="24"/>
        </w:rPr>
        <w:lastRenderedPageBreak/>
        <w:t>Contingent Reward</w:t>
      </w:r>
      <w:r w:rsidRPr="005062D9">
        <w:rPr>
          <w:sz w:val="24"/>
          <w:szCs w:val="24"/>
        </w:rPr>
        <w:t xml:space="preserve"> is the setting of tasks for followers, with the promise of rewards for successful completion of these tasks. </w:t>
      </w:r>
    </w:p>
    <w:p w14:paraId="067E8788" w14:textId="77777777" w:rsidR="00E701CB" w:rsidRPr="005062D9" w:rsidRDefault="00E701CB" w:rsidP="00E701CB">
      <w:pPr>
        <w:pStyle w:val="ListParagraph"/>
        <w:numPr>
          <w:ilvl w:val="0"/>
          <w:numId w:val="1"/>
        </w:numPr>
        <w:spacing w:line="480" w:lineRule="auto"/>
        <w:rPr>
          <w:sz w:val="24"/>
          <w:szCs w:val="24"/>
        </w:rPr>
      </w:pPr>
      <w:r w:rsidRPr="005062D9">
        <w:rPr>
          <w:b/>
          <w:bCs/>
          <w:sz w:val="24"/>
          <w:szCs w:val="24"/>
        </w:rPr>
        <w:t>Management By Exception (Active)</w:t>
      </w:r>
      <w:r w:rsidRPr="005062D9">
        <w:rPr>
          <w:sz w:val="24"/>
          <w:szCs w:val="24"/>
        </w:rPr>
        <w:t xml:space="preserve"> is the monitoring of followers and providing correction when mistakes are made. </w:t>
      </w:r>
    </w:p>
    <w:p w14:paraId="3F222B92" w14:textId="77777777" w:rsidR="00E701CB" w:rsidRPr="005062D9" w:rsidRDefault="00E701CB" w:rsidP="00E701CB">
      <w:pPr>
        <w:pStyle w:val="ListParagraph"/>
        <w:numPr>
          <w:ilvl w:val="0"/>
          <w:numId w:val="1"/>
        </w:numPr>
        <w:spacing w:line="480" w:lineRule="auto"/>
        <w:rPr>
          <w:sz w:val="24"/>
          <w:szCs w:val="24"/>
        </w:rPr>
      </w:pPr>
      <w:r w:rsidRPr="005062D9">
        <w:rPr>
          <w:b/>
          <w:bCs/>
          <w:sz w:val="24"/>
          <w:szCs w:val="24"/>
        </w:rPr>
        <w:t>Management By Exception (Passive)</w:t>
      </w:r>
      <w:r w:rsidRPr="005062D9">
        <w:rPr>
          <w:sz w:val="24"/>
          <w:szCs w:val="24"/>
        </w:rPr>
        <w:t xml:space="preserve"> is the providing of correction only when mistakes are noticed which prevent required stand</w:t>
      </w:r>
      <w:r>
        <w:rPr>
          <w:sz w:val="24"/>
          <w:szCs w:val="24"/>
        </w:rPr>
        <w:t>ard</w:t>
      </w:r>
      <w:r w:rsidRPr="005062D9">
        <w:rPr>
          <w:sz w:val="24"/>
          <w:szCs w:val="24"/>
        </w:rPr>
        <w:t>s being met</w:t>
      </w:r>
      <w:r>
        <w:rPr>
          <w:sz w:val="24"/>
          <w:szCs w:val="24"/>
        </w:rPr>
        <w:t>.</w:t>
      </w:r>
      <w:r w:rsidRPr="005062D9">
        <w:rPr>
          <w:sz w:val="24"/>
          <w:szCs w:val="24"/>
        </w:rPr>
        <w:t xml:space="preserve"> </w:t>
      </w:r>
    </w:p>
    <w:p w14:paraId="1CEE5E9A" w14:textId="77777777" w:rsidR="00E701CB" w:rsidRPr="005062D9" w:rsidRDefault="00E701CB" w:rsidP="00E701CB">
      <w:pPr>
        <w:spacing w:line="480" w:lineRule="auto"/>
        <w:jc w:val="right"/>
        <w:rPr>
          <w:sz w:val="24"/>
          <w:szCs w:val="24"/>
        </w:rPr>
      </w:pPr>
      <w:r w:rsidRPr="005062D9">
        <w:rPr>
          <w:sz w:val="24"/>
          <w:szCs w:val="24"/>
        </w:rPr>
        <w:t>(</w:t>
      </w:r>
      <w:r w:rsidRPr="005062D9">
        <w:rPr>
          <w:i/>
          <w:iCs/>
          <w:sz w:val="24"/>
          <w:szCs w:val="24"/>
        </w:rPr>
        <w:t>Ibid.</w:t>
      </w:r>
      <w:r w:rsidRPr="005062D9">
        <w:rPr>
          <w:sz w:val="24"/>
          <w:szCs w:val="24"/>
        </w:rPr>
        <w:t>)</w:t>
      </w:r>
    </w:p>
    <w:p w14:paraId="7FAFF642" w14:textId="77777777" w:rsidR="00E701CB" w:rsidRPr="005062D9" w:rsidRDefault="00E701CB" w:rsidP="00E701CB">
      <w:pPr>
        <w:spacing w:line="480" w:lineRule="auto"/>
        <w:rPr>
          <w:sz w:val="24"/>
          <w:szCs w:val="24"/>
        </w:rPr>
      </w:pPr>
    </w:p>
    <w:p w14:paraId="1C874AA6" w14:textId="77777777" w:rsidR="00E701CB" w:rsidRPr="005062D9" w:rsidRDefault="00E701CB" w:rsidP="00E701CB">
      <w:pPr>
        <w:spacing w:line="480" w:lineRule="auto"/>
        <w:rPr>
          <w:sz w:val="24"/>
          <w:szCs w:val="24"/>
        </w:rPr>
      </w:pPr>
      <w:r w:rsidRPr="005062D9">
        <w:rPr>
          <w:sz w:val="24"/>
          <w:szCs w:val="24"/>
        </w:rPr>
        <w:t>The final item in the FRLM,</w:t>
      </w:r>
      <w:r w:rsidRPr="005062D9">
        <w:rPr>
          <w:b/>
          <w:bCs/>
          <w:sz w:val="24"/>
          <w:szCs w:val="24"/>
        </w:rPr>
        <w:t xml:space="preserve"> Laissez-faire leadership</w:t>
      </w:r>
      <w:r w:rsidRPr="005062D9">
        <w:rPr>
          <w:sz w:val="24"/>
          <w:szCs w:val="24"/>
        </w:rPr>
        <w:t>, is the neglect of leadership duties to the point of leadership being absent in a situation (</w:t>
      </w:r>
      <w:r w:rsidRPr="005062D9">
        <w:rPr>
          <w:i/>
          <w:iCs/>
          <w:sz w:val="24"/>
          <w:szCs w:val="24"/>
        </w:rPr>
        <w:t>Ibid.</w:t>
      </w:r>
      <w:r w:rsidRPr="005062D9">
        <w:rPr>
          <w:sz w:val="24"/>
          <w:szCs w:val="24"/>
        </w:rPr>
        <w:t xml:space="preserve">). </w:t>
      </w:r>
    </w:p>
    <w:p w14:paraId="0D4781C6" w14:textId="77777777" w:rsidR="00E701CB" w:rsidRPr="005062D9" w:rsidRDefault="00E701CB" w:rsidP="00E701CB">
      <w:pPr>
        <w:spacing w:line="480" w:lineRule="auto"/>
        <w:rPr>
          <w:sz w:val="24"/>
          <w:szCs w:val="24"/>
        </w:rPr>
      </w:pPr>
    </w:p>
    <w:p w14:paraId="0B4A36A4" w14:textId="77777777" w:rsidR="00E701CB" w:rsidRPr="005062D9" w:rsidRDefault="00E701CB" w:rsidP="00E701CB">
      <w:pPr>
        <w:spacing w:line="480" w:lineRule="auto"/>
        <w:rPr>
          <w:b/>
          <w:bCs/>
          <w:sz w:val="24"/>
          <w:szCs w:val="24"/>
        </w:rPr>
      </w:pPr>
      <w:r w:rsidRPr="005062D9">
        <w:rPr>
          <w:sz w:val="24"/>
          <w:szCs w:val="24"/>
        </w:rPr>
        <w:t>Transformational Leadership theory therefore falls within Avery’s Visionary paradigm of leadership, however the Full Range Leadership model may be used to examine both Transactional and Transformational leadership. The 9 factors of the Full Range Leadership Model with descriptions of each approach are shown in Figure 8 below:</w:t>
      </w:r>
    </w:p>
    <w:p w14:paraId="391EDD69" w14:textId="77777777" w:rsidR="00E701CB" w:rsidRPr="005062D9" w:rsidRDefault="00E701CB" w:rsidP="00E701CB">
      <w:pPr>
        <w:spacing w:line="480" w:lineRule="auto"/>
        <w:rPr>
          <w:b/>
          <w:bCs/>
          <w:sz w:val="24"/>
          <w:szCs w:val="24"/>
        </w:rPr>
      </w:pPr>
      <w:r w:rsidRPr="005062D9">
        <w:rPr>
          <w:b/>
          <w:bCs/>
          <w:sz w:val="24"/>
          <w:szCs w:val="24"/>
        </w:rPr>
        <w:br w:type="page"/>
      </w:r>
    </w:p>
    <w:p w14:paraId="7020E8F2" w14:textId="77777777" w:rsidR="00E701CB" w:rsidRPr="005062D9" w:rsidRDefault="00E701CB" w:rsidP="00E701CB">
      <w:pPr>
        <w:spacing w:after="0" w:line="240" w:lineRule="auto"/>
        <w:jc w:val="center"/>
        <w:rPr>
          <w:b/>
          <w:bCs/>
          <w:sz w:val="24"/>
          <w:szCs w:val="24"/>
        </w:rPr>
      </w:pPr>
      <w:r w:rsidRPr="005062D9">
        <w:rPr>
          <w:b/>
          <w:bCs/>
          <w:sz w:val="24"/>
          <w:szCs w:val="24"/>
        </w:rPr>
        <w:lastRenderedPageBreak/>
        <w:t>Bass’ Full range Leadership Model (FRLM)</w:t>
      </w:r>
    </w:p>
    <w:tbl>
      <w:tblPr>
        <w:tblStyle w:val="TableGrid"/>
        <w:tblpPr w:leftFromText="180" w:rightFromText="180" w:vertAnchor="text" w:horzAnchor="margin" w:tblpY="380"/>
        <w:tblW w:w="0" w:type="auto"/>
        <w:tblLook w:val="04A0" w:firstRow="1" w:lastRow="0" w:firstColumn="1" w:lastColumn="0" w:noHBand="0" w:noVBand="1"/>
      </w:tblPr>
      <w:tblGrid>
        <w:gridCol w:w="2322"/>
        <w:gridCol w:w="2365"/>
        <w:gridCol w:w="3333"/>
        <w:gridCol w:w="996"/>
      </w:tblGrid>
      <w:tr w:rsidR="00E701CB" w:rsidRPr="005062D9" w14:paraId="7B40870F" w14:textId="77777777" w:rsidTr="002A7DFC">
        <w:tc>
          <w:tcPr>
            <w:tcW w:w="2322" w:type="dxa"/>
          </w:tcPr>
          <w:p w14:paraId="39958A05" w14:textId="77777777" w:rsidR="00E701CB" w:rsidRPr="005062D9" w:rsidRDefault="00E701CB" w:rsidP="002A7DFC">
            <w:pPr>
              <w:jc w:val="center"/>
              <w:rPr>
                <w:b/>
                <w:bCs/>
              </w:rPr>
            </w:pPr>
            <w:r w:rsidRPr="005062D9">
              <w:rPr>
                <w:b/>
                <w:bCs/>
              </w:rPr>
              <w:t>Factor</w:t>
            </w:r>
          </w:p>
        </w:tc>
        <w:tc>
          <w:tcPr>
            <w:tcW w:w="2365" w:type="dxa"/>
          </w:tcPr>
          <w:p w14:paraId="38DCB044" w14:textId="77777777" w:rsidR="00E701CB" w:rsidRPr="005062D9" w:rsidRDefault="00E701CB" w:rsidP="002A7DFC">
            <w:pPr>
              <w:jc w:val="center"/>
              <w:rPr>
                <w:b/>
                <w:bCs/>
              </w:rPr>
            </w:pPr>
            <w:r w:rsidRPr="005062D9">
              <w:rPr>
                <w:b/>
                <w:bCs/>
              </w:rPr>
              <w:t>Description</w:t>
            </w:r>
          </w:p>
        </w:tc>
        <w:tc>
          <w:tcPr>
            <w:tcW w:w="3333" w:type="dxa"/>
            <w:vAlign w:val="center"/>
          </w:tcPr>
          <w:p w14:paraId="0563015D" w14:textId="77777777" w:rsidR="00E701CB" w:rsidRPr="005062D9" w:rsidRDefault="00E701CB" w:rsidP="002A7DFC">
            <w:pPr>
              <w:jc w:val="center"/>
              <w:rPr>
                <w:b/>
                <w:bCs/>
              </w:rPr>
            </w:pPr>
            <w:r w:rsidRPr="005062D9">
              <w:rPr>
                <w:b/>
                <w:bCs/>
              </w:rPr>
              <w:t>Leadership Type</w:t>
            </w:r>
          </w:p>
        </w:tc>
        <w:tc>
          <w:tcPr>
            <w:tcW w:w="996" w:type="dxa"/>
          </w:tcPr>
          <w:p w14:paraId="42380C66" w14:textId="77777777" w:rsidR="00E701CB" w:rsidRPr="005062D9" w:rsidRDefault="00E701CB" w:rsidP="002A7DFC">
            <w:pPr>
              <w:jc w:val="center"/>
              <w:rPr>
                <w:b/>
                <w:bCs/>
              </w:rPr>
            </w:pPr>
          </w:p>
        </w:tc>
      </w:tr>
      <w:tr w:rsidR="00E701CB" w:rsidRPr="005062D9" w14:paraId="76F57503" w14:textId="77777777" w:rsidTr="002A7DFC">
        <w:tc>
          <w:tcPr>
            <w:tcW w:w="2322" w:type="dxa"/>
          </w:tcPr>
          <w:p w14:paraId="758A3AC4" w14:textId="77777777" w:rsidR="00E701CB" w:rsidRPr="005062D9" w:rsidRDefault="00E701CB" w:rsidP="002A7DFC">
            <w:pPr>
              <w:spacing w:line="276" w:lineRule="auto"/>
              <w:rPr>
                <w:b/>
                <w:bCs/>
              </w:rPr>
            </w:pPr>
            <w:r w:rsidRPr="005062D9">
              <w:rPr>
                <w:b/>
                <w:bCs/>
              </w:rPr>
              <w:t>Idealised Influence (attributed)</w:t>
            </w:r>
          </w:p>
        </w:tc>
        <w:tc>
          <w:tcPr>
            <w:tcW w:w="2365" w:type="dxa"/>
          </w:tcPr>
          <w:p w14:paraId="52FD55D5" w14:textId="77777777" w:rsidR="00E701CB" w:rsidRPr="005062D9" w:rsidRDefault="00E701CB" w:rsidP="002A7DFC">
            <w:pPr>
              <w:spacing w:line="276" w:lineRule="auto"/>
            </w:pPr>
            <w:r w:rsidRPr="005062D9">
              <w:t xml:space="preserve">The leader acts as a role model for followers. Charisma is attributed to the leader by followers. </w:t>
            </w:r>
          </w:p>
        </w:tc>
        <w:tc>
          <w:tcPr>
            <w:tcW w:w="3333" w:type="dxa"/>
            <w:vMerge w:val="restart"/>
            <w:vAlign w:val="center"/>
          </w:tcPr>
          <w:p w14:paraId="5BD2A41E" w14:textId="77777777" w:rsidR="00E701CB" w:rsidRPr="005062D9" w:rsidRDefault="00E701CB" w:rsidP="002A7DFC">
            <w:pPr>
              <w:spacing w:line="276" w:lineRule="auto"/>
              <w:jc w:val="center"/>
            </w:pPr>
            <w:r w:rsidRPr="005062D9">
              <w:t>Transformational Leadership</w:t>
            </w:r>
          </w:p>
        </w:tc>
        <w:tc>
          <w:tcPr>
            <w:tcW w:w="996" w:type="dxa"/>
            <w:vMerge w:val="restart"/>
            <w:vAlign w:val="center"/>
          </w:tcPr>
          <w:p w14:paraId="3AEF07A3" w14:textId="77777777" w:rsidR="00E701CB" w:rsidRPr="005062D9" w:rsidRDefault="00E701CB" w:rsidP="002A7DFC">
            <w:pPr>
              <w:spacing w:line="276" w:lineRule="auto"/>
              <w:jc w:val="center"/>
            </w:pPr>
            <w:r w:rsidRPr="005062D9">
              <w:t>Most effective</w:t>
            </w:r>
          </w:p>
          <w:p w14:paraId="7F04D1E7" w14:textId="77777777" w:rsidR="00E701CB" w:rsidRPr="005062D9" w:rsidRDefault="00E701CB" w:rsidP="002A7DFC">
            <w:pPr>
              <w:spacing w:line="276" w:lineRule="auto"/>
              <w:jc w:val="center"/>
            </w:pPr>
          </w:p>
        </w:tc>
      </w:tr>
      <w:tr w:rsidR="00E701CB" w:rsidRPr="005062D9" w14:paraId="545FBB81" w14:textId="77777777" w:rsidTr="002A7DFC">
        <w:tc>
          <w:tcPr>
            <w:tcW w:w="2322" w:type="dxa"/>
          </w:tcPr>
          <w:p w14:paraId="4196FC16" w14:textId="77777777" w:rsidR="00E701CB" w:rsidRPr="005062D9" w:rsidRDefault="00E701CB" w:rsidP="002A7DFC">
            <w:pPr>
              <w:spacing w:line="276" w:lineRule="auto"/>
              <w:rPr>
                <w:b/>
                <w:bCs/>
              </w:rPr>
            </w:pPr>
            <w:r w:rsidRPr="005062D9">
              <w:rPr>
                <w:b/>
                <w:bCs/>
              </w:rPr>
              <w:t>Idealised Influence (behaviours)</w:t>
            </w:r>
          </w:p>
        </w:tc>
        <w:tc>
          <w:tcPr>
            <w:tcW w:w="2365" w:type="dxa"/>
          </w:tcPr>
          <w:p w14:paraId="5851A58B" w14:textId="77777777" w:rsidR="00E701CB" w:rsidRPr="005062D9" w:rsidRDefault="00E701CB" w:rsidP="002A7DFC">
            <w:pPr>
              <w:spacing w:line="276" w:lineRule="auto"/>
            </w:pPr>
            <w:r w:rsidRPr="005062D9">
              <w:t xml:space="preserve">The leader acts as a role model for followers. The leader behaves in a charismatic fashion. </w:t>
            </w:r>
          </w:p>
        </w:tc>
        <w:tc>
          <w:tcPr>
            <w:tcW w:w="3333" w:type="dxa"/>
            <w:vMerge/>
            <w:vAlign w:val="center"/>
          </w:tcPr>
          <w:p w14:paraId="4F489F42" w14:textId="77777777" w:rsidR="00E701CB" w:rsidRPr="005062D9" w:rsidRDefault="00E701CB" w:rsidP="002A7DFC">
            <w:pPr>
              <w:spacing w:line="276" w:lineRule="auto"/>
              <w:jc w:val="center"/>
            </w:pPr>
          </w:p>
        </w:tc>
        <w:tc>
          <w:tcPr>
            <w:tcW w:w="996" w:type="dxa"/>
            <w:vMerge/>
          </w:tcPr>
          <w:p w14:paraId="3012980B" w14:textId="77777777" w:rsidR="00E701CB" w:rsidRPr="005062D9" w:rsidRDefault="00E701CB" w:rsidP="002A7DFC">
            <w:pPr>
              <w:spacing w:line="276" w:lineRule="auto"/>
            </w:pPr>
          </w:p>
        </w:tc>
      </w:tr>
      <w:tr w:rsidR="00E701CB" w:rsidRPr="005062D9" w14:paraId="468DF078" w14:textId="77777777" w:rsidTr="002A7DFC">
        <w:tc>
          <w:tcPr>
            <w:tcW w:w="2322" w:type="dxa"/>
          </w:tcPr>
          <w:p w14:paraId="77A93813" w14:textId="77777777" w:rsidR="00E701CB" w:rsidRPr="005062D9" w:rsidRDefault="00E701CB" w:rsidP="002A7DFC">
            <w:pPr>
              <w:spacing w:line="276" w:lineRule="auto"/>
              <w:rPr>
                <w:b/>
                <w:bCs/>
              </w:rPr>
            </w:pPr>
            <w:r w:rsidRPr="005062D9">
              <w:rPr>
                <w:b/>
                <w:bCs/>
              </w:rPr>
              <w:t>Inspirational Motivation</w:t>
            </w:r>
          </w:p>
        </w:tc>
        <w:tc>
          <w:tcPr>
            <w:tcW w:w="2365" w:type="dxa"/>
          </w:tcPr>
          <w:p w14:paraId="31D9268A" w14:textId="77777777" w:rsidR="00E701CB" w:rsidRPr="005062D9" w:rsidRDefault="00E701CB" w:rsidP="002A7DFC">
            <w:pPr>
              <w:spacing w:line="276" w:lineRule="auto"/>
            </w:pPr>
            <w:r w:rsidRPr="005062D9">
              <w:t xml:space="preserve">The leader motivates and inspires followers, often by communicating an attractive vision of the future. </w:t>
            </w:r>
          </w:p>
        </w:tc>
        <w:tc>
          <w:tcPr>
            <w:tcW w:w="3333" w:type="dxa"/>
            <w:vMerge/>
            <w:vAlign w:val="center"/>
          </w:tcPr>
          <w:p w14:paraId="72A85CDD" w14:textId="77777777" w:rsidR="00E701CB" w:rsidRPr="005062D9" w:rsidRDefault="00E701CB" w:rsidP="002A7DFC">
            <w:pPr>
              <w:spacing w:line="276" w:lineRule="auto"/>
              <w:jc w:val="center"/>
            </w:pPr>
          </w:p>
        </w:tc>
        <w:tc>
          <w:tcPr>
            <w:tcW w:w="996" w:type="dxa"/>
            <w:vMerge/>
          </w:tcPr>
          <w:p w14:paraId="3FFF773B" w14:textId="77777777" w:rsidR="00E701CB" w:rsidRPr="005062D9" w:rsidRDefault="00E701CB" w:rsidP="002A7DFC">
            <w:pPr>
              <w:spacing w:line="276" w:lineRule="auto"/>
              <w:jc w:val="center"/>
            </w:pPr>
          </w:p>
        </w:tc>
      </w:tr>
      <w:tr w:rsidR="00E701CB" w:rsidRPr="005062D9" w14:paraId="1C35BC93" w14:textId="77777777" w:rsidTr="002A7DFC">
        <w:tc>
          <w:tcPr>
            <w:tcW w:w="2322" w:type="dxa"/>
          </w:tcPr>
          <w:p w14:paraId="4E4F03DC" w14:textId="77777777" w:rsidR="00E701CB" w:rsidRPr="005062D9" w:rsidRDefault="00E701CB" w:rsidP="002A7DFC">
            <w:pPr>
              <w:spacing w:line="276" w:lineRule="auto"/>
              <w:rPr>
                <w:b/>
                <w:bCs/>
              </w:rPr>
            </w:pPr>
            <w:r w:rsidRPr="005062D9">
              <w:rPr>
                <w:b/>
                <w:bCs/>
              </w:rPr>
              <w:t>Intellectual Stimulation</w:t>
            </w:r>
          </w:p>
        </w:tc>
        <w:tc>
          <w:tcPr>
            <w:tcW w:w="2365" w:type="dxa"/>
          </w:tcPr>
          <w:p w14:paraId="4853E7B6" w14:textId="77777777" w:rsidR="00E701CB" w:rsidRPr="005062D9" w:rsidRDefault="00E701CB" w:rsidP="002A7DFC">
            <w:pPr>
              <w:spacing w:line="276" w:lineRule="auto"/>
            </w:pPr>
            <w:r w:rsidRPr="005062D9">
              <w:t>The leader solicits followers’ opinions and input into the organisation’s strategy. They encourage creativity and problem solving in followers.</w:t>
            </w:r>
          </w:p>
        </w:tc>
        <w:tc>
          <w:tcPr>
            <w:tcW w:w="3333" w:type="dxa"/>
            <w:vMerge/>
            <w:vAlign w:val="center"/>
          </w:tcPr>
          <w:p w14:paraId="55ED1452" w14:textId="77777777" w:rsidR="00E701CB" w:rsidRPr="005062D9" w:rsidRDefault="00E701CB" w:rsidP="002A7DFC">
            <w:pPr>
              <w:spacing w:line="276" w:lineRule="auto"/>
              <w:jc w:val="center"/>
            </w:pPr>
          </w:p>
        </w:tc>
        <w:tc>
          <w:tcPr>
            <w:tcW w:w="996" w:type="dxa"/>
            <w:vMerge/>
          </w:tcPr>
          <w:p w14:paraId="03317A84" w14:textId="77777777" w:rsidR="00E701CB" w:rsidRPr="005062D9" w:rsidRDefault="00E701CB" w:rsidP="002A7DFC">
            <w:pPr>
              <w:spacing w:line="276" w:lineRule="auto"/>
              <w:jc w:val="center"/>
            </w:pPr>
          </w:p>
        </w:tc>
      </w:tr>
      <w:tr w:rsidR="00E701CB" w:rsidRPr="005062D9" w14:paraId="5F6F4C24" w14:textId="77777777" w:rsidTr="002A7DFC">
        <w:tc>
          <w:tcPr>
            <w:tcW w:w="2322" w:type="dxa"/>
          </w:tcPr>
          <w:p w14:paraId="549003BC" w14:textId="77777777" w:rsidR="00E701CB" w:rsidRPr="005062D9" w:rsidRDefault="00E701CB" w:rsidP="002A7DFC">
            <w:pPr>
              <w:spacing w:line="276" w:lineRule="auto"/>
              <w:rPr>
                <w:b/>
                <w:bCs/>
              </w:rPr>
            </w:pPr>
            <w:r w:rsidRPr="005062D9">
              <w:rPr>
                <w:b/>
                <w:bCs/>
              </w:rPr>
              <w:t>Individual Consideration</w:t>
            </w:r>
          </w:p>
        </w:tc>
        <w:tc>
          <w:tcPr>
            <w:tcW w:w="2365" w:type="dxa"/>
          </w:tcPr>
          <w:p w14:paraId="33EC13D9" w14:textId="77777777" w:rsidR="00E701CB" w:rsidRPr="005062D9" w:rsidRDefault="00E701CB" w:rsidP="002A7DFC">
            <w:pPr>
              <w:spacing w:line="276" w:lineRule="auto"/>
            </w:pPr>
            <w:r w:rsidRPr="005062D9">
              <w:t xml:space="preserve">The leader considers each follower’s developmental needs and acts as a coach or mentor to aid the follower’s advancement in these areas. </w:t>
            </w:r>
          </w:p>
        </w:tc>
        <w:tc>
          <w:tcPr>
            <w:tcW w:w="3333" w:type="dxa"/>
            <w:vMerge/>
            <w:vAlign w:val="center"/>
          </w:tcPr>
          <w:p w14:paraId="02C2296D" w14:textId="77777777" w:rsidR="00E701CB" w:rsidRPr="005062D9" w:rsidRDefault="00E701CB" w:rsidP="002A7DFC">
            <w:pPr>
              <w:spacing w:line="276" w:lineRule="auto"/>
              <w:jc w:val="center"/>
            </w:pPr>
          </w:p>
        </w:tc>
        <w:tc>
          <w:tcPr>
            <w:tcW w:w="996" w:type="dxa"/>
            <w:vMerge/>
          </w:tcPr>
          <w:p w14:paraId="6DBBF9E9" w14:textId="77777777" w:rsidR="00E701CB" w:rsidRPr="005062D9" w:rsidRDefault="00E701CB" w:rsidP="002A7DFC">
            <w:pPr>
              <w:spacing w:line="276" w:lineRule="auto"/>
              <w:jc w:val="center"/>
            </w:pPr>
          </w:p>
        </w:tc>
      </w:tr>
      <w:tr w:rsidR="00E701CB" w:rsidRPr="005062D9" w14:paraId="58D04E07" w14:textId="77777777" w:rsidTr="002A7DFC">
        <w:tc>
          <w:tcPr>
            <w:tcW w:w="2322" w:type="dxa"/>
          </w:tcPr>
          <w:p w14:paraId="4BC8F298" w14:textId="77777777" w:rsidR="00E701CB" w:rsidRPr="005062D9" w:rsidRDefault="00E701CB" w:rsidP="002A7DFC">
            <w:pPr>
              <w:spacing w:line="276" w:lineRule="auto"/>
              <w:rPr>
                <w:b/>
                <w:bCs/>
              </w:rPr>
            </w:pPr>
            <w:r w:rsidRPr="005062D9">
              <w:rPr>
                <w:b/>
                <w:bCs/>
              </w:rPr>
              <w:t>Contingent Reward</w:t>
            </w:r>
          </w:p>
        </w:tc>
        <w:tc>
          <w:tcPr>
            <w:tcW w:w="2365" w:type="dxa"/>
          </w:tcPr>
          <w:p w14:paraId="770F922C" w14:textId="77777777" w:rsidR="00E701CB" w:rsidRPr="005062D9" w:rsidRDefault="00E701CB" w:rsidP="002A7DFC">
            <w:pPr>
              <w:spacing w:line="276" w:lineRule="auto"/>
            </w:pPr>
            <w:r w:rsidRPr="005062D9">
              <w:t xml:space="preserve">The leader negotiates tasks to be completed with the follower and offers the follower a reward on completion of the task(s). </w:t>
            </w:r>
          </w:p>
        </w:tc>
        <w:tc>
          <w:tcPr>
            <w:tcW w:w="3333" w:type="dxa"/>
            <w:vMerge w:val="restart"/>
            <w:vAlign w:val="center"/>
          </w:tcPr>
          <w:p w14:paraId="2B67A3D6" w14:textId="77777777" w:rsidR="00E701CB" w:rsidRPr="005062D9" w:rsidRDefault="00E701CB" w:rsidP="002A7DFC">
            <w:pPr>
              <w:spacing w:line="276" w:lineRule="auto"/>
              <w:jc w:val="center"/>
            </w:pPr>
            <w:r w:rsidRPr="005062D9">
              <w:t>Transactional Leadership</w:t>
            </w:r>
          </w:p>
        </w:tc>
        <w:tc>
          <w:tcPr>
            <w:tcW w:w="996" w:type="dxa"/>
            <w:vMerge w:val="restart"/>
          </w:tcPr>
          <w:p w14:paraId="42051A57" w14:textId="77777777" w:rsidR="00E701CB" w:rsidRPr="005062D9" w:rsidRDefault="00E701CB" w:rsidP="002A7DFC">
            <w:pPr>
              <w:spacing w:line="276" w:lineRule="auto"/>
              <w:jc w:val="center"/>
            </w:pPr>
            <w:r w:rsidRPr="005062D9">
              <w:rPr>
                <w:noProof/>
              </w:rPr>
              <mc:AlternateContent>
                <mc:Choice Requires="wps">
                  <w:drawing>
                    <wp:anchor distT="0" distB="0" distL="114300" distR="114300" simplePos="0" relativeHeight="251660288" behindDoc="0" locked="0" layoutInCell="1" allowOverlap="1" wp14:anchorId="406F8E06" wp14:editId="12A8617C">
                      <wp:simplePos x="0" y="0"/>
                      <wp:positionH relativeFrom="column">
                        <wp:posOffset>172513</wp:posOffset>
                      </wp:positionH>
                      <wp:positionV relativeFrom="paragraph">
                        <wp:posOffset>97434</wp:posOffset>
                      </wp:positionV>
                      <wp:extent cx="45719" cy="1802576"/>
                      <wp:effectExtent l="76200" t="38100" r="50165" b="26670"/>
                      <wp:wrapNone/>
                      <wp:docPr id="10" name="Straight Arrow Connector 10"/>
                      <wp:cNvGraphicFramePr/>
                      <a:graphic xmlns:a="http://schemas.openxmlformats.org/drawingml/2006/main">
                        <a:graphicData uri="http://schemas.microsoft.com/office/word/2010/wordprocessingShape">
                          <wps:wsp>
                            <wps:cNvCnPr/>
                            <wps:spPr>
                              <a:xfrm flipH="1" flipV="1">
                                <a:off x="0" y="0"/>
                                <a:ext cx="45719" cy="18025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AC5D01C" id="_x0000_t32" coordsize="21600,21600" o:spt="32" o:oned="t" path="m,l21600,21600e" filled="f">
                      <v:path arrowok="t" fillok="f" o:connecttype="none"/>
                      <o:lock v:ext="edit" shapetype="t"/>
                    </v:shapetype>
                    <v:shape id="Straight Arrow Connector 10" o:spid="_x0000_s1026" type="#_x0000_t32" style="position:absolute;margin-left:13.6pt;margin-top:7.65pt;width:3.6pt;height:141.95pt;flip:x 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" strokecolor="black [3200]" strokeweight=".5pt">
                      <v:stroke endarrow="block" joinstyle="miter"/>
                    </v:shape>
                  </w:pict>
                </mc:Fallback>
              </mc:AlternateContent>
            </w:r>
          </w:p>
        </w:tc>
      </w:tr>
      <w:tr w:rsidR="00E701CB" w:rsidRPr="005062D9" w14:paraId="1AEAE7CF" w14:textId="77777777" w:rsidTr="002A7DFC">
        <w:tc>
          <w:tcPr>
            <w:tcW w:w="2322" w:type="dxa"/>
          </w:tcPr>
          <w:p w14:paraId="4A4E34E4" w14:textId="77777777" w:rsidR="00E701CB" w:rsidRPr="005062D9" w:rsidRDefault="00E701CB" w:rsidP="002A7DFC">
            <w:pPr>
              <w:spacing w:line="276" w:lineRule="auto"/>
              <w:rPr>
                <w:b/>
                <w:bCs/>
              </w:rPr>
            </w:pPr>
            <w:r w:rsidRPr="005062D9">
              <w:rPr>
                <w:b/>
                <w:bCs/>
              </w:rPr>
              <w:t>Management By Exception (Active)</w:t>
            </w:r>
          </w:p>
        </w:tc>
        <w:tc>
          <w:tcPr>
            <w:tcW w:w="2365" w:type="dxa"/>
          </w:tcPr>
          <w:p w14:paraId="354FDA35" w14:textId="77777777" w:rsidR="00E701CB" w:rsidRPr="005062D9" w:rsidRDefault="00E701CB" w:rsidP="002A7DFC">
            <w:pPr>
              <w:spacing w:line="276" w:lineRule="auto"/>
            </w:pPr>
            <w:r w:rsidRPr="005062D9">
              <w:t xml:space="preserve">The leader uses a ‘hands off’ approach, actively monitoring followers but only </w:t>
            </w:r>
            <w:r w:rsidRPr="005062D9">
              <w:rPr>
                <w:noProof/>
              </w:rPr>
              <w:lastRenderedPageBreak/>
              <mc:AlternateContent>
                <mc:Choice Requires="wps">
                  <w:drawing>
                    <wp:anchor distT="0" distB="0" distL="114300" distR="114300" simplePos="0" relativeHeight="251659264" behindDoc="0" locked="0" layoutInCell="1" allowOverlap="1" wp14:anchorId="60B09BB3" wp14:editId="72521111">
                      <wp:simplePos x="0" y="0"/>
                      <wp:positionH relativeFrom="column">
                        <wp:posOffset>3877120</wp:posOffset>
                      </wp:positionH>
                      <wp:positionV relativeFrom="paragraph">
                        <wp:posOffset>202211</wp:posOffset>
                      </wp:positionV>
                      <wp:extent cx="0" cy="1605517"/>
                      <wp:effectExtent l="76200" t="0" r="57150" b="52070"/>
                      <wp:wrapNone/>
                      <wp:docPr id="4" name="Straight Arrow Connector 4"/>
                      <wp:cNvGraphicFramePr/>
                      <a:graphic xmlns:a="http://schemas.openxmlformats.org/drawingml/2006/main">
                        <a:graphicData uri="http://schemas.microsoft.com/office/word/2010/wordprocessingShape">
                          <wps:wsp>
                            <wps:cNvCnPr/>
                            <wps:spPr>
                              <a:xfrm>
                                <a:off x="0" y="0"/>
                                <a:ext cx="0" cy="16055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DFBD3C" id="Straight Arrow Connector 4" o:spid="_x0000_s1026" type="#_x0000_t32" style="position:absolute;margin-left:305.3pt;margin-top:15.9pt;width:0;height:126.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" strokecolor="black [3200]" strokeweight=".5pt">
                      <v:stroke endarrow="block" joinstyle="miter"/>
                    </v:shape>
                  </w:pict>
                </mc:Fallback>
              </mc:AlternateContent>
            </w:r>
            <w:r w:rsidRPr="005062D9">
              <w:t xml:space="preserve">stepping in to correct behaviours only when followers deviate from standards or norms. </w:t>
            </w:r>
          </w:p>
        </w:tc>
        <w:tc>
          <w:tcPr>
            <w:tcW w:w="3333" w:type="dxa"/>
            <w:vMerge/>
            <w:vAlign w:val="center"/>
          </w:tcPr>
          <w:p w14:paraId="5372F2C1" w14:textId="77777777" w:rsidR="00E701CB" w:rsidRPr="005062D9" w:rsidRDefault="00E701CB" w:rsidP="002A7DFC">
            <w:pPr>
              <w:spacing w:line="276" w:lineRule="auto"/>
              <w:jc w:val="center"/>
            </w:pPr>
          </w:p>
        </w:tc>
        <w:tc>
          <w:tcPr>
            <w:tcW w:w="996" w:type="dxa"/>
            <w:vMerge/>
          </w:tcPr>
          <w:p w14:paraId="7BD7A53C" w14:textId="77777777" w:rsidR="00E701CB" w:rsidRPr="005062D9" w:rsidRDefault="00E701CB" w:rsidP="002A7DFC">
            <w:pPr>
              <w:spacing w:line="276" w:lineRule="auto"/>
              <w:jc w:val="center"/>
            </w:pPr>
          </w:p>
        </w:tc>
      </w:tr>
      <w:tr w:rsidR="00E701CB" w:rsidRPr="005062D9" w14:paraId="22A6F85C" w14:textId="77777777" w:rsidTr="002A7DFC">
        <w:tc>
          <w:tcPr>
            <w:tcW w:w="2322" w:type="dxa"/>
          </w:tcPr>
          <w:p w14:paraId="40CBB12A" w14:textId="77777777" w:rsidR="00E701CB" w:rsidRPr="005062D9" w:rsidRDefault="00E701CB" w:rsidP="002A7DFC">
            <w:pPr>
              <w:spacing w:line="276" w:lineRule="auto"/>
              <w:rPr>
                <w:b/>
                <w:bCs/>
              </w:rPr>
            </w:pPr>
            <w:r w:rsidRPr="005062D9">
              <w:rPr>
                <w:b/>
                <w:bCs/>
              </w:rPr>
              <w:t>Management By Exception (Passive)</w:t>
            </w:r>
          </w:p>
        </w:tc>
        <w:tc>
          <w:tcPr>
            <w:tcW w:w="2365" w:type="dxa"/>
          </w:tcPr>
          <w:p w14:paraId="61585E3D" w14:textId="77777777" w:rsidR="00E701CB" w:rsidRPr="005062D9" w:rsidRDefault="00E701CB" w:rsidP="002A7DFC">
            <w:pPr>
              <w:spacing w:line="276" w:lineRule="auto"/>
            </w:pPr>
            <w:r w:rsidRPr="005062D9">
              <w:t xml:space="preserve">The leader uses a passive ‘hands off’ approach, only stepping in to correct followers when an error or problem arises. </w:t>
            </w:r>
          </w:p>
        </w:tc>
        <w:tc>
          <w:tcPr>
            <w:tcW w:w="3333" w:type="dxa"/>
            <w:vMerge/>
            <w:vAlign w:val="center"/>
          </w:tcPr>
          <w:p w14:paraId="16243D07" w14:textId="77777777" w:rsidR="00E701CB" w:rsidRPr="005062D9" w:rsidRDefault="00E701CB" w:rsidP="002A7DFC">
            <w:pPr>
              <w:spacing w:line="276" w:lineRule="auto"/>
              <w:jc w:val="center"/>
            </w:pPr>
          </w:p>
        </w:tc>
        <w:tc>
          <w:tcPr>
            <w:tcW w:w="996" w:type="dxa"/>
            <w:vMerge/>
            <w:tcBorders>
              <w:bottom w:val="single" w:sz="4" w:space="0" w:color="auto"/>
            </w:tcBorders>
          </w:tcPr>
          <w:p w14:paraId="0745FA7B" w14:textId="77777777" w:rsidR="00E701CB" w:rsidRPr="005062D9" w:rsidRDefault="00E701CB" w:rsidP="002A7DFC">
            <w:pPr>
              <w:spacing w:line="276" w:lineRule="auto"/>
              <w:jc w:val="center"/>
            </w:pPr>
          </w:p>
        </w:tc>
      </w:tr>
      <w:tr w:rsidR="00E701CB" w:rsidRPr="005062D9" w14:paraId="2EBD279D" w14:textId="77777777" w:rsidTr="002A7DFC">
        <w:trPr>
          <w:trHeight w:val="1735"/>
        </w:trPr>
        <w:tc>
          <w:tcPr>
            <w:tcW w:w="2322" w:type="dxa"/>
          </w:tcPr>
          <w:p w14:paraId="7A929352" w14:textId="77777777" w:rsidR="00E701CB" w:rsidRPr="005062D9" w:rsidRDefault="00E701CB" w:rsidP="002A7DFC">
            <w:pPr>
              <w:spacing w:line="276" w:lineRule="auto"/>
              <w:rPr>
                <w:b/>
                <w:bCs/>
              </w:rPr>
            </w:pPr>
            <w:r w:rsidRPr="005062D9">
              <w:rPr>
                <w:b/>
                <w:bCs/>
              </w:rPr>
              <w:t>Laissez-Faire Leadership</w:t>
            </w:r>
          </w:p>
        </w:tc>
        <w:tc>
          <w:tcPr>
            <w:tcW w:w="2365" w:type="dxa"/>
          </w:tcPr>
          <w:p w14:paraId="642AAFF1" w14:textId="77777777" w:rsidR="00E701CB" w:rsidRPr="005062D9" w:rsidRDefault="00E701CB" w:rsidP="002A7DFC">
            <w:pPr>
              <w:spacing w:line="276" w:lineRule="auto"/>
            </w:pPr>
            <w:r w:rsidRPr="005062D9">
              <w:t xml:space="preserve">The leader allows followers autonomy, offering no guidance or sanctions for their behaviours. </w:t>
            </w:r>
          </w:p>
        </w:tc>
        <w:tc>
          <w:tcPr>
            <w:tcW w:w="3333" w:type="dxa"/>
            <w:vAlign w:val="center"/>
          </w:tcPr>
          <w:p w14:paraId="54AC93D4" w14:textId="77777777" w:rsidR="00E701CB" w:rsidRPr="005062D9" w:rsidRDefault="00E701CB" w:rsidP="002A7DFC">
            <w:pPr>
              <w:spacing w:line="276" w:lineRule="auto"/>
              <w:jc w:val="center"/>
            </w:pPr>
            <w:r w:rsidRPr="005062D9">
              <w:t>Non-Transactional (Absence of leadership)</w:t>
            </w:r>
          </w:p>
        </w:tc>
        <w:tc>
          <w:tcPr>
            <w:tcW w:w="996" w:type="dxa"/>
            <w:tcBorders>
              <w:top w:val="single" w:sz="4" w:space="0" w:color="auto"/>
            </w:tcBorders>
            <w:vAlign w:val="center"/>
          </w:tcPr>
          <w:p w14:paraId="7BB01FB4" w14:textId="77777777" w:rsidR="00E701CB" w:rsidRPr="005062D9" w:rsidRDefault="00E701CB" w:rsidP="002A7DFC">
            <w:pPr>
              <w:keepNext/>
              <w:spacing w:line="276" w:lineRule="auto"/>
              <w:jc w:val="center"/>
            </w:pPr>
            <w:r w:rsidRPr="005062D9">
              <w:t>Least effective</w:t>
            </w:r>
          </w:p>
        </w:tc>
      </w:tr>
    </w:tbl>
    <w:p w14:paraId="29A5892E" w14:textId="293668AC" w:rsidR="00E701CB" w:rsidRPr="005062D9" w:rsidRDefault="00E701CB" w:rsidP="00E701CB">
      <w:pPr>
        <w:pStyle w:val="Caption"/>
        <w:framePr w:hSpace="180" w:wrap="around" w:vAnchor="text" w:hAnchor="page" w:x="2689" w:y="5005"/>
      </w:pPr>
      <w:bookmarkStart w:id="28" w:name="_Toc83645603"/>
      <w:r w:rsidRPr="005062D9">
        <w:t xml:space="preserve">Figure </w:t>
      </w:r>
      <w:fldSimple w:instr=" SEQ Figure \* ARABIC ">
        <w:r w:rsidR="00FB3873">
          <w:rPr>
            <w:noProof/>
          </w:rPr>
          <w:t>1</w:t>
        </w:r>
      </w:fldSimple>
      <w:r w:rsidRPr="005062D9">
        <w:t xml:space="preserve"> - Bass’ Full Range Leadership Model (Based on Bass &amp; Riggio, 2006)</w:t>
      </w:r>
      <w:bookmarkEnd w:id="28"/>
    </w:p>
    <w:p w14:paraId="4E8C66B4" w14:textId="77777777" w:rsidR="00E701CB" w:rsidRPr="005062D9" w:rsidRDefault="00E701CB" w:rsidP="00E701CB">
      <w:pPr>
        <w:spacing w:line="480" w:lineRule="auto"/>
        <w:jc w:val="center"/>
        <w:rPr>
          <w:b/>
          <w:bCs/>
          <w:sz w:val="24"/>
          <w:szCs w:val="24"/>
        </w:rPr>
      </w:pPr>
    </w:p>
    <w:p w14:paraId="7B4CDBAF" w14:textId="77777777" w:rsidR="00E701CB" w:rsidRPr="005062D9" w:rsidRDefault="00E701CB" w:rsidP="00E701CB">
      <w:pPr>
        <w:spacing w:line="480" w:lineRule="auto"/>
        <w:jc w:val="center"/>
        <w:rPr>
          <w:sz w:val="24"/>
          <w:szCs w:val="24"/>
        </w:rPr>
      </w:pPr>
    </w:p>
    <w:p w14:paraId="4E94AFAD" w14:textId="77777777" w:rsidR="00E701CB" w:rsidRPr="005062D9" w:rsidRDefault="00E701CB" w:rsidP="00E701CB">
      <w:pPr>
        <w:spacing w:line="480" w:lineRule="auto"/>
        <w:rPr>
          <w:sz w:val="24"/>
          <w:szCs w:val="24"/>
        </w:rPr>
      </w:pPr>
      <w:r w:rsidRPr="005062D9">
        <w:rPr>
          <w:sz w:val="24"/>
          <w:szCs w:val="24"/>
        </w:rPr>
        <w:t xml:space="preserve">Transformational Leadership has been widely researched, and indeed “continues to be one of the most actively researched leadership paradigms” </w:t>
      </w:r>
      <w:r w:rsidRPr="005062D9">
        <w:rPr>
          <w:sz w:val="24"/>
          <w:szCs w:val="24"/>
        </w:rPr>
        <w:fldChar w:fldCharType="begin" w:fldLock="1"/>
      </w:r>
      <w:r w:rsidRPr="005062D9">
        <w:rPr>
          <w:sz w:val="24"/>
          <w:szCs w:val="24"/>
        </w:rPr>
        <w:instrText>ADDIN CSL_CITATION {"citationItems":[{"id":"ITEM-1","itemData":{"DOI":"10.1016/j.leaqua.2019.101341","ISSN":"10489843","abstract":"Transformational leadership theory represents a cornerstone in leadership research. Despite an impressive empirical record highlighted by both the breadth of its nomological network and magnitudes of effects, scholars raise serious construct and content validity concerns. In this article, we address a remarkable oversight in the transformational leadership literature. Few studies have assessed the theory assumption that the positive individual, group, and organizational effects of transformational leadership are due to the transformation of followers in specific and enduring ways. We offer a systematic review of empirical evidence related to follower transformation as the conceptual foundation of transformational leadership theory. Findings from this review highlight the radical leap in the evolution of transformational leadership theory from nascent phenomena to mature paradigm. Calling for a return to nascent and intermediary phases of theory development, we conclude with a research agenda aimed at creating a stronger theory, better measures, and more actionable leadership models.","author":[{"dropping-particle":"","family":"Siangchokyoo","given":"Nathapon","non-dropping-particle":"","parse-names":false,"suffix":""},{"dropping-particle":"","family":"Klinger","given":"Ryan L.","non-dropping-particle":"","parse-names":false,"suffix":""},{"dropping-particle":"","family":"Campion","given":"Emily D.","non-dropping-particle":"","parse-names":false,"suffix":""}],"container-title":"Leadership Quarterly","id":"ITEM-1","issue":"1","issued":{"date-parts":[["2020"]]},"page":"101341","publisher":"Elsevier","title":"Follower transformation as the linchpin of transformational leadership theory: A systematic review and future research agenda","type":"article-journal","volume":"31"},"uris":["http://www.mendeley.com/documents/?uuid=deef5943-df07-4917-a156-6c0ac2174c10"]}],"mendeley":{"formattedCitation":"(Siangchokyoo et al., 2020)","manualFormatting":"(Siangchokyoo et al., 2020, p1)","plainTextFormattedCitation":"(Siangchokyoo et al., 2020)","previouslyFormattedCitation":"(Siangchokyoo et al., 2020)"},"properties":{"noteIndex":0},"schema":"https://github.com/citation-style-language/schema/raw/master/csl-citation.json"}</w:instrText>
      </w:r>
      <w:r w:rsidRPr="005062D9">
        <w:rPr>
          <w:sz w:val="24"/>
          <w:szCs w:val="24"/>
        </w:rPr>
        <w:fldChar w:fldCharType="separate"/>
      </w:r>
      <w:r w:rsidRPr="005062D9">
        <w:rPr>
          <w:noProof/>
          <w:sz w:val="24"/>
          <w:szCs w:val="24"/>
        </w:rPr>
        <w:t>(Siangchokyoo et al., 2020, p1)</w:t>
      </w:r>
      <w:r w:rsidRPr="005062D9">
        <w:rPr>
          <w:sz w:val="24"/>
          <w:szCs w:val="24"/>
        </w:rPr>
        <w:fldChar w:fldCharType="end"/>
      </w:r>
      <w:r w:rsidRPr="005062D9">
        <w:rPr>
          <w:sz w:val="24"/>
          <w:szCs w:val="24"/>
        </w:rPr>
        <w:t xml:space="preserve">. It has also been argued that other, newer theories of leadership such as Authentic Leadership are in fact based upon Transformational Leadership, so much so that they could be considered still to be a form of Transformational Leadership as opposed to distinct theories </w:t>
      </w:r>
      <w:r w:rsidRPr="005062D9">
        <w:rPr>
          <w:sz w:val="24"/>
          <w:szCs w:val="24"/>
        </w:rPr>
        <w:fldChar w:fldCharType="begin" w:fldLock="1"/>
      </w:r>
      <w:r w:rsidRPr="005062D9">
        <w:rPr>
          <w:sz w:val="24"/>
          <w:szCs w:val="24"/>
        </w:rPr>
        <w:instrText>ADDIN CSL_CITATION {"citationItems":[{"id":"ITEM-1","itemData":{"DOI":"10.1016/j.leaqua.2016.02.006","ISSN":"10489843","abstract":"While authentic leadership (AL) has seen a dramatic increase in scholarly attention over the last decade, its contribution relative to more established leadership constructs merits investigation. We employ meta-analytic techniques to compare AL and transformational leadership theories using 100 independent samples and 25,452 individuals. The findings reveal that (1) the relationship between authentic and transformational leadership is large in magnitude, suggesting construct redundancy (ρ = .72); (2) neither AL nor transformational leadership add noticeable incremental validity beyond the other construct; (3) AL has a lower relative weight than transformational leadership for the outcomes of follower satisfaction, follower satisfaction with the leader, task performance, and leader effectiveness; and (4) AL demonstrates dominance over transformational leadership when predicting group or organization performance and organizational citizenship behaviors. We recommend future research examine AL at the component level and its relationships with related ethical constructs to potentially differentiate it from transformational leadership.","author":[{"dropping-particle":"","family":"Banks","given":"George C.","non-dropping-particle":"","parse-names":false,"suffix":""},{"dropping-particle":"","family":"McCauley","given":"Kelly Davis","non-dropping-particle":"","parse-names":false,"suffix":""},{"dropping-particle":"","family":"Gardner","given":"William L.","non-dropping-particle":"","parse-names":false,"suffix":""},{"dropping-particle":"","family":"Guler","given":"Courtney E.","non-dropping-particle":"","parse-names":false,"suffix":""}],"container-title":"Leadership Quarterly","id":"ITEM-1","issue":"4","issued":{"date-parts":[["2016"]]},"page":"634-652","publisher":"Elsevier Inc.","title":"A meta-analytic review of authentic and transformational leadership: A test for redundancy","type":"article-journal","volume":"27"},"uris":["http://www.mendeley.com/documents/?uuid=c2ca60df-23e7-49fc-9146-d011591a7faf"]}],"mendeley":{"formattedCitation":"(Banks et al., 2016)","plainTextFormattedCitation":"(Banks et al., 2016)","previouslyFormattedCitation":"(Banks et al., 2016)"},"properties":{"noteIndex":0},"schema":"https://github.com/citation-style-language/schema/raw/master/csl-citation.json"}</w:instrText>
      </w:r>
      <w:r w:rsidRPr="005062D9">
        <w:rPr>
          <w:sz w:val="24"/>
          <w:szCs w:val="24"/>
        </w:rPr>
        <w:fldChar w:fldCharType="separate"/>
      </w:r>
      <w:r w:rsidRPr="005062D9">
        <w:rPr>
          <w:noProof/>
          <w:sz w:val="24"/>
          <w:szCs w:val="24"/>
        </w:rPr>
        <w:t>(Banks et al., 2016)</w:t>
      </w:r>
      <w:r w:rsidRPr="005062D9">
        <w:rPr>
          <w:sz w:val="24"/>
          <w:szCs w:val="24"/>
        </w:rPr>
        <w:fldChar w:fldCharType="end"/>
      </w:r>
      <w:r w:rsidRPr="005062D9">
        <w:rPr>
          <w:sz w:val="24"/>
          <w:szCs w:val="24"/>
        </w:rPr>
        <w:t xml:space="preserve">. There has equally been criticism of the theory. Criticisms include its potential for creating dependence on the leader, as opposed to empowering followers </w:t>
      </w:r>
      <w:r w:rsidRPr="005062D9">
        <w:rPr>
          <w:sz w:val="24"/>
          <w:szCs w:val="24"/>
        </w:rPr>
        <w:fldChar w:fldCharType="begin" w:fldLock="1"/>
      </w:r>
      <w:r w:rsidRPr="005062D9">
        <w:rPr>
          <w:sz w:val="24"/>
          <w:szCs w:val="24"/>
        </w:rPr>
        <w:instrText>ADDIN CSL_CITATION {"citationItems":[{"id":"ITEM-1","itemData":{"DOI":"10.1037/0021-9010.88.2.246","ISSN":"00219010","PMID":"12731708","abstract":"Followers' identification with the leader and the organizational unit, dependence on the leader, and empowerment by the leader are often attributed to transformational leadership in organizations. However, these hypothesized outcomes have received very little attention in empirical studies. Using a sample of 888 bank employees working under 76 branch managers, the authors tested the relationships between transformational leadership and these outcomes. They found that transformational leadership was positively related to both followers' dependence and their empowerment and that personal identification mediated the relationship between transformational leadership and followers' dependence on the leader, whereas social identification mediated the relationship between transformational leadership and followers' empowerment. The authors discuss the implications of these findings to both theory and practice.","author":[{"dropping-particle":"","family":"Kark","given":"Ronit","non-dropping-particle":"","parse-names":false,"suffix":""},{"dropping-particle":"","family":"Shamir","given":"Boas","non-dropping-particle":"","parse-names":false,"suffix":""},{"dropping-particle":"","family":"Chen","given":"Gilad","non-dropping-particle":"","parse-names":false,"suffix":""}],"container-title":"Journal of Applied Psychology","id":"ITEM-1","issue":"2","issued":{"date-parts":[["2003"]]},"page":"246-255","title":"The two faces of transformational leadership: Empowerment and dependency","type":"article-journal","volume":"88"},"uris":["http://www.mendeley.com/documents/?uuid=b722d7f6-ae69-4600-a4d8-21b25d73c85c"]}],"mendeley":{"formattedCitation":"(Kark et al., 2003)","plainTextFormattedCitation":"(Kark et al., 2003)","previouslyFormattedCitation":"(Kark et al., 2003)"},"properties":{"noteIndex":0},"schema":"https://github.com/citation-style-language/schema/raw/master/csl-citation.json"}</w:instrText>
      </w:r>
      <w:r w:rsidRPr="005062D9">
        <w:rPr>
          <w:sz w:val="24"/>
          <w:szCs w:val="24"/>
        </w:rPr>
        <w:fldChar w:fldCharType="separate"/>
      </w:r>
      <w:r w:rsidRPr="005062D9">
        <w:rPr>
          <w:noProof/>
          <w:sz w:val="24"/>
          <w:szCs w:val="24"/>
        </w:rPr>
        <w:t>(Kark et al., 2003)</w:t>
      </w:r>
      <w:r w:rsidRPr="005062D9">
        <w:rPr>
          <w:sz w:val="24"/>
          <w:szCs w:val="24"/>
        </w:rPr>
        <w:fldChar w:fldCharType="end"/>
      </w:r>
      <w:r w:rsidRPr="005062D9">
        <w:rPr>
          <w:sz w:val="24"/>
          <w:szCs w:val="24"/>
        </w:rPr>
        <w:t xml:space="preserve">, a potential lack of conceptual clarity, particularly pertaining to overlapping criteria in the “Four </w:t>
      </w:r>
      <w:r w:rsidRPr="005062D9">
        <w:rPr>
          <w:i/>
          <w:iCs/>
          <w:sz w:val="24"/>
          <w:szCs w:val="24"/>
        </w:rPr>
        <w:t>I</w:t>
      </w:r>
      <w:r w:rsidRPr="005062D9">
        <w:rPr>
          <w:sz w:val="24"/>
          <w:szCs w:val="24"/>
        </w:rPr>
        <w:t xml:space="preserve">s” </w:t>
      </w:r>
      <w:r w:rsidRPr="005062D9">
        <w:rPr>
          <w:sz w:val="24"/>
          <w:szCs w:val="24"/>
        </w:rPr>
        <w:fldChar w:fldCharType="begin" w:fldLock="1"/>
      </w:r>
      <w:r w:rsidRPr="005062D9">
        <w:rPr>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plainTextFormattedCitation":"(Northouse, 2016)","previouslyFormattedCitation":"(Northouse, 2016)"},"properties":{"noteIndex":0},"schema":"https://github.com/citation-style-language/schema/raw/master/csl-citation.json"}</w:instrText>
      </w:r>
      <w:r w:rsidRPr="005062D9">
        <w:rPr>
          <w:sz w:val="24"/>
          <w:szCs w:val="24"/>
        </w:rPr>
        <w:fldChar w:fldCharType="separate"/>
      </w:r>
      <w:r w:rsidRPr="005062D9">
        <w:rPr>
          <w:noProof/>
          <w:sz w:val="24"/>
          <w:szCs w:val="24"/>
        </w:rPr>
        <w:t>(Northouse, 2016)</w:t>
      </w:r>
      <w:r w:rsidRPr="005062D9">
        <w:rPr>
          <w:sz w:val="24"/>
          <w:szCs w:val="24"/>
        </w:rPr>
        <w:fldChar w:fldCharType="end"/>
      </w:r>
      <w:r w:rsidRPr="005062D9">
        <w:rPr>
          <w:sz w:val="24"/>
          <w:szCs w:val="24"/>
        </w:rPr>
        <w:t xml:space="preserve">, arguments relating to the division of transactions/transformational approaches </w:t>
      </w:r>
      <w:r w:rsidRPr="005062D9">
        <w:rPr>
          <w:sz w:val="24"/>
          <w:szCs w:val="24"/>
        </w:rPr>
        <w:fldChar w:fldCharType="begin" w:fldLock="1"/>
      </w:r>
      <w:r w:rsidRPr="005062D9">
        <w:rPr>
          <w:sz w:val="24"/>
          <w:szCs w:val="24"/>
        </w:rPr>
        <w:instrText>ADDIN CSL_CITATION {"citationItems":[{"id":"ITEM-1","itemData":{"DOI":"10.1016/S1048-9843(99)00013-2","ISSN":"10489843","abstract":"Theories of transformational and charismatic leadership provide important insights about the nature of effective leadership. However, most of the theories have conceptual weaknesses that reduce their capacity to explain effective leadership. The conceptual weaknesses are identified here and refinements are suggested. The issue of compatibility between transformational and charismatic leadership is also discussed. Finally, some methodological problems involving construct validation and theory testing are identified, and suggestions for future research are provided. © 1999 Elsevier Science Inc.","author":[{"dropping-particle":"","family":"Yukl","given":"Gary","non-dropping-particle":"","parse-names":false,"suffix":""}],"container-title":"Leadership Quarterly","id":"ITEM-1","issue":"2","issued":{"date-parts":[["1999"]]},"page":"285-305","publisher":"Elsevier Science Inc.","title":"An evaluation of conceptual weaknesses in transformational and charismatic leadership theories","type":"article-journal","volume":"10"},"uris":["http://www.mendeley.com/documents/?uuid=0e87b868-c306-496c-a404-71c0229eaa6d"]}],"mendeley":{"formattedCitation":"(Yukl, 1999)","plainTextFormattedCitation":"(Yukl, 1999)","previouslyFormattedCitation":"(Yukl, 1999)"},"properties":{"noteIndex":0},"schema":"https://github.com/citation-style-language/schema/raw/master/csl-citation.json"}</w:instrText>
      </w:r>
      <w:r w:rsidRPr="005062D9">
        <w:rPr>
          <w:sz w:val="24"/>
          <w:szCs w:val="24"/>
        </w:rPr>
        <w:fldChar w:fldCharType="separate"/>
      </w:r>
      <w:r w:rsidRPr="005062D9">
        <w:rPr>
          <w:noProof/>
          <w:sz w:val="24"/>
          <w:szCs w:val="24"/>
        </w:rPr>
        <w:t>(Yukl, 1999)</w:t>
      </w:r>
      <w:r w:rsidRPr="005062D9">
        <w:rPr>
          <w:sz w:val="24"/>
          <w:szCs w:val="24"/>
        </w:rPr>
        <w:fldChar w:fldCharType="end"/>
      </w:r>
      <w:r w:rsidRPr="005062D9">
        <w:rPr>
          <w:sz w:val="24"/>
          <w:szCs w:val="24"/>
        </w:rPr>
        <w:t xml:space="preserve">, and its potential for abuse by leaders with malicious intentions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sz w:val="24"/>
          <w:szCs w:val="24"/>
        </w:rPr>
        <w:fldChar w:fldCharType="separate"/>
      </w:r>
      <w:r w:rsidRPr="005062D9">
        <w:rPr>
          <w:noProof/>
          <w:sz w:val="24"/>
          <w:szCs w:val="24"/>
        </w:rPr>
        <w:t>(Bass &amp; Riggio, 2006)</w:t>
      </w:r>
      <w:r w:rsidRPr="005062D9">
        <w:rPr>
          <w:sz w:val="24"/>
          <w:szCs w:val="24"/>
        </w:rPr>
        <w:fldChar w:fldCharType="end"/>
      </w:r>
      <w:r w:rsidRPr="005062D9">
        <w:rPr>
          <w:sz w:val="24"/>
          <w:szCs w:val="24"/>
        </w:rPr>
        <w:t xml:space="preserve">. In spite of these and other criticisms, there is considerable support for Transformational Leadership as an effective </w:t>
      </w:r>
      <w:r w:rsidRPr="005062D9">
        <w:rPr>
          <w:sz w:val="24"/>
          <w:szCs w:val="24"/>
        </w:rPr>
        <w:lastRenderedPageBreak/>
        <w:t xml:space="preserve">leadership style </w:t>
      </w:r>
      <w:r w:rsidRPr="005062D9">
        <w:rPr>
          <w:sz w:val="24"/>
          <w:szCs w:val="24"/>
        </w:rPr>
        <w:fldChar w:fldCharType="begin" w:fldLock="1"/>
      </w:r>
      <w:r w:rsidRPr="005062D9">
        <w:rPr>
          <w:sz w:val="24"/>
          <w:szCs w:val="24"/>
        </w:rPr>
        <w:instrText>ADDIN CSL_CITATION {"citationItems":[{"id":"ITEM-1","itemData":{"DOI":"10.1016/S1048-9843(99)00013-2","ISSN":"10489843","abstract":"Theories of transformational and charismatic leadership provide important insights about the nature of effective leadership. However, most of the theories have conceptual weaknesses that reduce their capacity to explain effective leadership. The conceptual weaknesses are identified here and refinements are suggested. The issue of compatibility between transformational and charismatic leadership is also discussed. Finally, some methodological problems involving construct validation and theory testing are identified, and suggestions for future research are provided. © 1999 Elsevier Science Inc.","author":[{"dropping-particle":"","family":"Yukl","given":"Gary","non-dropping-particle":"","parse-names":false,"suffix":""}],"container-title":"Leadership Quarterly","id":"ITEM-1","issue":"2","issued":{"date-parts":[["1999"]]},"page":"285-305","publisher":"Elsevier Science Inc.","title":"An evaluation of conceptual weaknesses in transformational and charismatic leadership theories","type":"article-journal","volume":"10"},"uris":["http://www.mendeley.com/documents/?uuid=0e87b868-c306-496c-a404-71c0229eaa6d"]}],"mendeley":{"formattedCitation":"(Yukl, 1999)","manualFormatting":"(Yukl, 1999)","plainTextFormattedCitation":"(Yukl, 1999)","previouslyFormattedCitation":"(Yukl, 1999)"},"properties":{"noteIndex":0},"schema":"https://github.com/citation-style-language/schema/raw/master/csl-citation.json"}</w:instrText>
      </w:r>
      <w:r w:rsidRPr="005062D9">
        <w:rPr>
          <w:sz w:val="24"/>
          <w:szCs w:val="24"/>
        </w:rPr>
        <w:fldChar w:fldCharType="separate"/>
      </w:r>
      <w:r w:rsidRPr="005062D9">
        <w:rPr>
          <w:noProof/>
          <w:sz w:val="24"/>
          <w:szCs w:val="24"/>
        </w:rPr>
        <w:t>(Yukl, 1999)</w:t>
      </w:r>
      <w:r w:rsidRPr="005062D9">
        <w:rPr>
          <w:sz w:val="24"/>
          <w:szCs w:val="24"/>
        </w:rPr>
        <w:fldChar w:fldCharType="end"/>
      </w:r>
      <w:r w:rsidRPr="005062D9">
        <w:rPr>
          <w:sz w:val="24"/>
          <w:szCs w:val="24"/>
        </w:rPr>
        <w:t xml:space="preserve"> and that a transformational approach affords a broader view of leadership which can augment other leadership models </w:t>
      </w:r>
      <w:r w:rsidRPr="005062D9">
        <w:rPr>
          <w:sz w:val="24"/>
          <w:szCs w:val="24"/>
        </w:rPr>
        <w:fldChar w:fldCharType="begin" w:fldLock="1"/>
      </w:r>
      <w:r w:rsidRPr="005062D9">
        <w:rPr>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manualFormatting":"(Northouse, 2016)","plainTextFormattedCitation":"(Northouse, 2016)","previouslyFormattedCitation":"(Northouse, 2016)"},"properties":{"noteIndex":0},"schema":"https://github.com/citation-style-language/schema/raw/master/csl-citation.json"}</w:instrText>
      </w:r>
      <w:r w:rsidRPr="005062D9">
        <w:rPr>
          <w:sz w:val="24"/>
          <w:szCs w:val="24"/>
        </w:rPr>
        <w:fldChar w:fldCharType="separate"/>
      </w:r>
      <w:r w:rsidRPr="005062D9">
        <w:rPr>
          <w:noProof/>
          <w:sz w:val="24"/>
          <w:szCs w:val="24"/>
        </w:rPr>
        <w:t>(Northouse, 2016)</w:t>
      </w:r>
      <w:r w:rsidRPr="005062D9">
        <w:rPr>
          <w:sz w:val="24"/>
          <w:szCs w:val="24"/>
        </w:rPr>
        <w:fldChar w:fldCharType="end"/>
      </w:r>
      <w:r w:rsidRPr="005062D9">
        <w:rPr>
          <w:sz w:val="24"/>
          <w:szCs w:val="24"/>
        </w:rPr>
        <w:t xml:space="preserve">. </w:t>
      </w:r>
    </w:p>
    <w:p w14:paraId="3924574A" w14:textId="77777777" w:rsidR="00E701CB" w:rsidRPr="005062D9" w:rsidRDefault="00E701CB" w:rsidP="00E701CB">
      <w:pPr>
        <w:spacing w:line="480" w:lineRule="auto"/>
        <w:rPr>
          <w:sz w:val="24"/>
          <w:szCs w:val="24"/>
        </w:rPr>
      </w:pPr>
    </w:p>
    <w:p w14:paraId="42358ABF" w14:textId="77777777" w:rsidR="00E701CB" w:rsidRPr="005062D9" w:rsidRDefault="00E701CB" w:rsidP="00E701CB">
      <w:pPr>
        <w:pStyle w:val="Heading4"/>
        <w:spacing w:line="480" w:lineRule="auto"/>
        <w:rPr>
          <w:sz w:val="24"/>
          <w:szCs w:val="24"/>
        </w:rPr>
      </w:pPr>
      <w:bookmarkStart w:id="29" w:name="_Toc83645712"/>
      <w:r w:rsidRPr="005062D9">
        <w:rPr>
          <w:sz w:val="24"/>
          <w:szCs w:val="24"/>
        </w:rPr>
        <w:t>Choral Conductorship and Transformational Leadership/FRLM</w:t>
      </w:r>
      <w:bookmarkEnd w:id="29"/>
    </w:p>
    <w:p w14:paraId="1B18AB90"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In 1996, Armstrong &amp; Armstrong published a paper simply titled </w:t>
      </w:r>
      <w:r w:rsidRPr="005062D9">
        <w:rPr>
          <w:rFonts w:cstheme="minorHAnsi"/>
          <w:i/>
          <w:iCs/>
          <w:sz w:val="24"/>
          <w:szCs w:val="24"/>
        </w:rPr>
        <w:t>The Conductor As Transformational Leader</w:t>
      </w:r>
      <w:r w:rsidRPr="005062D9">
        <w:rPr>
          <w:rFonts w:cstheme="minorHAnsi"/>
          <w:sz w:val="24"/>
          <w:szCs w:val="24"/>
        </w:rPr>
        <w:t xml:space="preserve"> in which they argue that “Conductors (and that includes most music educators) can and should have a transforming impact on their students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Armstrong","given":"Susan","non-dropping-particle":"","parse-names":false,"suffix":""},{"dropping-particle":"","family":"Armstrong","given":"Scott","non-dropping-particle":"","parse-names":false,"suffix":""}],"container-title":"Music Educators Journal","id":"ITEM-1","issue":"6","issued":{"date-parts":[["1996"]]},"page":"22-25","title":"The Conductor As Transformational Leader","type":"article-journal","volume":"82"},"uris":["http://www.mendeley.com/documents/?uuid=78626e89-71d7-42a7-a2d6-af6f70ff5a3f"]}],"mendeley":{"formattedCitation":"(Armstrong &amp; Armstrong, 1996)","manualFormatting":"(Armstrong &amp; Armstrong, 1996, p.22)","plainTextFormattedCitation":"(Armstrong &amp; Armstrong, 1996)","previouslyFormattedCitation":"(Armstrong &amp; Armstrong, 1996)"},"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Armstrong &amp; Armstrong, 1996, p.22)</w:t>
      </w:r>
      <w:r w:rsidRPr="005062D9">
        <w:rPr>
          <w:rFonts w:cstheme="minorHAnsi"/>
          <w:sz w:val="24"/>
          <w:szCs w:val="24"/>
        </w:rPr>
        <w:fldChar w:fldCharType="end"/>
      </w:r>
      <w:r w:rsidRPr="005062D9">
        <w:rPr>
          <w:rFonts w:cstheme="minorHAnsi"/>
          <w:sz w:val="24"/>
          <w:szCs w:val="24"/>
        </w:rPr>
        <w:t xml:space="preserve">”. This paper is not empirical, rather the authors use Transformational Leadership Theory as a framework for suggesting practical advice to conductors, drawn from their own experience. The six qualities advocated in this paper are: charisma/enthusiasm; a shared vision; producing through people; positive modelling; empowering others; and encouraging the heart. These qualities are shown to correspond to transformational factors from the FRLM in Figure 9, below. </w:t>
      </w:r>
    </w:p>
    <w:p w14:paraId="1C7A758D" w14:textId="77777777" w:rsidR="00E701CB" w:rsidRPr="005062D9" w:rsidRDefault="00E701CB" w:rsidP="00E701CB">
      <w:pPr>
        <w:spacing w:line="480" w:lineRule="auto"/>
        <w:rPr>
          <w:rFonts w:cstheme="minorHAnsi"/>
          <w:sz w:val="24"/>
          <w:szCs w:val="24"/>
        </w:rPr>
      </w:pPr>
    </w:p>
    <w:tbl>
      <w:tblPr>
        <w:tblStyle w:val="TableGrid"/>
        <w:tblW w:w="0" w:type="auto"/>
        <w:tblLook w:val="04A0" w:firstRow="1" w:lastRow="0" w:firstColumn="1" w:lastColumn="0" w:noHBand="0" w:noVBand="1"/>
      </w:tblPr>
      <w:tblGrid>
        <w:gridCol w:w="4649"/>
        <w:gridCol w:w="4367"/>
      </w:tblGrid>
      <w:tr w:rsidR="00E701CB" w:rsidRPr="005062D9" w14:paraId="7C26F294" w14:textId="77777777" w:rsidTr="002A7DFC">
        <w:tc>
          <w:tcPr>
            <w:tcW w:w="4649" w:type="dxa"/>
          </w:tcPr>
          <w:p w14:paraId="20FC6B94" w14:textId="77777777" w:rsidR="00E701CB" w:rsidRPr="005062D9" w:rsidRDefault="00E701CB" w:rsidP="002A7DFC">
            <w:pPr>
              <w:jc w:val="center"/>
              <w:rPr>
                <w:rFonts w:cstheme="minorHAnsi"/>
                <w:b/>
                <w:bCs/>
                <w:sz w:val="24"/>
                <w:szCs w:val="24"/>
              </w:rPr>
            </w:pPr>
            <w:r w:rsidRPr="005062D9">
              <w:rPr>
                <w:rFonts w:cstheme="minorHAnsi"/>
                <w:b/>
                <w:bCs/>
                <w:sz w:val="24"/>
                <w:szCs w:val="24"/>
              </w:rPr>
              <w:t>Conductor Quality</w:t>
            </w:r>
          </w:p>
          <w:p w14:paraId="0EB7DFF0" w14:textId="77777777" w:rsidR="00E701CB" w:rsidRPr="005062D9" w:rsidRDefault="00E701CB" w:rsidP="002A7DFC">
            <w:pPr>
              <w:jc w:val="center"/>
              <w:rPr>
                <w:rFonts w:cstheme="minorHAnsi"/>
                <w:b/>
                <w:bCs/>
                <w:sz w:val="24"/>
                <w:szCs w:val="24"/>
              </w:rPr>
            </w:pPr>
            <w:r w:rsidRPr="005062D9">
              <w:rPr>
                <w:rFonts w:cstheme="minorHAnsi"/>
                <w:b/>
                <w:bCs/>
                <w:sz w:val="24"/>
                <w:szCs w:val="24"/>
              </w:rPr>
              <w:fldChar w:fldCharType="begin" w:fldLock="1"/>
            </w:r>
            <w:r w:rsidRPr="005062D9">
              <w:rPr>
                <w:rFonts w:cstheme="minorHAnsi"/>
                <w:b/>
                <w:bCs/>
                <w:sz w:val="24"/>
                <w:szCs w:val="24"/>
              </w:rPr>
              <w:instrText>ADDIN CSL_CITATION {"citationItems":[{"id":"ITEM-1","itemData":{"author":[{"dropping-particle":"","family":"Armstrong","given":"Susan","non-dropping-particle":"","parse-names":false,"suffix":""},{"dropping-particle":"","family":"Armstrong","given":"Scott","non-dropping-particle":"","parse-names":false,"suffix":""}],"container-title":"Music Educators Journal","id":"ITEM-1","issue":"6","issued":{"date-parts":[["1996"]]},"page":"22-25","title":"The Conductor As Transformational Leader","type":"article-journal","volume":"82"},"uris":["http://www.mendeley.com/documents/?uuid=78626e89-71d7-42a7-a2d6-af6f70ff5a3f"]}],"mendeley":{"formattedCitation":"(Armstrong &amp; Armstrong, 1996)","plainTextFormattedCitation":"(Armstrong &amp; Armstrong, 1996)","previouslyFormattedCitation":"(Armstrong &amp; Armstrong, 1996)"},"properties":{"noteIndex":0},"schema":"https://github.com/citation-style-language/schema/raw/master/csl-citation.json"}</w:instrText>
            </w:r>
            <w:r w:rsidRPr="005062D9">
              <w:rPr>
                <w:rFonts w:cstheme="minorHAnsi"/>
                <w:b/>
                <w:bCs/>
                <w:sz w:val="24"/>
                <w:szCs w:val="24"/>
              </w:rPr>
              <w:fldChar w:fldCharType="separate"/>
            </w:r>
            <w:r w:rsidRPr="005062D9">
              <w:rPr>
                <w:rFonts w:cstheme="minorHAnsi"/>
                <w:b/>
                <w:bCs/>
                <w:noProof/>
                <w:sz w:val="24"/>
                <w:szCs w:val="24"/>
              </w:rPr>
              <w:t>(Armstrong &amp; Armstrong, 1996)</w:t>
            </w:r>
            <w:r w:rsidRPr="005062D9">
              <w:rPr>
                <w:rFonts w:cstheme="minorHAnsi"/>
                <w:b/>
                <w:bCs/>
                <w:sz w:val="24"/>
                <w:szCs w:val="24"/>
              </w:rPr>
              <w:fldChar w:fldCharType="end"/>
            </w:r>
          </w:p>
        </w:tc>
        <w:tc>
          <w:tcPr>
            <w:tcW w:w="4367" w:type="dxa"/>
          </w:tcPr>
          <w:p w14:paraId="3F16C57E" w14:textId="77777777" w:rsidR="00E701CB" w:rsidRPr="005062D9" w:rsidRDefault="00E701CB" w:rsidP="002A7DFC">
            <w:pPr>
              <w:jc w:val="center"/>
              <w:rPr>
                <w:rFonts w:cstheme="minorHAnsi"/>
                <w:b/>
                <w:bCs/>
                <w:sz w:val="24"/>
                <w:szCs w:val="24"/>
              </w:rPr>
            </w:pPr>
            <w:r w:rsidRPr="005062D9">
              <w:rPr>
                <w:rFonts w:cstheme="minorHAnsi"/>
                <w:b/>
                <w:bCs/>
                <w:sz w:val="24"/>
                <w:szCs w:val="24"/>
              </w:rPr>
              <w:t>Corresponding Factor from the FRLM</w:t>
            </w:r>
          </w:p>
          <w:p w14:paraId="67A33B4D" w14:textId="77777777" w:rsidR="00E701CB" w:rsidRPr="005062D9" w:rsidRDefault="00E701CB" w:rsidP="002A7DFC">
            <w:pPr>
              <w:jc w:val="center"/>
              <w:rPr>
                <w:rFonts w:cstheme="minorHAnsi"/>
                <w:b/>
                <w:bCs/>
                <w:sz w:val="24"/>
                <w:szCs w:val="24"/>
              </w:rPr>
            </w:pPr>
            <w:r w:rsidRPr="005062D9">
              <w:rPr>
                <w:rFonts w:cstheme="minorHAnsi"/>
                <w:b/>
                <w:bCs/>
                <w:sz w:val="24"/>
                <w:szCs w:val="24"/>
              </w:rPr>
              <w:fldChar w:fldCharType="begin" w:fldLock="1"/>
            </w:r>
            <w:r w:rsidRPr="005062D9">
              <w:rPr>
                <w:rFonts w:cstheme="minorHAnsi"/>
                <w:b/>
                <w:bCs/>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rFonts w:cstheme="minorHAnsi"/>
                <w:b/>
                <w:bCs/>
                <w:sz w:val="24"/>
                <w:szCs w:val="24"/>
              </w:rPr>
              <w:fldChar w:fldCharType="separate"/>
            </w:r>
            <w:r w:rsidRPr="005062D9">
              <w:rPr>
                <w:rFonts w:cstheme="minorHAnsi"/>
                <w:b/>
                <w:bCs/>
                <w:noProof/>
                <w:sz w:val="24"/>
                <w:szCs w:val="24"/>
              </w:rPr>
              <w:t>(Bass &amp; Riggio, 2006)</w:t>
            </w:r>
            <w:r w:rsidRPr="005062D9">
              <w:rPr>
                <w:rFonts w:cstheme="minorHAnsi"/>
                <w:b/>
                <w:bCs/>
                <w:sz w:val="24"/>
                <w:szCs w:val="24"/>
              </w:rPr>
              <w:fldChar w:fldCharType="end"/>
            </w:r>
          </w:p>
        </w:tc>
      </w:tr>
      <w:tr w:rsidR="00E701CB" w:rsidRPr="005062D9" w14:paraId="0F7C6F75" w14:textId="77777777" w:rsidTr="002A7DFC">
        <w:tc>
          <w:tcPr>
            <w:tcW w:w="4649" w:type="dxa"/>
          </w:tcPr>
          <w:p w14:paraId="7D351066" w14:textId="77777777" w:rsidR="00E701CB" w:rsidRPr="005062D9" w:rsidRDefault="00E701CB" w:rsidP="002A7DFC">
            <w:pPr>
              <w:spacing w:line="480" w:lineRule="auto"/>
              <w:rPr>
                <w:rFonts w:cstheme="minorHAnsi"/>
                <w:sz w:val="24"/>
                <w:szCs w:val="24"/>
              </w:rPr>
            </w:pPr>
            <w:r w:rsidRPr="005062D9">
              <w:rPr>
                <w:rFonts w:cstheme="minorHAnsi"/>
                <w:sz w:val="24"/>
                <w:szCs w:val="24"/>
              </w:rPr>
              <w:t>Charisma/enthusiasm</w:t>
            </w:r>
          </w:p>
        </w:tc>
        <w:tc>
          <w:tcPr>
            <w:tcW w:w="4367" w:type="dxa"/>
          </w:tcPr>
          <w:p w14:paraId="77C303F9" w14:textId="77777777" w:rsidR="00E701CB" w:rsidRPr="005062D9" w:rsidRDefault="00E701CB" w:rsidP="002A7DFC">
            <w:pPr>
              <w:spacing w:line="480" w:lineRule="auto"/>
              <w:rPr>
                <w:rFonts w:cstheme="minorHAnsi"/>
                <w:sz w:val="24"/>
                <w:szCs w:val="24"/>
              </w:rPr>
            </w:pPr>
            <w:r w:rsidRPr="005062D9">
              <w:rPr>
                <w:rFonts w:cstheme="minorHAnsi"/>
                <w:sz w:val="24"/>
                <w:szCs w:val="24"/>
              </w:rPr>
              <w:t>Idealised Influence</w:t>
            </w:r>
          </w:p>
        </w:tc>
      </w:tr>
      <w:tr w:rsidR="00E701CB" w:rsidRPr="005062D9" w14:paraId="762948E0" w14:textId="77777777" w:rsidTr="002A7DFC">
        <w:tc>
          <w:tcPr>
            <w:tcW w:w="4649" w:type="dxa"/>
          </w:tcPr>
          <w:p w14:paraId="33CC82B1" w14:textId="77777777" w:rsidR="00E701CB" w:rsidRPr="005062D9" w:rsidRDefault="00E701CB" w:rsidP="002A7DFC">
            <w:pPr>
              <w:spacing w:line="480" w:lineRule="auto"/>
              <w:rPr>
                <w:rFonts w:cstheme="minorHAnsi"/>
                <w:sz w:val="24"/>
                <w:szCs w:val="24"/>
              </w:rPr>
            </w:pPr>
            <w:r w:rsidRPr="005062D9">
              <w:rPr>
                <w:rFonts w:cstheme="minorHAnsi"/>
                <w:sz w:val="24"/>
                <w:szCs w:val="24"/>
              </w:rPr>
              <w:t>A shared vision</w:t>
            </w:r>
          </w:p>
        </w:tc>
        <w:tc>
          <w:tcPr>
            <w:tcW w:w="4367" w:type="dxa"/>
          </w:tcPr>
          <w:p w14:paraId="47BE9A11" w14:textId="77777777" w:rsidR="00E701CB" w:rsidRPr="005062D9" w:rsidRDefault="00E701CB" w:rsidP="002A7DFC">
            <w:pPr>
              <w:spacing w:line="480" w:lineRule="auto"/>
              <w:rPr>
                <w:rFonts w:cstheme="minorHAnsi"/>
                <w:sz w:val="24"/>
                <w:szCs w:val="24"/>
              </w:rPr>
            </w:pPr>
            <w:r w:rsidRPr="005062D9">
              <w:rPr>
                <w:rFonts w:cstheme="minorHAnsi"/>
                <w:sz w:val="24"/>
                <w:szCs w:val="24"/>
              </w:rPr>
              <w:t>Inspirational Motivation</w:t>
            </w:r>
          </w:p>
        </w:tc>
      </w:tr>
      <w:tr w:rsidR="00E701CB" w:rsidRPr="005062D9" w14:paraId="12D3CAB9" w14:textId="77777777" w:rsidTr="002A7DFC">
        <w:tc>
          <w:tcPr>
            <w:tcW w:w="4649" w:type="dxa"/>
          </w:tcPr>
          <w:p w14:paraId="28DDBD40" w14:textId="77777777" w:rsidR="00E701CB" w:rsidRPr="005062D9" w:rsidRDefault="00E701CB" w:rsidP="002A7DFC">
            <w:pPr>
              <w:spacing w:line="480" w:lineRule="auto"/>
              <w:rPr>
                <w:rFonts w:cstheme="minorHAnsi"/>
                <w:sz w:val="24"/>
                <w:szCs w:val="24"/>
              </w:rPr>
            </w:pPr>
            <w:r w:rsidRPr="005062D9">
              <w:rPr>
                <w:rFonts w:cstheme="minorHAnsi"/>
                <w:sz w:val="24"/>
                <w:szCs w:val="24"/>
              </w:rPr>
              <w:t>Producing through people</w:t>
            </w:r>
          </w:p>
        </w:tc>
        <w:tc>
          <w:tcPr>
            <w:tcW w:w="4367" w:type="dxa"/>
          </w:tcPr>
          <w:p w14:paraId="5DB20E19" w14:textId="77777777" w:rsidR="00E701CB" w:rsidRPr="005062D9" w:rsidRDefault="00E701CB" w:rsidP="002A7DFC">
            <w:pPr>
              <w:spacing w:line="480" w:lineRule="auto"/>
              <w:rPr>
                <w:rFonts w:cstheme="minorHAnsi"/>
                <w:sz w:val="24"/>
                <w:szCs w:val="24"/>
              </w:rPr>
            </w:pPr>
            <w:r w:rsidRPr="005062D9">
              <w:rPr>
                <w:rFonts w:cstheme="minorHAnsi"/>
                <w:sz w:val="24"/>
                <w:szCs w:val="24"/>
              </w:rPr>
              <w:t>Individual Consideration</w:t>
            </w:r>
          </w:p>
        </w:tc>
      </w:tr>
      <w:tr w:rsidR="00E701CB" w:rsidRPr="005062D9" w14:paraId="19144170" w14:textId="77777777" w:rsidTr="002A7DFC">
        <w:tc>
          <w:tcPr>
            <w:tcW w:w="4649" w:type="dxa"/>
          </w:tcPr>
          <w:p w14:paraId="6214D56D" w14:textId="77777777" w:rsidR="00E701CB" w:rsidRPr="005062D9" w:rsidRDefault="00E701CB" w:rsidP="002A7DFC">
            <w:pPr>
              <w:spacing w:line="480" w:lineRule="auto"/>
              <w:rPr>
                <w:rFonts w:cstheme="minorHAnsi"/>
                <w:sz w:val="24"/>
                <w:szCs w:val="24"/>
              </w:rPr>
            </w:pPr>
            <w:r w:rsidRPr="005062D9">
              <w:rPr>
                <w:rFonts w:cstheme="minorHAnsi"/>
                <w:sz w:val="24"/>
                <w:szCs w:val="24"/>
              </w:rPr>
              <w:t>Positive modelling</w:t>
            </w:r>
          </w:p>
        </w:tc>
        <w:tc>
          <w:tcPr>
            <w:tcW w:w="4367" w:type="dxa"/>
          </w:tcPr>
          <w:p w14:paraId="544C959B" w14:textId="77777777" w:rsidR="00E701CB" w:rsidRPr="005062D9" w:rsidRDefault="00E701CB" w:rsidP="002A7DFC">
            <w:pPr>
              <w:spacing w:line="480" w:lineRule="auto"/>
              <w:rPr>
                <w:rFonts w:cstheme="minorHAnsi"/>
                <w:sz w:val="24"/>
                <w:szCs w:val="24"/>
              </w:rPr>
            </w:pPr>
            <w:r w:rsidRPr="005062D9">
              <w:rPr>
                <w:rFonts w:cstheme="minorHAnsi"/>
                <w:sz w:val="24"/>
                <w:szCs w:val="24"/>
              </w:rPr>
              <w:t>Idealised Influence</w:t>
            </w:r>
          </w:p>
        </w:tc>
      </w:tr>
      <w:tr w:rsidR="00E701CB" w:rsidRPr="005062D9" w14:paraId="504D5698" w14:textId="77777777" w:rsidTr="002A7DFC">
        <w:tc>
          <w:tcPr>
            <w:tcW w:w="4649" w:type="dxa"/>
          </w:tcPr>
          <w:p w14:paraId="391F2F45" w14:textId="77777777" w:rsidR="00E701CB" w:rsidRPr="005062D9" w:rsidRDefault="00E701CB" w:rsidP="002A7DFC">
            <w:pPr>
              <w:spacing w:line="480" w:lineRule="auto"/>
              <w:rPr>
                <w:rFonts w:cstheme="minorHAnsi"/>
                <w:sz w:val="24"/>
                <w:szCs w:val="24"/>
              </w:rPr>
            </w:pPr>
            <w:r w:rsidRPr="005062D9">
              <w:rPr>
                <w:rFonts w:cstheme="minorHAnsi"/>
                <w:sz w:val="24"/>
                <w:szCs w:val="24"/>
              </w:rPr>
              <w:t>Empowering others</w:t>
            </w:r>
          </w:p>
        </w:tc>
        <w:tc>
          <w:tcPr>
            <w:tcW w:w="4367" w:type="dxa"/>
          </w:tcPr>
          <w:p w14:paraId="7C652BC6" w14:textId="77777777" w:rsidR="00E701CB" w:rsidRPr="005062D9" w:rsidRDefault="00E701CB" w:rsidP="002A7DFC">
            <w:pPr>
              <w:spacing w:line="480" w:lineRule="auto"/>
              <w:rPr>
                <w:rFonts w:cstheme="minorHAnsi"/>
                <w:sz w:val="24"/>
                <w:szCs w:val="24"/>
              </w:rPr>
            </w:pPr>
            <w:r w:rsidRPr="005062D9">
              <w:rPr>
                <w:rFonts w:cstheme="minorHAnsi"/>
                <w:sz w:val="24"/>
                <w:szCs w:val="24"/>
              </w:rPr>
              <w:t>Intellectual Stimulation</w:t>
            </w:r>
          </w:p>
        </w:tc>
      </w:tr>
      <w:tr w:rsidR="00E701CB" w:rsidRPr="005062D9" w14:paraId="4804324A" w14:textId="77777777" w:rsidTr="002A7DFC">
        <w:tc>
          <w:tcPr>
            <w:tcW w:w="4649" w:type="dxa"/>
          </w:tcPr>
          <w:p w14:paraId="41FFF53D" w14:textId="77777777" w:rsidR="00E701CB" w:rsidRPr="005062D9" w:rsidRDefault="00E701CB" w:rsidP="002A7DFC">
            <w:pPr>
              <w:spacing w:line="480" w:lineRule="auto"/>
              <w:rPr>
                <w:rFonts w:cstheme="minorHAnsi"/>
                <w:sz w:val="24"/>
                <w:szCs w:val="24"/>
              </w:rPr>
            </w:pPr>
            <w:r w:rsidRPr="005062D9">
              <w:rPr>
                <w:rFonts w:cstheme="minorHAnsi"/>
                <w:sz w:val="24"/>
                <w:szCs w:val="24"/>
              </w:rPr>
              <w:t>Encouraging the heart</w:t>
            </w:r>
          </w:p>
        </w:tc>
        <w:tc>
          <w:tcPr>
            <w:tcW w:w="4367" w:type="dxa"/>
          </w:tcPr>
          <w:p w14:paraId="136FEDD8" w14:textId="77777777" w:rsidR="00E701CB" w:rsidRPr="005062D9" w:rsidRDefault="00E701CB" w:rsidP="002A7DFC">
            <w:pPr>
              <w:keepNext/>
              <w:spacing w:line="480" w:lineRule="auto"/>
              <w:rPr>
                <w:rFonts w:cstheme="minorHAnsi"/>
                <w:sz w:val="24"/>
                <w:szCs w:val="24"/>
              </w:rPr>
            </w:pPr>
            <w:r w:rsidRPr="005062D9">
              <w:rPr>
                <w:rFonts w:cstheme="minorHAnsi"/>
                <w:sz w:val="24"/>
                <w:szCs w:val="24"/>
              </w:rPr>
              <w:t>Inspirational Motivation</w:t>
            </w:r>
          </w:p>
        </w:tc>
      </w:tr>
    </w:tbl>
    <w:p w14:paraId="640A0AE9" w14:textId="1830B1E8" w:rsidR="00E701CB" w:rsidRPr="005062D9" w:rsidRDefault="00E701CB" w:rsidP="00E701CB">
      <w:pPr>
        <w:pStyle w:val="Caption"/>
      </w:pPr>
      <w:bookmarkStart w:id="30" w:name="_Toc83645604"/>
      <w:r w:rsidRPr="005062D9">
        <w:t xml:space="preserve">Figure </w:t>
      </w:r>
      <w:fldSimple w:instr=" SEQ Figure \* ARABIC ">
        <w:r w:rsidR="00FB3873">
          <w:rPr>
            <w:noProof/>
          </w:rPr>
          <w:t>2</w:t>
        </w:r>
      </w:fldSimple>
      <w:r w:rsidRPr="005062D9">
        <w:t xml:space="preserve"> - Relationship between conducting qualities (Armstrong &amp; Armstrong, 1996) and FRLM factors.</w:t>
      </w:r>
      <w:bookmarkEnd w:id="30"/>
    </w:p>
    <w:p w14:paraId="7051782A" w14:textId="77777777" w:rsidR="00E701CB" w:rsidRPr="005062D9" w:rsidRDefault="00E701CB" w:rsidP="00E701CB">
      <w:pPr>
        <w:spacing w:line="480" w:lineRule="auto"/>
        <w:rPr>
          <w:rFonts w:cstheme="minorHAnsi"/>
          <w:sz w:val="24"/>
          <w:szCs w:val="24"/>
        </w:rPr>
      </w:pPr>
    </w:p>
    <w:p w14:paraId="007BD634"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This paper refers to the potential for conducting to be an educational act, however the central thesis is that first and foremost conductors are leaders of people and that whilst this often involves development and coaching, conductors should also consider followers’ needs in other terms such as motivation and individual support. This represents an important alternative perspective on choral conducting. As previously mentioned, much choral research takes an educational perspective on the role of a conductor as opposed to a leadership perspective. Armstrong &amp; Armstrong’s view of the conductor as a leader first whose role may involve the education of followers among other things, as opposed to as an educator, allows the full exploration of the conductor’s role, without either limiting the scope of study to educational practices or mandating that a conductor </w:t>
      </w:r>
      <w:r w:rsidRPr="005062D9">
        <w:rPr>
          <w:rFonts w:cstheme="minorHAnsi"/>
          <w:i/>
          <w:iCs/>
          <w:sz w:val="24"/>
          <w:szCs w:val="24"/>
        </w:rPr>
        <w:t>should</w:t>
      </w:r>
      <w:r w:rsidRPr="005062D9">
        <w:rPr>
          <w:rFonts w:cstheme="minorHAnsi"/>
          <w:sz w:val="24"/>
          <w:szCs w:val="24"/>
        </w:rPr>
        <w:t xml:space="preserve"> be an educator. </w:t>
      </w:r>
    </w:p>
    <w:p w14:paraId="29D52E95" w14:textId="77777777" w:rsidR="00E701CB" w:rsidRPr="005062D9" w:rsidRDefault="00E701CB" w:rsidP="00E701CB">
      <w:pPr>
        <w:spacing w:line="480" w:lineRule="auto"/>
        <w:rPr>
          <w:rFonts w:cstheme="minorHAnsi"/>
          <w:sz w:val="24"/>
          <w:szCs w:val="24"/>
        </w:rPr>
      </w:pPr>
    </w:p>
    <w:p w14:paraId="7268CB9D"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Armstrong &amp; Armstrong’s paper contrasts not only with previous choral research in terms of theoretical perspective, but also with previous choral leadership studies in terms of paradigm. Authors discussed previously, such as Allen and Apfelstadt, use theories lying within a Transactional paradigm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Avery","given":"Gayle. C.","non-dropping-particle":"","parse-names":false,"suffix":""}],"edition":"First","id":"ITEM-1","issued":{"date-parts":[["2004"]]},"number-of-pages":"316","publisher":"Sage Publications Ltd","publisher-place":"London","title":"Understanding Leadership: Paradigms and Cases","type":"book"},"uris":["http://www.mendeley.com/documents/?uuid=289a9f1f-6a80-4300-be3c-ff7f8c3e49c0"]}],"mendeley":{"formattedCitation":"(Avery, 2004)","plainTextFormattedCitation":"(Avery, 2004)","previouslyFormattedCitation":"(Avery, 2004)"},"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Avery, 2004)</w:t>
      </w:r>
      <w:r w:rsidRPr="005062D9">
        <w:rPr>
          <w:rFonts w:cstheme="minorHAnsi"/>
          <w:sz w:val="24"/>
          <w:szCs w:val="24"/>
        </w:rPr>
        <w:fldChar w:fldCharType="end"/>
      </w:r>
      <w:r w:rsidRPr="005062D9">
        <w:rPr>
          <w:rFonts w:cstheme="minorHAnsi"/>
          <w:sz w:val="24"/>
          <w:szCs w:val="24"/>
        </w:rPr>
        <w:t xml:space="preserve">. The focus of these types of leadership theories is on task completion and transactional leaders use ‘carrot or stick’ methods to ensure follower compliance. There is scope within this paradigm for the encouragement and support of individuals however the focus is not </w:t>
      </w:r>
      <w:r w:rsidRPr="005062D9">
        <w:rPr>
          <w:rFonts w:cstheme="minorHAnsi"/>
          <w:i/>
          <w:iCs/>
          <w:sz w:val="24"/>
          <w:szCs w:val="24"/>
        </w:rPr>
        <w:t>necessarily</w:t>
      </w:r>
      <w:r w:rsidRPr="005062D9">
        <w:rPr>
          <w:rFonts w:cstheme="minorHAnsi"/>
          <w:sz w:val="24"/>
          <w:szCs w:val="24"/>
        </w:rPr>
        <w:t xml:space="preserve"> on the development of followers and there is no strict requirement for transactional leaders to use follower emotions to inspire group cohesion or achieve success. Armstrong &amp; Armstrong’s suggestion that conductors should behave transformationally, focusing on followers as opposed to focusing </w:t>
      </w:r>
      <w:r w:rsidRPr="005062D9">
        <w:rPr>
          <w:rFonts w:cstheme="minorHAnsi"/>
          <w:sz w:val="24"/>
          <w:szCs w:val="24"/>
        </w:rPr>
        <w:lastRenderedPageBreak/>
        <w:t xml:space="preserve">solely on task completion, is an important paradigm shift in the study of choral conductors as leaders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Armstrong","given":"Susan","non-dropping-particle":"","parse-names":false,"suffix":""},{"dropping-particle":"","family":"Armstrong","given":"Scott","non-dropping-particle":"","parse-names":false,"suffix":""}],"container-title":"Music Educators Journal","id":"ITEM-1","issue":"6","issued":{"date-parts":[["1996"]]},"page":"22-25","title":"The Conductor As Transformational Leader","type":"article-journal","volume":"82"},"uris":["http://www.mendeley.com/documents/?uuid=78626e89-71d7-42a7-a2d6-af6f70ff5a3f"]}],"mendeley":{"formattedCitation":"(Armstrong &amp; Armstrong, 1996)","plainTextFormattedCitation":"(Armstrong &amp; Armstrong, 1996)","previouslyFormattedCitation":"(Armstrong &amp; Armstrong, 1996)"},"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Armstrong &amp; Armstrong, 1996)</w:t>
      </w:r>
      <w:r w:rsidRPr="005062D9">
        <w:rPr>
          <w:rFonts w:cstheme="minorHAnsi"/>
          <w:sz w:val="24"/>
          <w:szCs w:val="24"/>
        </w:rPr>
        <w:fldChar w:fldCharType="end"/>
      </w:r>
      <w:r w:rsidRPr="005062D9">
        <w:rPr>
          <w:rFonts w:cstheme="minorHAnsi"/>
          <w:sz w:val="24"/>
          <w:szCs w:val="24"/>
        </w:rPr>
        <w:t>.</w:t>
      </w:r>
    </w:p>
    <w:p w14:paraId="3958484C" w14:textId="77777777" w:rsidR="00E701CB" w:rsidRPr="005062D9" w:rsidRDefault="00E701CB" w:rsidP="00E701CB">
      <w:pPr>
        <w:spacing w:line="480" w:lineRule="auto"/>
        <w:rPr>
          <w:rFonts w:cstheme="minorHAnsi"/>
          <w:sz w:val="24"/>
          <w:szCs w:val="24"/>
        </w:rPr>
      </w:pPr>
    </w:p>
    <w:p w14:paraId="0ADA7064"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Transformational Leadership Theory has also been used as a framework for a small number of empirical studies of choral conducting. Brenda Davidson (1995) and Chris Ludwa (2012) both used the Multifactor Leadership Questionnaire (MLQ) in their doctoral theses to assess levels of Transformational Leadership in choral conductors. The MLQ is a quantitative instrument used to determine a leader’s approach in relation to the FRLM. The MLQ can be administered to leaders alone, or to both leaders and their followers, in order to add another perspective to the assessment. Whilst Davidson administered the MLQ only to conductors, Ludwa included more participants in his study and collected responses to the MLQ from the conductors’ choral singers and colleagues to add to his assessment of the conductors’ leadership styles. </w:t>
      </w:r>
    </w:p>
    <w:p w14:paraId="79166B90" w14:textId="77777777" w:rsidR="00E701CB" w:rsidRPr="005062D9" w:rsidRDefault="00E701CB" w:rsidP="00E701CB">
      <w:pPr>
        <w:spacing w:line="480" w:lineRule="auto"/>
        <w:rPr>
          <w:rFonts w:cstheme="minorHAnsi"/>
          <w:sz w:val="24"/>
          <w:szCs w:val="24"/>
        </w:rPr>
      </w:pPr>
    </w:p>
    <w:p w14:paraId="6C297F34"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Davidson’s study used 3 separate questionnaires to assess conductors’ leadership styles: the Leader Behavior Description Questionnaire; the Leader Effectiveness and Adaptability Description Self-Test; and the Multifactor Leadership Questionnaire </w:t>
      </w:r>
      <w:r w:rsidRPr="005062D9">
        <w:rPr>
          <w:rFonts w:cstheme="minorHAnsi"/>
          <w:sz w:val="24"/>
          <w:szCs w:val="24"/>
        </w:rPr>
        <w:fldChar w:fldCharType="begin" w:fldLock="1"/>
      </w:r>
      <w:r w:rsidRPr="005062D9">
        <w:rPr>
          <w:rFonts w:cstheme="minorHAnsi"/>
          <w:sz w:val="24"/>
          <w:szCs w:val="24"/>
        </w:rPr>
        <w:instrText>ADDIN CSL_CITATION {"citationItems":[{"id":"ITEM-1","itemData":{"ISBN":"0419-4209","abstract":"The purpose of this study was to identify the primary leadership styles of successful male and female college choral directors and to determine whether differences occurred based on gender, years of choral experience, and years at present institution. Leadership styles were analyzed within three theoretical perspectives: (a) Stogdill's Behavioral and Attitudinal Leadership Theory, measured by the Leader Behavior Description Questionnaire (LBDQ-Form XII-Self), (b) Hersey and Blanchard's Situational Leadership Theory, measured by the Leader Effectiveness and Adaptability Description Self-Test (LEAD-Self), and (c) Bass' Transformational/Transactional Leadership Theory, measured by the Multifactor Leadership Questionnaire (MLQ-researcher-adapted self-report). An additional purpose of this study was to compile a profile of the successful male and female college choral director, using data gathered from the researcher-designed Personal Profile Questionnaire. These profiles were compared and contrasted in four areas: (a) age and teaching experience, (b) educational background, (c) professional career development, and (d) achievements. Subjects for this study were nominated by the top divisional, state, and national officials of the American Choral Directors Association as the most successful male and female college choral directors in the United States. Of those nominated, 27 males and 24 females consented to participate in the study and completed the four questionnaires. Data were subjected to various mathematical procedures and multiple analyses of variance (ANOVAs) to compile profiles and test the hypotheses. The profiles of males and females were similar in age and teaching experience, educational background, professional career development, and achievements, with some exceptions noted. Results of the ANOVAs indicated that there was no significant difference (p &lt;) in primary leadership style in any of the three theoretical perspectives based on gender. There we (PsycINFO Database Record (c) 2016 APA, all rights reserved)","author":[{"dropping-particle":"","family":"Davidson","given":"Brenda Joyce","non-dropping-particle":"","parse-names":false,"suffix":""}],"id":"ITEM-1","issued":{"date-parts":[["1995"]]},"publisher":"Arizona State University","title":"Leadership styles of succussful male and female college choral directors","type":"thesis"},"uris":["http://www.mendeley.com/documents/?uuid=fbfba30c-6ae0-4555-b0ef-0a3ce5a30967"]}],"mendeley":{"formattedCitation":"(Davidson, 1995)","plainTextFormattedCitation":"(Davidson, 1995)","previouslyFormattedCitation":"(Davidson, 1995)"},"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Davidson, 1995)</w:t>
      </w:r>
      <w:r w:rsidRPr="005062D9">
        <w:rPr>
          <w:rFonts w:cstheme="minorHAnsi"/>
          <w:sz w:val="24"/>
          <w:szCs w:val="24"/>
        </w:rPr>
        <w:fldChar w:fldCharType="end"/>
      </w:r>
      <w:r w:rsidRPr="005062D9">
        <w:rPr>
          <w:rFonts w:cstheme="minorHAnsi"/>
          <w:sz w:val="24"/>
          <w:szCs w:val="24"/>
        </w:rPr>
        <w:t xml:space="preserve">. The results are discussed primarily in terms of task/relationship focus, i.e. in a Transactional paradigm however after analysis of her data relating to Transformational Leadership Davidson does note a “… significant difference (p &lt; .05) between the three transformational styles of leadership (Charismatic, Individualized Consideration, and Intellectual Stimulation) and the two transactional styles (Contingent Reward and Management by Exception)” </w:t>
      </w:r>
      <w:r w:rsidRPr="005062D9">
        <w:rPr>
          <w:rFonts w:cstheme="minorHAnsi"/>
          <w:sz w:val="24"/>
          <w:szCs w:val="24"/>
        </w:rPr>
        <w:lastRenderedPageBreak/>
        <w:fldChar w:fldCharType="begin" w:fldLock="1"/>
      </w:r>
      <w:r w:rsidRPr="005062D9">
        <w:rPr>
          <w:rFonts w:cstheme="minorHAnsi"/>
          <w:sz w:val="24"/>
          <w:szCs w:val="24"/>
        </w:rPr>
        <w:instrText>ADDIN CSL_CITATION {"citationItems":[{"id":"ITEM-1","itemData":{"ISBN":"0419-4209","abstract":"The purpose of this study was to identify the primary leadership styles of successful male and female college choral directors and to determine whether differences occurred based on gender, years of choral experience, and years at present institution. Leadership styles were analyzed within three theoretical perspectives: (a) Stogdill's Behavioral and Attitudinal Leadership Theory, measured by the Leader Behavior Description Questionnaire (LBDQ-Form XII-Self), (b) Hersey and Blanchard's Situational Leadership Theory, measured by the Leader Effectiveness and Adaptability Description Self-Test (LEAD-Self), and (c) Bass' Transformational/Transactional Leadership Theory, measured by the Multifactor Leadership Questionnaire (MLQ-researcher-adapted self-report). An additional purpose of this study was to compile a profile of the successful male and female college choral director, using data gathered from the researcher-designed Personal Profile Questionnaire. These profiles were compared and contrasted in four areas: (a) age and teaching experience, (b) educational background, (c) professional career development, and (d) achievements. Subjects for this study were nominated by the top divisional, state, and national officials of the American Choral Directors Association as the most successful male and female college choral directors in the United States. Of those nominated, 27 males and 24 females consented to participate in the study and completed the four questionnaires. Data were subjected to various mathematical procedures and multiple analyses of variance (ANOVAs) to compile profiles and test the hypotheses. The profiles of males and females were similar in age and teaching experience, educational background, professional career development, and achievements, with some exceptions noted. Results of the ANOVAs indicated that there was no significant difference (p &lt;) in primary leadership style in any of the three theoretical perspectives based on gender. There we (PsycINFO Database Record (c) 2016 APA, all rights reserved)","author":[{"dropping-particle":"","family":"Davidson","given":"Brenda Joyce","non-dropping-particle":"","parse-names":false,"suffix":""}],"id":"ITEM-1","issued":{"date-parts":[["1995"]]},"publisher":"Arizona State University","title":"Leadership styles of succussful male and female college choral directors","type":"thesis"},"uris":["http://www.mendeley.com/documents/?uuid=fbfba30c-6ae0-4555-b0ef-0a3ce5a30967"]}],"mendeley":{"formattedCitation":"(Davidson, 1995)","manualFormatting":"(Davidson, 1995, p.47)","plainTextFormattedCitation":"(Davidson, 1995)","previouslyFormattedCitation":"(Davidson, 1995)"},"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Davidson, 1995, p.47)</w:t>
      </w:r>
      <w:r w:rsidRPr="005062D9">
        <w:rPr>
          <w:rFonts w:cstheme="minorHAnsi"/>
          <w:sz w:val="24"/>
          <w:szCs w:val="24"/>
        </w:rPr>
        <w:fldChar w:fldCharType="end"/>
      </w:r>
      <w:r w:rsidRPr="005062D9">
        <w:rPr>
          <w:rFonts w:cstheme="minorHAnsi"/>
          <w:sz w:val="24"/>
          <w:szCs w:val="24"/>
        </w:rPr>
        <w:t xml:space="preserve">. Davidson found that choral conductors participating in this study rated their leadership more Transformational than Transactional or Laissez Faire. </w:t>
      </w:r>
    </w:p>
    <w:p w14:paraId="0F01CC87" w14:textId="77777777" w:rsidR="00E701CB" w:rsidRPr="005062D9" w:rsidRDefault="00E701CB" w:rsidP="00E701CB">
      <w:pPr>
        <w:spacing w:line="480" w:lineRule="auto"/>
        <w:rPr>
          <w:rFonts w:cstheme="minorHAnsi"/>
          <w:sz w:val="24"/>
          <w:szCs w:val="24"/>
        </w:rPr>
      </w:pPr>
    </w:p>
    <w:p w14:paraId="53101A67"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Whilst Davidson’s thesis suggests that choral conductors report using Transformational Leadership in their practice, Ludwa’s 2012 study suggests that self-reports from conductors may not be sufficient to determine the extent of the use of Transformational Leadership by conductors. Arguably Ludwa’s most interesting finding is that “conductors’ leadership skills both on and off the podium are perceived differently by their followers and colleagues”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Ludwa","given":"Chris","non-dropping-particle":"","parse-names":false,"suffix":""}],"id":"ITEM-1","issued":{"date-parts":[["2012"]]},"number-of-pages":"100","publisher":"Indiana university","title":"Assessing the Leadership Potential of Choral Conductors","type":"thesis"},"uris":["http://www.mendeley.com/documents/?uuid=c10e70e4-9eea-4649-9efc-d194bf46b224"]}],"mendeley":{"formattedCitation":"(Ludwa, 2012)","manualFormatting":"(Ludwa, 2012, p62)","plainTextFormattedCitation":"(Ludwa, 2012)","previouslyFormattedCitation":"(Ludwa, 2012)"},"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Ludwa, 2012, p62)</w:t>
      </w:r>
      <w:r w:rsidRPr="005062D9">
        <w:rPr>
          <w:rFonts w:cstheme="minorHAnsi"/>
          <w:sz w:val="24"/>
          <w:szCs w:val="24"/>
        </w:rPr>
        <w:fldChar w:fldCharType="end"/>
      </w:r>
      <w:r w:rsidRPr="005062D9">
        <w:rPr>
          <w:rFonts w:cstheme="minorHAnsi"/>
          <w:sz w:val="24"/>
          <w:szCs w:val="24"/>
        </w:rPr>
        <w:t>.</w:t>
      </w:r>
      <w:r w:rsidRPr="005062D9">
        <w:rPr>
          <w:rFonts w:cstheme="minorHAnsi"/>
          <w:b/>
          <w:bCs/>
          <w:sz w:val="24"/>
          <w:szCs w:val="24"/>
        </w:rPr>
        <w:t xml:space="preserve"> </w:t>
      </w:r>
      <w:r w:rsidRPr="005062D9">
        <w:rPr>
          <w:rFonts w:cstheme="minorHAnsi"/>
          <w:sz w:val="24"/>
          <w:szCs w:val="24"/>
        </w:rPr>
        <w:t xml:space="preserve">When conductors’ self-ratings of transformational leadership were compared with those given to them by their students or colleagues, a small or negative correlation occurred. This may suggest that conductors believe they are using Transformational Leadership whilst their singers and colleagues disagree. Ludwa argues that whilst this may be a valid interpretation of the results, it may also be that perceptions of the conductors’ leadership styles are influenced by their use of communication. He suggests that the correlation of the conductor, student and colleague scores could be improved by the use of more effective communication on the part of the conductors. He suggests that “[p]roviding ensemble members either a mechanism to provide honest feedback as to their experience or engaging them in the conductor’s overall vision may enable stronger leadership by conductors of all types of ensembles”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Ludwa","given":"Chris","non-dropping-particle":"","parse-names":false,"suffix":""}],"id":"ITEM-1","issued":{"date-parts":[["2012"]]},"number-of-pages":"100","publisher":"Indiana university","title":"Assessing the Leadership Potential of Choral Conductors","type":"thesis"},"uris":["http://www.mendeley.com/documents/?uuid=c10e70e4-9eea-4649-9efc-d194bf46b224"]}],"mendeley":{"formattedCitation":"(Ludwa, 2012)","manualFormatting":"(Ludwa, 2012, p.62)","plainTextFormattedCitation":"(Ludwa, 2012)","previouslyFormattedCitation":"(Ludwa, 2012)"},"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Ludwa, 2012, p.62)</w:t>
      </w:r>
      <w:r w:rsidRPr="005062D9">
        <w:rPr>
          <w:rFonts w:cstheme="minorHAnsi"/>
          <w:sz w:val="24"/>
          <w:szCs w:val="24"/>
        </w:rPr>
        <w:fldChar w:fldCharType="end"/>
      </w:r>
      <w:r w:rsidRPr="005062D9">
        <w:rPr>
          <w:rFonts w:cstheme="minorHAnsi"/>
          <w:sz w:val="24"/>
          <w:szCs w:val="24"/>
        </w:rPr>
        <w:t xml:space="preserve">. In spite of this discrepancy in scores between conductor, singers and colleagues, ratings for Transformational Leadership were higher than those for Transactional Leadership, suggesting that whilst the various groups may disagree on the exact level of </w:t>
      </w:r>
      <w:r w:rsidRPr="005062D9">
        <w:rPr>
          <w:rFonts w:cstheme="minorHAnsi"/>
          <w:sz w:val="24"/>
          <w:szCs w:val="24"/>
        </w:rPr>
        <w:lastRenderedPageBreak/>
        <w:t xml:space="preserve">Transformational Leadership used by conductors, this is still the most frequently used leadership style of conductors participating in this study. </w:t>
      </w:r>
    </w:p>
    <w:p w14:paraId="2BD1C693" w14:textId="77777777" w:rsidR="00E701CB" w:rsidRPr="005062D9" w:rsidRDefault="00E701CB" w:rsidP="00E701CB">
      <w:pPr>
        <w:spacing w:line="480" w:lineRule="auto"/>
        <w:rPr>
          <w:rFonts w:cstheme="minorHAnsi"/>
          <w:sz w:val="24"/>
          <w:szCs w:val="24"/>
        </w:rPr>
      </w:pPr>
    </w:p>
    <w:p w14:paraId="29BBB11F" w14:textId="77777777" w:rsidR="00E701CB" w:rsidRPr="005062D9" w:rsidRDefault="00E701CB" w:rsidP="00E701CB">
      <w:pPr>
        <w:pStyle w:val="Heading3"/>
        <w:spacing w:line="480" w:lineRule="auto"/>
        <w:rPr>
          <w:sz w:val="28"/>
          <w:szCs w:val="28"/>
        </w:rPr>
      </w:pPr>
      <w:bookmarkStart w:id="31" w:name="_Toc47012697"/>
      <w:bookmarkStart w:id="32" w:name="_Toc83645713"/>
      <w:r w:rsidRPr="005062D9">
        <w:rPr>
          <w:sz w:val="28"/>
          <w:szCs w:val="28"/>
        </w:rPr>
        <w:t>4.4.3.2 Servant Leadership</w:t>
      </w:r>
      <w:bookmarkEnd w:id="31"/>
      <w:bookmarkEnd w:id="32"/>
      <w:r w:rsidRPr="005062D9">
        <w:rPr>
          <w:sz w:val="28"/>
          <w:szCs w:val="28"/>
        </w:rPr>
        <w:t xml:space="preserve"> </w:t>
      </w:r>
    </w:p>
    <w:p w14:paraId="2086C330"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The concept of Servant Leadership was first developed in the 1970s by Robert Greenleaf, based on his reading of Hermann Hesse’s (1956) novel The Journey to the East in which a servant to a group of travellers emerges as the group’s leader through attending to the needs of each member of the group to the point that they are unable to function without him </w:t>
      </w:r>
      <w:r w:rsidRPr="005062D9">
        <w:rPr>
          <w:rFonts w:cstheme="minorHAnsi"/>
          <w:sz w:val="24"/>
          <w:szCs w:val="24"/>
        </w:rPr>
        <w:fldChar w:fldCharType="begin" w:fldLock="1"/>
      </w:r>
      <w:r w:rsidRPr="005062D9">
        <w:rPr>
          <w:rFonts w:cstheme="minorHAnsi"/>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plainTextFormattedCitation":"(Northouse, 2016)","previouslyFormattedCitation":"(Northouse, 2016)"},"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Northouse, 2016)</w:t>
      </w:r>
      <w:r w:rsidRPr="005062D9">
        <w:rPr>
          <w:rFonts w:cstheme="minorHAnsi"/>
          <w:sz w:val="24"/>
          <w:szCs w:val="24"/>
        </w:rPr>
        <w:fldChar w:fldCharType="end"/>
      </w:r>
      <w:r w:rsidRPr="005062D9">
        <w:rPr>
          <w:rFonts w:cstheme="minorHAnsi"/>
          <w:sz w:val="24"/>
          <w:szCs w:val="24"/>
        </w:rPr>
        <w:t xml:space="preserve">. Within Servant Leadership theory, the leader’s focus is placed firmly on the fulfilment of their followers’ needs. Since this time, relatively little empirical study has been undertaken on this theory </w:t>
      </w:r>
      <w:r w:rsidRPr="005062D9">
        <w:rPr>
          <w:rFonts w:cstheme="minorHAnsi"/>
          <w:sz w:val="24"/>
          <w:szCs w:val="24"/>
        </w:rPr>
        <w:fldChar w:fldCharType="begin" w:fldLock="1"/>
      </w:r>
      <w:r w:rsidRPr="005062D9">
        <w:rPr>
          <w:rFonts w:cstheme="minorHAnsi"/>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id":"ITEM-2","itemData":{"DOI":"10.1108/01437730410538671","ISSN":"01437739","abstract":"This article examines transformational leadership and servant leadership to determine what similarities and differences exist between the two leadership concepts. The authors posit that the primary difference between transformational leadership and servant leadership is the focus of the leader. The transformational leader's focus is directed toward the organization, and his or her behavior builds follower commitment toward organizational objectives, while the servant leader's focus is on the followers, and the achievement of organizational objectives is a subordinate outcome. The extent to which the leader is able to shift the primary focus of leadership from the organization to the follower is the distinguishing factor in classifying leaders as either transformational or servant leaders. This article also looks at the next stage of developmental issues in servant leadership, such as the challenges facing empirical investigation and measurement, and the changes that are occurring in current thinking about the servant leadership approach. Ultimately, the case is made that although different, both transformational leadership and servant leadership offer the conceptual framework for dynamic leadership. © 2004, Emerald Group Publishing Limited","author":[{"dropping-particle":"","family":"Gregory Stone","given":"A.","non-dropping-particle":"","parse-names":false,"suffix":""},{"dropping-particle":"","family":"Russell","given":"Robert F.","non-dropping-particle":"","parse-names":false,"suffix":""},{"dropping-particle":"","family":"Patterson","given":"Kathleen","non-dropping-particle":"","parse-names":false,"suffix":""}],"container-title":"The Leadership &amp; Organization Development Journal","id":"ITEM-2","issue":"4","issued":{"date-parts":[["2004"]]},"page":"349-361","title":"Transformational versus servant leadership: A difference in leader focus","type":"article-journal","volume":"25"},"uris":["http://www.mendeley.com/documents/?uuid=f957d597-35d4-42bd-adb1-8dd0dc2abe82"]}],"mendeley":{"formattedCitation":"(Gregory Stone et al., 2004; Northouse, 2016)","plainTextFormattedCitation":"(Gregory Stone et al., 2004; Northouse, 2016)","previouslyFormattedCitation":"(Gregory Stone et al., 2004; Northouse, 2016)"},"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Gregory Stone et al., 2004; Northouse, 2016)</w:t>
      </w:r>
      <w:r w:rsidRPr="005062D9">
        <w:rPr>
          <w:rFonts w:cstheme="minorHAnsi"/>
          <w:sz w:val="24"/>
          <w:szCs w:val="24"/>
        </w:rPr>
        <w:fldChar w:fldCharType="end"/>
      </w:r>
      <w:r w:rsidRPr="005062D9">
        <w:rPr>
          <w:rFonts w:cstheme="minorHAnsi"/>
          <w:sz w:val="24"/>
          <w:szCs w:val="24"/>
        </w:rPr>
        <w:t xml:space="preserve"> </w:t>
      </w:r>
      <w:r>
        <w:rPr>
          <w:rFonts w:cstheme="minorHAnsi"/>
          <w:sz w:val="24"/>
          <w:szCs w:val="24"/>
        </w:rPr>
        <w:t>al</w:t>
      </w:r>
      <w:r w:rsidRPr="005062D9">
        <w:rPr>
          <w:rFonts w:cstheme="minorHAnsi"/>
          <w:sz w:val="24"/>
          <w:szCs w:val="24"/>
        </w:rPr>
        <w:t xml:space="preserve">though a few scholars have attempted to develop a model of Servant Leadership. A 2011 review of Servant Leadership identified four different models as being most influential, but no single theory was identified as definitive </w:t>
      </w:r>
      <w:r w:rsidRPr="005062D9">
        <w:rPr>
          <w:rFonts w:cstheme="minorHAnsi"/>
          <w:sz w:val="24"/>
          <w:szCs w:val="24"/>
        </w:rPr>
        <w:fldChar w:fldCharType="begin" w:fldLock="1"/>
      </w:r>
      <w:r w:rsidRPr="005062D9">
        <w:rPr>
          <w:rFonts w:cstheme="minorHAnsi"/>
          <w:sz w:val="24"/>
          <w:szCs w:val="24"/>
        </w:rPr>
        <w:instrText>ADDIN CSL_CITATION {"citationItems":[{"id":"ITEM-1","itemData":{"DOI":"10.1177/0149206310380462","author":[{"dropping-particle":"Van","family":"Dierendonck","given":"Dirk","non-dropping-particle":"","parse-names":false,"suffix":""}],"container-title":"Journal of Management","id":"ITEM-1","issue":"4","issued":{"date-parts":[["2011"]]},"page":"1228-1261","title":"Servant Leadership : A Review and Synthesis","type":"article-journal","volume":"37"},"uris":["http://www.mendeley.com/documents/?uuid=73f86b9f-4940-4a0d-8214-8ea5b208c736"]}],"mendeley":{"formattedCitation":"(Dierendonck, 2011)","plainTextFormattedCitation":"(Dierendonck, 2011)","previouslyFormattedCitation":"(Dierendonck, 2011)"},"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Dierendonck, 2011)</w:t>
      </w:r>
      <w:r w:rsidRPr="005062D9">
        <w:rPr>
          <w:rFonts w:cstheme="minorHAnsi"/>
          <w:sz w:val="24"/>
          <w:szCs w:val="24"/>
        </w:rPr>
        <w:fldChar w:fldCharType="end"/>
      </w:r>
      <w:r w:rsidRPr="005062D9">
        <w:rPr>
          <w:rFonts w:cstheme="minorHAnsi"/>
          <w:sz w:val="24"/>
          <w:szCs w:val="24"/>
        </w:rPr>
        <w:t>. Whilst modern models of Servant Leadership vary, all are based on Greenleaf’s original suggestion that:</w:t>
      </w:r>
    </w:p>
    <w:p w14:paraId="6CFAC281" w14:textId="77777777" w:rsidR="00E701CB" w:rsidRPr="005062D9" w:rsidRDefault="00E701CB" w:rsidP="00E701CB">
      <w:pPr>
        <w:spacing w:line="480" w:lineRule="auto"/>
        <w:rPr>
          <w:rFonts w:cstheme="minorHAnsi"/>
          <w:sz w:val="24"/>
          <w:szCs w:val="24"/>
        </w:rPr>
      </w:pPr>
    </w:p>
    <w:p w14:paraId="6B04C64C" w14:textId="77777777" w:rsidR="00E701CB" w:rsidRPr="005062D9" w:rsidRDefault="00E701CB" w:rsidP="00E701CB">
      <w:pPr>
        <w:spacing w:line="480" w:lineRule="auto"/>
        <w:ind w:left="720"/>
        <w:rPr>
          <w:rFonts w:cstheme="minorHAnsi"/>
          <w:sz w:val="24"/>
          <w:szCs w:val="24"/>
        </w:rPr>
      </w:pPr>
      <w:r w:rsidRPr="005062D9">
        <w:rPr>
          <w:rFonts w:cstheme="minorHAnsi"/>
          <w:sz w:val="24"/>
          <w:szCs w:val="24"/>
        </w:rPr>
        <w:t xml:space="preserve">“[Servant leadership] begins with the natural feeling that one wants to serve, to serve first. Then conscious choice brings one to aspire to lead…The difference manifests itself in the care taken by the servant—first to make sure that other people’s highest priority needs are being served. The best test . . . is: do those served grow as persons; do they, while being served, become healthier, wiser, freer, more autonomous, more likely themselves to become servants? And, what is the effect on </w:t>
      </w:r>
      <w:r w:rsidRPr="005062D9">
        <w:rPr>
          <w:rFonts w:cstheme="minorHAnsi"/>
          <w:sz w:val="24"/>
          <w:szCs w:val="24"/>
        </w:rPr>
        <w:lastRenderedPageBreak/>
        <w:t xml:space="preserve">the least privileged in society; will they benefit, or, at least, will they not be further deprived?” </w:t>
      </w:r>
      <w:r w:rsidRPr="005062D9">
        <w:rPr>
          <w:rFonts w:cstheme="minorHAnsi"/>
          <w:sz w:val="24"/>
          <w:szCs w:val="24"/>
        </w:rPr>
        <w:fldChar w:fldCharType="begin" w:fldLock="1"/>
      </w:r>
      <w:r w:rsidRPr="005062D9">
        <w:rPr>
          <w:rFonts w:cstheme="minorHAnsi"/>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manualFormatting":"(Greenleaf, 1970, cited by Northouse, 2016)","plainTextFormattedCitation":"(Northouse, 2016)","previouslyFormattedCitation":"(Northouse, 2016)"},"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Greenleaf, 1970, cited by Northouse, 2016)</w:t>
      </w:r>
      <w:r w:rsidRPr="005062D9">
        <w:rPr>
          <w:rFonts w:cstheme="minorHAnsi"/>
          <w:sz w:val="24"/>
          <w:szCs w:val="24"/>
        </w:rPr>
        <w:fldChar w:fldCharType="end"/>
      </w:r>
    </w:p>
    <w:p w14:paraId="31384021" w14:textId="77777777" w:rsidR="00E701CB" w:rsidRPr="005062D9" w:rsidRDefault="00E701CB" w:rsidP="00E701CB">
      <w:pPr>
        <w:spacing w:line="480" w:lineRule="auto"/>
        <w:rPr>
          <w:rFonts w:cstheme="minorHAnsi"/>
          <w:sz w:val="24"/>
          <w:szCs w:val="24"/>
        </w:rPr>
      </w:pPr>
    </w:p>
    <w:p w14:paraId="560108D4" w14:textId="77777777" w:rsidR="00E701CB" w:rsidRPr="005062D9" w:rsidRDefault="00E701CB" w:rsidP="00E701CB">
      <w:pPr>
        <w:pStyle w:val="Heading4"/>
        <w:spacing w:line="480" w:lineRule="auto"/>
        <w:rPr>
          <w:sz w:val="24"/>
          <w:szCs w:val="24"/>
        </w:rPr>
      </w:pPr>
      <w:bookmarkStart w:id="33" w:name="_Toc83645714"/>
      <w:r w:rsidRPr="005062D9">
        <w:rPr>
          <w:sz w:val="24"/>
          <w:szCs w:val="24"/>
        </w:rPr>
        <w:t>Choral Conductorship and Servant Leadership</w:t>
      </w:r>
      <w:bookmarkEnd w:id="33"/>
      <w:r w:rsidRPr="005062D9">
        <w:rPr>
          <w:sz w:val="24"/>
          <w:szCs w:val="24"/>
        </w:rPr>
        <w:t xml:space="preserve"> </w:t>
      </w:r>
    </w:p>
    <w:p w14:paraId="00BC9ADD"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Ramona Wis (2002, 2007, 2011, 2014) has pioneered the use of Servant Leadership theory to explore the role of a conductor. Unlike the other authors reviewed in this section, Wis does not limit the scope of her writing on conducting solely to choral ensembles and her work is included in this review due to the scarcity of authors publishing on the subject of choral conducting in relation to formal leadership theories, particularly within the Visionary paradigm. </w:t>
      </w:r>
    </w:p>
    <w:p w14:paraId="5E8DCEB3" w14:textId="77777777" w:rsidR="00E701CB" w:rsidRPr="005062D9" w:rsidRDefault="00E701CB" w:rsidP="00E701CB">
      <w:pPr>
        <w:spacing w:line="480" w:lineRule="auto"/>
        <w:rPr>
          <w:rFonts w:cstheme="minorHAnsi"/>
          <w:sz w:val="24"/>
          <w:szCs w:val="24"/>
        </w:rPr>
      </w:pPr>
    </w:p>
    <w:p w14:paraId="013F8EA3"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Like other authors on the subject of Servant Leadership, Wis does not use a formal model of servant leadership, instead using Greenleaf’s principles and relating these to specific aspects of the conductor’s role. Wis defines leadership as “influence, service, and passion”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Wis","given":"Ramona M.","non-dropping-particle":"","parse-names":false,"suffix":""}],"container-title":"Music Educators Journal","id":"ITEM-1","issue":"2","issued":{"date-parts":[["2002"]]},"page":"17-23","title":"The Conductor as Servant-Leader","type":"article-journal","volume":"89"},"uris":["http://www.mendeley.com/documents/?uuid=9a7cb660-a8f9-4761-aed1-99665cf70fbb"]}],"mendeley":{"formattedCitation":"(Wis, 2002)","manualFormatting":"(Wis, 2002, p23)","plainTextFormattedCitation":"(Wis, 2002)","previouslyFormattedCitation":"(Wis, 2002)"},"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Wis, 2002, p23)</w:t>
      </w:r>
      <w:r w:rsidRPr="005062D9">
        <w:rPr>
          <w:rFonts w:cstheme="minorHAnsi"/>
          <w:sz w:val="24"/>
          <w:szCs w:val="24"/>
        </w:rPr>
        <w:fldChar w:fldCharType="end"/>
      </w:r>
      <w:r w:rsidRPr="005062D9">
        <w:rPr>
          <w:rFonts w:cstheme="minorHAnsi"/>
          <w:sz w:val="24"/>
          <w:szCs w:val="24"/>
        </w:rPr>
        <w:t xml:space="preserve"> and identifies Servant Leadership principles as: </w:t>
      </w:r>
    </w:p>
    <w:p w14:paraId="7E4FA77A" w14:textId="77777777" w:rsidR="00E701CB" w:rsidRPr="005062D9" w:rsidRDefault="00E701CB" w:rsidP="00E701CB">
      <w:pPr>
        <w:pStyle w:val="ListParagraph"/>
        <w:numPr>
          <w:ilvl w:val="0"/>
          <w:numId w:val="1"/>
        </w:numPr>
        <w:spacing w:line="480" w:lineRule="auto"/>
        <w:rPr>
          <w:rFonts w:cstheme="minorHAnsi"/>
          <w:sz w:val="24"/>
          <w:szCs w:val="24"/>
        </w:rPr>
      </w:pPr>
      <w:r w:rsidRPr="005062D9">
        <w:rPr>
          <w:rFonts w:cstheme="minorHAnsi"/>
          <w:sz w:val="24"/>
          <w:szCs w:val="24"/>
        </w:rPr>
        <w:t>Service</w:t>
      </w:r>
    </w:p>
    <w:p w14:paraId="50D8F03A" w14:textId="77777777" w:rsidR="00E701CB" w:rsidRPr="005062D9" w:rsidRDefault="00E701CB" w:rsidP="00E701CB">
      <w:pPr>
        <w:pStyle w:val="ListParagraph"/>
        <w:numPr>
          <w:ilvl w:val="0"/>
          <w:numId w:val="1"/>
        </w:numPr>
        <w:spacing w:line="480" w:lineRule="auto"/>
        <w:rPr>
          <w:rFonts w:cstheme="minorHAnsi"/>
          <w:sz w:val="24"/>
          <w:szCs w:val="24"/>
        </w:rPr>
      </w:pPr>
      <w:r w:rsidRPr="005062D9">
        <w:rPr>
          <w:rFonts w:cstheme="minorHAnsi"/>
          <w:sz w:val="24"/>
          <w:szCs w:val="24"/>
        </w:rPr>
        <w:t>Vision</w:t>
      </w:r>
    </w:p>
    <w:p w14:paraId="2D84BEA8" w14:textId="77777777" w:rsidR="00E701CB" w:rsidRPr="005062D9" w:rsidRDefault="00E701CB" w:rsidP="00E701CB">
      <w:pPr>
        <w:pStyle w:val="ListParagraph"/>
        <w:numPr>
          <w:ilvl w:val="0"/>
          <w:numId w:val="1"/>
        </w:numPr>
        <w:spacing w:line="480" w:lineRule="auto"/>
        <w:rPr>
          <w:rFonts w:cstheme="minorHAnsi"/>
          <w:sz w:val="24"/>
          <w:szCs w:val="24"/>
        </w:rPr>
      </w:pPr>
      <w:r w:rsidRPr="005062D9">
        <w:rPr>
          <w:rFonts w:cstheme="minorHAnsi"/>
          <w:sz w:val="24"/>
          <w:szCs w:val="24"/>
        </w:rPr>
        <w:t>Responsiveness</w:t>
      </w:r>
    </w:p>
    <w:p w14:paraId="589307D9" w14:textId="77777777" w:rsidR="00E701CB" w:rsidRPr="005062D9" w:rsidRDefault="00E701CB" w:rsidP="00E701CB">
      <w:pPr>
        <w:pStyle w:val="ListParagraph"/>
        <w:numPr>
          <w:ilvl w:val="0"/>
          <w:numId w:val="1"/>
        </w:numPr>
        <w:spacing w:line="480" w:lineRule="auto"/>
        <w:rPr>
          <w:rFonts w:cstheme="minorHAnsi"/>
          <w:sz w:val="24"/>
          <w:szCs w:val="24"/>
        </w:rPr>
      </w:pPr>
      <w:r w:rsidRPr="005062D9">
        <w:rPr>
          <w:rFonts w:cstheme="minorHAnsi"/>
          <w:sz w:val="24"/>
          <w:szCs w:val="24"/>
        </w:rPr>
        <w:t>Trust</w:t>
      </w:r>
    </w:p>
    <w:p w14:paraId="1BA1015A" w14:textId="77777777" w:rsidR="00E701CB" w:rsidRPr="005062D9" w:rsidRDefault="00E701CB" w:rsidP="00E701CB">
      <w:pPr>
        <w:pStyle w:val="ListParagraph"/>
        <w:numPr>
          <w:ilvl w:val="0"/>
          <w:numId w:val="1"/>
        </w:numPr>
        <w:spacing w:line="480" w:lineRule="auto"/>
        <w:rPr>
          <w:rFonts w:cstheme="minorHAnsi"/>
          <w:sz w:val="24"/>
          <w:szCs w:val="24"/>
        </w:rPr>
      </w:pPr>
      <w:r w:rsidRPr="005062D9">
        <w:rPr>
          <w:rFonts w:cstheme="minorHAnsi"/>
          <w:sz w:val="24"/>
          <w:szCs w:val="24"/>
        </w:rPr>
        <w:t>Persuasion</w:t>
      </w:r>
    </w:p>
    <w:p w14:paraId="0ABD944B" w14:textId="77777777" w:rsidR="00E701CB" w:rsidRPr="005062D9" w:rsidRDefault="00E701CB" w:rsidP="00E701CB">
      <w:pPr>
        <w:pStyle w:val="ListParagraph"/>
        <w:numPr>
          <w:ilvl w:val="0"/>
          <w:numId w:val="1"/>
        </w:numPr>
        <w:spacing w:line="480" w:lineRule="auto"/>
        <w:rPr>
          <w:rFonts w:cstheme="minorHAnsi"/>
          <w:sz w:val="24"/>
          <w:szCs w:val="24"/>
        </w:rPr>
      </w:pPr>
      <w:r w:rsidRPr="005062D9">
        <w:rPr>
          <w:rFonts w:cstheme="minorHAnsi"/>
          <w:sz w:val="24"/>
          <w:szCs w:val="24"/>
        </w:rPr>
        <w:t xml:space="preserve">Character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Wis","given":"Ramona M.","non-dropping-particle":"","parse-names":false,"suffix":""}],"container-title":"Music Educators Journal","id":"ITEM-1","issue":"2","issued":{"date-parts":[["2002"]]},"page":"17-23","title":"The Conductor as Servant-Leader","type":"article-journal","volume":"89"},"uris":["http://www.mendeley.com/documents/?uuid=9a7cb660-a8f9-4761-aed1-99665cf70fbb"]}],"mendeley":{"formattedCitation":"(Wis, 2002)","manualFormatting":"(Wis, 2002, pp.21-23)","plainTextFormattedCitation":"(Wis, 2002)","previouslyFormattedCitation":"(Wis, 2002)"},"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Wis, 2002, pp.21-23)</w:t>
      </w:r>
      <w:r w:rsidRPr="005062D9">
        <w:rPr>
          <w:rFonts w:cstheme="minorHAnsi"/>
          <w:sz w:val="24"/>
          <w:szCs w:val="24"/>
        </w:rPr>
        <w:fldChar w:fldCharType="end"/>
      </w:r>
    </w:p>
    <w:p w14:paraId="25EEB65F" w14:textId="77777777" w:rsidR="00E701CB" w:rsidRPr="005062D9" w:rsidRDefault="00E701CB" w:rsidP="00E701CB">
      <w:pPr>
        <w:spacing w:line="480" w:lineRule="auto"/>
        <w:rPr>
          <w:rFonts w:cstheme="minorHAnsi"/>
          <w:sz w:val="24"/>
          <w:szCs w:val="24"/>
        </w:rPr>
      </w:pPr>
    </w:p>
    <w:p w14:paraId="51D72C08" w14:textId="77777777" w:rsidR="00E701CB" w:rsidRPr="005062D9" w:rsidRDefault="00E701CB" w:rsidP="00E701CB">
      <w:pPr>
        <w:spacing w:line="480" w:lineRule="auto"/>
        <w:rPr>
          <w:rFonts w:cstheme="minorHAnsi"/>
          <w:sz w:val="24"/>
          <w:szCs w:val="24"/>
        </w:rPr>
      </w:pPr>
      <w:r w:rsidRPr="005062D9">
        <w:rPr>
          <w:rFonts w:cstheme="minorHAnsi"/>
          <w:sz w:val="24"/>
          <w:szCs w:val="24"/>
        </w:rPr>
        <w:lastRenderedPageBreak/>
        <w:t xml:space="preserve">Again, Wis focuses on the conductor’s role in education although, like Armstrong &amp; Armstrong, her use of a leadership theory that focuses on the followers allows her to provide an insight into the conductor’s role in a broader sense than an educational perspective would allow. </w:t>
      </w:r>
    </w:p>
    <w:p w14:paraId="46C120B9" w14:textId="77777777" w:rsidR="00E701CB" w:rsidRPr="005062D9" w:rsidRDefault="00E701CB" w:rsidP="00E701CB">
      <w:pPr>
        <w:spacing w:line="480" w:lineRule="auto"/>
        <w:rPr>
          <w:rFonts w:cstheme="minorHAnsi"/>
          <w:sz w:val="24"/>
          <w:szCs w:val="24"/>
        </w:rPr>
      </w:pPr>
    </w:p>
    <w:p w14:paraId="7A112FAC"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Servant Leadership is a theory </w:t>
      </w:r>
      <w:r>
        <w:rPr>
          <w:rFonts w:cstheme="minorHAnsi"/>
          <w:sz w:val="24"/>
          <w:szCs w:val="24"/>
        </w:rPr>
        <w:t>that</w:t>
      </w:r>
      <w:r w:rsidRPr="005062D9">
        <w:rPr>
          <w:rFonts w:cstheme="minorHAnsi"/>
          <w:sz w:val="24"/>
          <w:szCs w:val="24"/>
        </w:rPr>
        <w:t xml:space="preserve"> is still in development and therefore research using this theory to examine conducting is understandably scarce. Wis’ work does however provide a promising starting point for further research in this area. </w:t>
      </w:r>
    </w:p>
    <w:p w14:paraId="005ECADB" w14:textId="77777777" w:rsidR="00E701CB" w:rsidRPr="005062D9" w:rsidRDefault="00E701CB" w:rsidP="00E701CB">
      <w:pPr>
        <w:spacing w:line="480" w:lineRule="auto"/>
        <w:ind w:firstLine="720"/>
        <w:rPr>
          <w:rFonts w:cstheme="minorHAnsi"/>
          <w:color w:val="FF0000"/>
          <w:sz w:val="24"/>
          <w:szCs w:val="24"/>
        </w:rPr>
      </w:pPr>
    </w:p>
    <w:p w14:paraId="4F98E04A" w14:textId="77777777" w:rsidR="00E701CB" w:rsidRPr="005062D9" w:rsidRDefault="00E701CB" w:rsidP="00E701CB">
      <w:pPr>
        <w:pStyle w:val="Heading2"/>
        <w:numPr>
          <w:ilvl w:val="2"/>
          <w:numId w:val="4"/>
        </w:numPr>
        <w:tabs>
          <w:tab w:val="num" w:pos="360"/>
        </w:tabs>
        <w:spacing w:line="480" w:lineRule="auto"/>
        <w:ind w:left="709" w:firstLine="0"/>
        <w:rPr>
          <w:szCs w:val="28"/>
        </w:rPr>
      </w:pPr>
      <w:bookmarkStart w:id="34" w:name="_Toc47012698"/>
      <w:bookmarkStart w:id="35" w:name="_Toc83645715"/>
      <w:r w:rsidRPr="005062D9">
        <w:rPr>
          <w:szCs w:val="28"/>
        </w:rPr>
        <w:t>Organic Leadership</w:t>
      </w:r>
      <w:bookmarkEnd w:id="34"/>
      <w:bookmarkEnd w:id="35"/>
    </w:p>
    <w:p w14:paraId="36E16195" w14:textId="77777777" w:rsidR="00E701CB" w:rsidRPr="005062D9" w:rsidRDefault="00E701CB" w:rsidP="00E701CB">
      <w:pPr>
        <w:spacing w:line="480" w:lineRule="auto"/>
        <w:rPr>
          <w:sz w:val="24"/>
          <w:szCs w:val="24"/>
        </w:rPr>
      </w:pPr>
      <w:r w:rsidRPr="005062D9">
        <w:rPr>
          <w:rFonts w:cstheme="minorHAnsi"/>
          <w:sz w:val="24"/>
          <w:szCs w:val="24"/>
        </w:rPr>
        <w:t xml:space="preserve">Similarly to Classical Leadership, the use of the Organic Leadership paradigm as a lens for examining choral conductorship is not common in (if not absent from) the literature. This may be due to the fact that conducting has traditionally been viewed as being enacted by a single person who influences the music making act. In contrast to this, </w:t>
      </w:r>
      <w:r w:rsidRPr="005062D9">
        <w:rPr>
          <w:sz w:val="24"/>
          <w:szCs w:val="24"/>
        </w:rPr>
        <w:t xml:space="preserve">Organic Leadership allows for the use of multiple leaders arising from the group’s/project’s needs at any given time. There are relatively few choirs operating without a designated conductor as compared to those that employ a single person to fulfil this role. </w:t>
      </w:r>
    </w:p>
    <w:p w14:paraId="7F696C2A" w14:textId="77777777" w:rsidR="00E701CB" w:rsidRPr="005062D9" w:rsidRDefault="00E701CB" w:rsidP="00E701CB">
      <w:pPr>
        <w:spacing w:line="480" w:lineRule="auto"/>
        <w:rPr>
          <w:sz w:val="24"/>
          <w:szCs w:val="24"/>
        </w:rPr>
      </w:pPr>
    </w:p>
    <w:p w14:paraId="0A677BB3" w14:textId="77777777" w:rsidR="00E701CB" w:rsidRPr="005062D9" w:rsidRDefault="00E701CB" w:rsidP="00E701CB">
      <w:pPr>
        <w:spacing w:line="480" w:lineRule="auto"/>
        <w:rPr>
          <w:sz w:val="24"/>
          <w:szCs w:val="24"/>
        </w:rPr>
      </w:pPr>
      <w:r w:rsidRPr="005062D9">
        <w:rPr>
          <w:sz w:val="24"/>
          <w:szCs w:val="24"/>
        </w:rPr>
        <w:t xml:space="preserve">It is of course true that some ensembles can and do operate successfully within a leaderless model </w:t>
      </w:r>
      <w:r w:rsidRPr="005062D9">
        <w:rPr>
          <w:sz w:val="24"/>
          <w:szCs w:val="24"/>
        </w:rPr>
        <w:fldChar w:fldCharType="begin" w:fldLock="1"/>
      </w:r>
      <w:r w:rsidRPr="005062D9">
        <w:rPr>
          <w:sz w:val="24"/>
          <w:szCs w:val="24"/>
        </w:rPr>
        <w:instrText>ADDIN CSL_CITATION {"citationItems":[{"id":"ITEM-1","itemData":{"DOI":"10.1108/TPM-09-2016-0041","ISSN":"13527592","abstract":"Purpose: Coordination of group activity is rarely more important than in a singing group that has no designated conductor. This paper aims to explore the group dynamics in an 11-man singing group whose members, all over 60, have without exception occupied senior leadership positions in their working careers. The study arose because responses to a wider research study revealed interesting perceptions of leadership issues in the group. Design/methodology/approach: All the members participated in semi-structured interviews and interpretative phenomenological analysis of the responses was used to process the responses. This enabled the identification of practices that support the group’s success and illustrated how this group of practiced “leaders” respond to a (relatively) conductorless situation. Findings: It was confirmed that the group exhibits several characteristics of self-managed teams and string quartets. All members felt empowered to take a lead, although their backgrounds might have predisposed them to take such initiatives anyway. But the long-serving female accompanist is, by virtue inter alia of her superior musicianship, which appears to overcome any gender bias, in many respects the de facto leader. In performance, the singers synchronize their singing in response to cues from each other, but this could work better if given more specific attention. Originality/value: Whereas conducted choirs have been extensively studied, such a self-managed group of amateur singers, all of whom are accustomed to leading in their working careers, has apparently not been studied. This study sheds some light on techniques for overcoming the challenges of creating quality performance in such a group and insights for similar groups, not necessarily musical, are identified.","author":[{"dropping-particle":"","family":"Page-Shipp","given":"Roy","non-dropping-particle":"","parse-names":false,"suffix":""},{"dropping-particle":"","family":"Joseph","given":"Dawn","non-dropping-particle":"","parse-names":false,"suffix":""},{"dropping-particle":"","family":"Niekerk","given":"Caroline","non-dropping-particle":"van","parse-names":false,"suffix":""}],"container-title":"Team Performance Management","id":"ITEM-1","issue":"5-6","issued":{"date-parts":[["2018"]]},"page":"331-346","title":"Conductorless singing group: a particular kind of self-managed team?","type":"article-journal","volume":"24"},"uris":["http://www.mendeley.com/documents/?uuid=895e0039-e469-43a3-8189-5cd6f040b7d9"]},{"id":"ITEM-2","itemData":{"DOI":"10.1353/sof.2007.0100","ISSN":"0037-7732","abstract":"Using a qualitative approach, I study two processes of intraorganizational cooperation and coordination - control and trust - in creative organizations. Specifically, I analyze the complex nature of trust-control relationships in Orpheus orchestra, the world's largest contemporary conductorless orchestra. I discuss how it rehearses and performs without a baton holder and benefits from the creativity of all musicians. This study supports the duality perspective of trust-control relationships. While competence trust and goodwill trust enable musicians to participate in organizational decision-making and be creative, it is behavioral, input, output and social control strategies that facilitate the development of trust and help ensure the orchestra's long-term success. Trust-control duality allows Orpheus to achieve \"optimal distinctiveness,\" which aligns creativity and artistic freedoms with the goals of economic stability. CR  - Copyright &amp;#169; 2007 Social Forces, University of North Carolina Press","author":[{"dropping-particle":"","family":"Khodyakov","given":"D. M.","non-dropping-particle":"","parse-names":false,"suffix":""}],"container-title":"Social Forces","id":"ITEM-2","issue":"1","issued":{"date-parts":[["2007"]]},"page":"1-22","title":"The Complexity of Trust-Control Relationships in Creative Organizations: Insights From a Qualitative Analysis of a Conductorless Orchestra","type":"article-journal","volume":"86"},"uris":["http://www.mendeley.com/documents/?uuid=82a97a10-f430-4855-833b-6c0e72d410c1"]}],"mendeley":{"formattedCitation":"(Khodyakov, 2007; Page-Shipp et al., 2018)","plainTextFormattedCitation":"(Khodyakov, 2007; Page-Shipp et al., 2018)","previouslyFormattedCitation":"(Khodyakov, 2007; Page-Shipp et al., 2018)"},"properties":{"noteIndex":0},"schema":"https://github.com/citation-style-language/schema/raw/master/csl-citation.json"}</w:instrText>
      </w:r>
      <w:r w:rsidRPr="005062D9">
        <w:rPr>
          <w:sz w:val="24"/>
          <w:szCs w:val="24"/>
        </w:rPr>
        <w:fldChar w:fldCharType="separate"/>
      </w:r>
      <w:r w:rsidRPr="005062D9">
        <w:rPr>
          <w:noProof/>
          <w:sz w:val="24"/>
          <w:szCs w:val="24"/>
        </w:rPr>
        <w:t>(Khodyakov, 2007; Page-Shipp et al., 2018)</w:t>
      </w:r>
      <w:r w:rsidRPr="005062D9">
        <w:rPr>
          <w:sz w:val="24"/>
          <w:szCs w:val="24"/>
        </w:rPr>
        <w:fldChar w:fldCharType="end"/>
      </w:r>
      <w:r w:rsidRPr="005062D9">
        <w:rPr>
          <w:sz w:val="24"/>
          <w:szCs w:val="24"/>
        </w:rPr>
        <w:t xml:space="preserve">. It is also true however that, on closer inspection, these conductorless ensembles employ control mechanisms which amount to delegating leadership to a single person as opposed to organic leadership. Based in New </w:t>
      </w:r>
      <w:r w:rsidRPr="005062D9">
        <w:rPr>
          <w:sz w:val="24"/>
          <w:szCs w:val="24"/>
        </w:rPr>
        <w:lastRenderedPageBreak/>
        <w:t xml:space="preserve">York, the world’s largest conductorless orchestra, The Orpheus Orchestra operates with “no hierarchical control, [however] Orpheus uses various control strategies. One of them is a system of seating position rotation on a piece-by-piece basis that provides everyone with an opportunity to lead the orchestra” </w:t>
      </w:r>
      <w:r w:rsidRPr="005062D9">
        <w:rPr>
          <w:sz w:val="24"/>
          <w:szCs w:val="24"/>
        </w:rPr>
        <w:fldChar w:fldCharType="begin" w:fldLock="1"/>
      </w:r>
      <w:r w:rsidRPr="005062D9">
        <w:rPr>
          <w:sz w:val="24"/>
          <w:szCs w:val="24"/>
        </w:rPr>
        <w:instrText>ADDIN CSL_CITATION {"citationItems":[{"id":"ITEM-1","itemData":{"DOI":"10.1353/sof.2007.0100","ISSN":"0037-7732","abstract":"Using a qualitative approach, I study two processes of intraorganizational cooperation and coordination - control and trust - in creative organizations. Specifically, I analyze the complex nature of trust-control relationships in Orpheus orchestra, the world's largest contemporary conductorless orchestra. I discuss how it rehearses and performs without a baton holder and benefits from the creativity of all musicians. This study supports the duality perspective of trust-control relationships. While competence trust and goodwill trust enable musicians to participate in organizational decision-making and be creative, it is behavioral, input, output and social control strategies that facilitate the development of trust and help ensure the orchestra's long-term success. Trust-control duality allows Orpheus to achieve \"optimal distinctiveness,\" which aligns creativity and artistic freedoms with the goals of economic stability. CR  - Copyright &amp;#169; 2007 Social Forces, University of North Carolina Press","author":[{"dropping-particle":"","family":"Khodyakov","given":"D. M.","non-dropping-particle":"","parse-names":false,"suffix":""}],"container-title":"Social Forces","id":"ITEM-1","issue":"1","issued":{"date-parts":[["2007"]]},"page":"1-22","title":"The Complexity of Trust-Control Relationships in Creative Organizations: Insights From a Qualitative Analysis of a Conductorless Orchestra","type":"article-journal","volume":"86"},"uris":["http://www.mendeley.com/documents/?uuid=82a97a10-f430-4855-833b-6c0e72d410c1"]}],"mendeley":{"formattedCitation":"(Khodyakov, 2007)","manualFormatting":"(Khodyakov, 2007, p.10)","plainTextFormattedCitation":"(Khodyakov, 2007)","previouslyFormattedCitation":"(Khodyakov, 2007)"},"properties":{"noteIndex":0},"schema":"https://github.com/citation-style-language/schema/raw/master/csl-citation.json"}</w:instrText>
      </w:r>
      <w:r w:rsidRPr="005062D9">
        <w:rPr>
          <w:sz w:val="24"/>
          <w:szCs w:val="24"/>
        </w:rPr>
        <w:fldChar w:fldCharType="separate"/>
      </w:r>
      <w:r w:rsidRPr="005062D9">
        <w:rPr>
          <w:noProof/>
          <w:sz w:val="24"/>
          <w:szCs w:val="24"/>
        </w:rPr>
        <w:t>(Khodyakov, 2007, p.10)</w:t>
      </w:r>
      <w:r w:rsidRPr="005062D9">
        <w:rPr>
          <w:sz w:val="24"/>
          <w:szCs w:val="24"/>
        </w:rPr>
        <w:fldChar w:fldCharType="end"/>
      </w:r>
      <w:r w:rsidRPr="005062D9">
        <w:rPr>
          <w:sz w:val="24"/>
          <w:szCs w:val="24"/>
        </w:rPr>
        <w:t xml:space="preserve">. This group is therefore not truly using Organic Leadership in that the role of leader is given to members on a rotational basis, not on the basis of the group needing the member’s particular expertise at any given time. The process is democratic, but not organically generated. </w:t>
      </w:r>
    </w:p>
    <w:p w14:paraId="3F013FFE" w14:textId="77777777" w:rsidR="00E701CB" w:rsidRPr="005062D9" w:rsidRDefault="00E701CB" w:rsidP="00E701CB">
      <w:pPr>
        <w:spacing w:line="480" w:lineRule="auto"/>
        <w:rPr>
          <w:sz w:val="24"/>
          <w:szCs w:val="24"/>
        </w:rPr>
      </w:pPr>
    </w:p>
    <w:p w14:paraId="2E00D56E" w14:textId="77777777" w:rsidR="00E701CB" w:rsidRPr="005062D9" w:rsidRDefault="00E701CB" w:rsidP="00E701CB">
      <w:pPr>
        <w:spacing w:line="480" w:lineRule="auto"/>
        <w:rPr>
          <w:sz w:val="24"/>
          <w:szCs w:val="24"/>
        </w:rPr>
      </w:pPr>
      <w:r w:rsidRPr="005062D9">
        <w:rPr>
          <w:sz w:val="24"/>
          <w:szCs w:val="24"/>
        </w:rPr>
        <w:t xml:space="preserve">The finding that leaderless groups delegate control to a de-facto leader has also been found by Page-Shipp et al. who found in their study on an 11-man, conductorless singing group that </w:t>
      </w:r>
    </w:p>
    <w:p w14:paraId="7108B4D9" w14:textId="77777777" w:rsidR="00E701CB" w:rsidRPr="005062D9" w:rsidRDefault="00E701CB" w:rsidP="00E701CB">
      <w:pPr>
        <w:spacing w:line="480" w:lineRule="auto"/>
        <w:ind w:left="720"/>
        <w:rPr>
          <w:sz w:val="24"/>
          <w:szCs w:val="24"/>
        </w:rPr>
      </w:pPr>
      <w:r w:rsidRPr="005062D9">
        <w:rPr>
          <w:sz w:val="24"/>
          <w:szCs w:val="24"/>
        </w:rPr>
        <w:t xml:space="preserve">“Leadership roles…are not well defined in this group, but singing members all defer to the musicality and technical insight of the Accompanist, who thus qualifies de facto as the undisputed, if informal, Musical Director as well as voice coach, repetiteur and major influence in repertoire selection” </w:t>
      </w:r>
      <w:r w:rsidRPr="005062D9">
        <w:rPr>
          <w:sz w:val="24"/>
          <w:szCs w:val="24"/>
        </w:rPr>
        <w:fldChar w:fldCharType="begin" w:fldLock="1"/>
      </w:r>
      <w:r w:rsidRPr="005062D9">
        <w:rPr>
          <w:sz w:val="24"/>
          <w:szCs w:val="24"/>
        </w:rPr>
        <w:instrText>ADDIN CSL_CITATION {"citationItems":[{"id":"ITEM-1","itemData":{"DOI":"10.1108/TPM-09-2016-0041","ISSN":"13527592","abstract":"Purpose: Coordination of group activity is rarely more important than in a singing group that has no designated conductor. This paper aims to explore the group dynamics in an 11-man singing group whose members, all over 60, have without exception occupied senior leadership positions in their working careers. The study arose because responses to a wider research study revealed interesting perceptions of leadership issues in the group. Design/methodology/approach: All the members participated in semi-structured interviews and interpretative phenomenological analysis of the responses was used to process the responses. This enabled the identification of practices that support the group’s success and illustrated how this group of practiced “leaders” respond to a (relatively) conductorless situation. Findings: It was confirmed that the group exhibits several characteristics of self-managed teams and string quartets. All members felt empowered to take a lead, although their backgrounds might have predisposed them to take such initiatives anyway. But the long-serving female accompanist is, by virtue inter alia of her superior musicianship, which appears to overcome any gender bias, in many respects the de facto leader. In performance, the singers synchronize their singing in response to cues from each other, but this could work better if given more specific attention. Originality/value: Whereas conducted choirs have been extensively studied, such a self-managed group of amateur singers, all of whom are accustomed to leading in their working careers, has apparently not been studied. This study sheds some light on techniques for overcoming the challenges of creating quality performance in such a group and insights for similar groups, not necessarily musical, are identified.","author":[{"dropping-particle":"","family":"Page-Shipp","given":"Roy","non-dropping-particle":"","parse-names":false,"suffix":""},{"dropping-particle":"","family":"Joseph","given":"Dawn","non-dropping-particle":"","parse-names":false,"suffix":""},{"dropping-particle":"","family":"Niekerk","given":"Caroline","non-dropping-particle":"van","parse-names":false,"suffix":""}],"container-title":"Team Performance Management","id":"ITEM-1","issue":"5-6","issued":{"date-parts":[["2018"]]},"page":"331-346","title":"Conductorless singing group: a particular kind of self-managed team?","type":"article-journal","volume":"24"},"uris":["http://www.mendeley.com/documents/?uuid=895e0039-e469-43a3-8189-5cd6f040b7d9"]}],"mendeley":{"formattedCitation":"(Page-Shipp et al., 2018)","manualFormatting":"(Page-Shipp et al., 2018, p.338)","plainTextFormattedCitation":"(Page-Shipp et al., 2018)","previouslyFormattedCitation":"(Page-Shipp et al., 2018)"},"properties":{"noteIndex":0},"schema":"https://github.com/citation-style-language/schema/raw/master/csl-citation.json"}</w:instrText>
      </w:r>
      <w:r w:rsidRPr="005062D9">
        <w:rPr>
          <w:sz w:val="24"/>
          <w:szCs w:val="24"/>
        </w:rPr>
        <w:fldChar w:fldCharType="separate"/>
      </w:r>
      <w:r w:rsidRPr="005062D9">
        <w:rPr>
          <w:noProof/>
          <w:sz w:val="24"/>
          <w:szCs w:val="24"/>
        </w:rPr>
        <w:t>(Page-Shipp et al., 2018, p.338)</w:t>
      </w:r>
      <w:r w:rsidRPr="005062D9">
        <w:rPr>
          <w:sz w:val="24"/>
          <w:szCs w:val="24"/>
        </w:rPr>
        <w:fldChar w:fldCharType="end"/>
      </w:r>
      <w:r w:rsidRPr="005062D9">
        <w:rPr>
          <w:sz w:val="24"/>
          <w:szCs w:val="24"/>
        </w:rPr>
        <w:t xml:space="preserve">. </w:t>
      </w:r>
    </w:p>
    <w:p w14:paraId="760EEB81" w14:textId="77777777" w:rsidR="00E701CB" w:rsidRPr="005062D9" w:rsidRDefault="00E701CB" w:rsidP="00E701CB">
      <w:pPr>
        <w:spacing w:line="480" w:lineRule="auto"/>
        <w:rPr>
          <w:sz w:val="24"/>
          <w:szCs w:val="24"/>
        </w:rPr>
      </w:pPr>
      <w:r w:rsidRPr="005062D9">
        <w:rPr>
          <w:sz w:val="24"/>
          <w:szCs w:val="24"/>
        </w:rPr>
        <w:t xml:space="preserve">In this case leadership </w:t>
      </w:r>
      <w:r w:rsidRPr="005062D9">
        <w:rPr>
          <w:i/>
          <w:iCs/>
          <w:sz w:val="24"/>
          <w:szCs w:val="24"/>
        </w:rPr>
        <w:t>has</w:t>
      </w:r>
      <w:r w:rsidRPr="005062D9">
        <w:rPr>
          <w:sz w:val="24"/>
          <w:szCs w:val="24"/>
        </w:rPr>
        <w:t xml:space="preserve"> been designated organically, however it is not the case that the group operates in a way that would allow for other leaders to take control of the group from the accompanist as this person has become the “undisputed” leader of the group. </w:t>
      </w:r>
    </w:p>
    <w:p w14:paraId="356DABAD" w14:textId="77777777" w:rsidR="00E701CB" w:rsidRPr="005062D9" w:rsidRDefault="00E701CB" w:rsidP="00E701CB">
      <w:pPr>
        <w:spacing w:line="480" w:lineRule="auto"/>
        <w:rPr>
          <w:sz w:val="24"/>
          <w:szCs w:val="24"/>
        </w:rPr>
      </w:pPr>
    </w:p>
    <w:p w14:paraId="4B5FD068" w14:textId="77777777" w:rsidR="00E701CB" w:rsidRPr="005062D9" w:rsidRDefault="00E701CB" w:rsidP="00E701CB">
      <w:pPr>
        <w:spacing w:line="480" w:lineRule="auto"/>
        <w:rPr>
          <w:sz w:val="24"/>
          <w:szCs w:val="24"/>
        </w:rPr>
      </w:pPr>
      <w:r w:rsidRPr="005062D9">
        <w:rPr>
          <w:sz w:val="24"/>
          <w:szCs w:val="24"/>
        </w:rPr>
        <w:t xml:space="preserve">Whilst it therefore is true that studies have identified that some ensembles do operate without an officially designated leader, research in this area is scarce. Additionally, the </w:t>
      </w:r>
      <w:r w:rsidRPr="005062D9">
        <w:rPr>
          <w:sz w:val="24"/>
          <w:szCs w:val="24"/>
        </w:rPr>
        <w:lastRenderedPageBreak/>
        <w:t xml:space="preserve">literature that is available suggests that even within these ensembles, leadership is in fact delegated to a single person as opposed to organically moving within the organisation to those most suitable to fulfil a part of the leadership role at any given time. Finally, it has also been noted that whilst these ensembles avoid dictatorial leadership, a consequence of this is reduced efficiency </w:t>
      </w:r>
      <w:r w:rsidRPr="005062D9">
        <w:rPr>
          <w:sz w:val="24"/>
          <w:szCs w:val="24"/>
        </w:rPr>
        <w:fldChar w:fldCharType="begin" w:fldLock="1"/>
      </w:r>
      <w:r w:rsidRPr="005062D9">
        <w:rPr>
          <w:sz w:val="24"/>
          <w:szCs w:val="24"/>
        </w:rPr>
        <w:instrText>ADDIN CSL_CITATION {"citationItems":[{"id":"ITEM-1","itemData":{"author":[{"dropping-particle":"","family":"Ludwa","given":"Chris","non-dropping-particle":"","parse-names":false,"suffix":""}],"id":"ITEM-1","issued":{"date-parts":[["2012"]]},"number-of-pages":"100","publisher":"Indiana university","title":"Assessing the Leadership Potential of Choral Conductors","type":"thesis"},"uris":["http://www.mendeley.com/documents/?uuid=c10e70e4-9eea-4649-9efc-d194bf46b224"]}],"mendeley":{"formattedCitation":"(Ludwa, 2012)","plainTextFormattedCitation":"(Ludwa, 2012)","previouslyFormattedCitation":"(Ludwa, 2012)"},"properties":{"noteIndex":0},"schema":"https://github.com/citation-style-language/schema/raw/master/csl-citation.json"}</w:instrText>
      </w:r>
      <w:r w:rsidRPr="005062D9">
        <w:rPr>
          <w:sz w:val="24"/>
          <w:szCs w:val="24"/>
        </w:rPr>
        <w:fldChar w:fldCharType="separate"/>
      </w:r>
      <w:r w:rsidRPr="005062D9">
        <w:rPr>
          <w:noProof/>
          <w:sz w:val="24"/>
          <w:szCs w:val="24"/>
        </w:rPr>
        <w:t>(Ludwa, 2012)</w:t>
      </w:r>
      <w:r w:rsidRPr="005062D9">
        <w:rPr>
          <w:sz w:val="24"/>
          <w:szCs w:val="24"/>
        </w:rPr>
        <w:fldChar w:fldCharType="end"/>
      </w:r>
      <w:r w:rsidRPr="005062D9">
        <w:rPr>
          <w:sz w:val="24"/>
          <w:szCs w:val="24"/>
        </w:rPr>
        <w:t xml:space="preserve">. It is therefore unsurprising that very few scholars have employed the use of the organic paradigm in studying choral conductorship, in spite of the existence of choral groups operating within this paradigm. </w:t>
      </w:r>
    </w:p>
    <w:p w14:paraId="35CB0757" w14:textId="77777777" w:rsidR="00E701CB" w:rsidRPr="005062D9" w:rsidRDefault="00E701CB" w:rsidP="00E701CB">
      <w:pPr>
        <w:spacing w:line="480" w:lineRule="auto"/>
        <w:rPr>
          <w:rFonts w:cstheme="minorHAnsi"/>
          <w:color w:val="FF0000"/>
          <w:sz w:val="24"/>
          <w:szCs w:val="24"/>
        </w:rPr>
      </w:pPr>
    </w:p>
    <w:p w14:paraId="48E55B1D" w14:textId="77777777" w:rsidR="00E701CB" w:rsidRPr="005062D9" w:rsidRDefault="00E701CB" w:rsidP="00E701CB">
      <w:pPr>
        <w:pStyle w:val="Heading1"/>
        <w:spacing w:line="480" w:lineRule="auto"/>
        <w:rPr>
          <w:sz w:val="36"/>
          <w:szCs w:val="36"/>
        </w:rPr>
      </w:pPr>
      <w:bookmarkStart w:id="36" w:name="_Toc47012699"/>
      <w:bookmarkStart w:id="37" w:name="_Toc83645716"/>
      <w:r w:rsidRPr="005062D9">
        <w:rPr>
          <w:sz w:val="36"/>
          <w:szCs w:val="36"/>
        </w:rPr>
        <w:t>4.5 Conclusions</w:t>
      </w:r>
      <w:bookmarkEnd w:id="36"/>
      <w:bookmarkEnd w:id="37"/>
      <w:r w:rsidRPr="005062D9">
        <w:rPr>
          <w:sz w:val="36"/>
          <w:szCs w:val="36"/>
        </w:rPr>
        <w:t xml:space="preserve"> </w:t>
      </w:r>
    </w:p>
    <w:p w14:paraId="21E53E74" w14:textId="77777777" w:rsidR="00E701CB" w:rsidRPr="005062D9" w:rsidRDefault="00E701CB" w:rsidP="00E701CB">
      <w:pPr>
        <w:spacing w:line="480" w:lineRule="auto"/>
        <w:rPr>
          <w:sz w:val="24"/>
          <w:szCs w:val="24"/>
        </w:rPr>
      </w:pPr>
      <w:r w:rsidRPr="005062D9">
        <w:rPr>
          <w:sz w:val="24"/>
          <w:szCs w:val="24"/>
        </w:rPr>
        <w:t xml:space="preserve">Although much scholarly choral research views conductors as educators, there is a recent but significant precedent for studying choral conducting through a leadership lens. </w:t>
      </w:r>
    </w:p>
    <w:p w14:paraId="7299B696" w14:textId="77777777" w:rsidR="00E701CB" w:rsidRPr="005062D9" w:rsidRDefault="00E701CB" w:rsidP="00E701CB">
      <w:pPr>
        <w:spacing w:line="480" w:lineRule="auto"/>
        <w:rPr>
          <w:sz w:val="24"/>
          <w:szCs w:val="24"/>
        </w:rPr>
      </w:pPr>
    </w:p>
    <w:p w14:paraId="0DFE9F84" w14:textId="77777777" w:rsidR="00E701CB" w:rsidRPr="005062D9" w:rsidRDefault="00E701CB" w:rsidP="00E701CB">
      <w:pPr>
        <w:spacing w:line="480" w:lineRule="auto"/>
        <w:rPr>
          <w:sz w:val="24"/>
          <w:szCs w:val="24"/>
        </w:rPr>
      </w:pPr>
      <w:r w:rsidRPr="005062D9">
        <w:rPr>
          <w:sz w:val="24"/>
          <w:szCs w:val="24"/>
        </w:rPr>
        <w:t xml:space="preserve">The leadership literature can be divided into four paradigms: Classical; Transactional; Visionary; and Organic. Early theories of leadership which fall under the Classical paradigm such as “Great Man Theory” </w:t>
      </w:r>
      <w:r w:rsidRPr="005062D9">
        <w:rPr>
          <w:sz w:val="24"/>
          <w:szCs w:val="24"/>
        </w:rPr>
        <w:fldChar w:fldCharType="begin" w:fldLock="1"/>
      </w:r>
      <w:r w:rsidRPr="005062D9">
        <w:rPr>
          <w:sz w:val="24"/>
          <w:szCs w:val="24"/>
        </w:rPr>
        <w:instrText>ADDIN CSL_CITATION {"citationItems":[{"id":"ITEM-1","itemData":{"DOI":"10.1177/1742715015571392","ISBN":"1742715015571","ISSN":"17427169","abstract":"Contemporary surveys of leadership scholarship will occasionally mention the Great Man theory before moving on to more rigorous academic categories. Less a theory than a statement of faith, the Great Man theory does not fit into the rigorous scholarly theory and research that makes up the contemporary canon of leadership discourse. My goal in this article is to treat the Great Man theory seriously and to present a fuller notion of the theory. My intent is not to offer a defense of the theory or to ''redeem'' Thomas Carlyle as a leadership theorist. Rather, I will add a hitherto unacknowledged dimension: the element of Freudian psychology. In Freud's case, the Great Man was articulated not a moral proscription for how to act, but rather an analytic description of the elemental forces that lead people to seek heroes. The article suggests that the Great Man theory is worth considering because of its contemporary relevance. To consider the theory in full, however, Freud's work on leadership needs to be examined alongside that of Carlyle. It is Freud's description of the impulses that drive us toward authority figures, more than Carlyle's proselytizing for hero worship that can, and should offer valuable insights into how we—scholars, observers, and participants in the business world—react to corporate saviors.","author":[{"dropping-particle":"","family":"Spector","given":"Bert Alan","non-dropping-particle":"","parse-names":false,"suffix":""}],"container-title":"Leadership","id":"ITEM-1","issue":"2","issued":{"date-parts":[["2014"]]},"page":"250-260","title":"Carlyle, Freud, and the Great Man Theory more fully considered","type":"article-journal","volume":"12"},"uris":["http://www.mendeley.com/documents/?uuid=f862ce9d-46c0-4d72-ab6c-4dcea95071d2"]}],"mendeley":{"formattedCitation":"(Spector, 2014)","plainTextFormattedCitation":"(Spector, 2014)","previouslyFormattedCitation":"(Spector, 2014)"},"properties":{"noteIndex":0},"schema":"https://github.com/citation-style-language/schema/raw/master/csl-citation.json"}</w:instrText>
      </w:r>
      <w:r w:rsidRPr="005062D9">
        <w:rPr>
          <w:sz w:val="24"/>
          <w:szCs w:val="24"/>
        </w:rPr>
        <w:fldChar w:fldCharType="separate"/>
      </w:r>
      <w:r w:rsidRPr="005062D9">
        <w:rPr>
          <w:noProof/>
          <w:sz w:val="24"/>
          <w:szCs w:val="24"/>
        </w:rPr>
        <w:t>(Spector, 2014)</w:t>
      </w:r>
      <w:r w:rsidRPr="005062D9">
        <w:rPr>
          <w:sz w:val="24"/>
          <w:szCs w:val="24"/>
        </w:rPr>
        <w:fldChar w:fldCharType="end"/>
      </w:r>
      <w:r w:rsidRPr="005062D9">
        <w:rPr>
          <w:sz w:val="24"/>
          <w:szCs w:val="24"/>
        </w:rPr>
        <w:t xml:space="preserve"> are limited in scope and are seldom,  if ever, used in examining choral conducting today. Theories falling under Transactional and Visionary paradigms are of more use as frameworks for examining choral conducting and Bass’ Full Range Leadership Model which incorporates both Transactional and Transformational factors (i.e. both the Transactional and Visionary paradigms) has been used successfully by researchers to examine choral leadership. Although recent leadership literature explores leadership from an Organic perspective, this paradigm removes the single locus of leadership from the situation and is therefore perhaps not as appropriate for </w:t>
      </w:r>
      <w:r w:rsidRPr="005062D9">
        <w:rPr>
          <w:sz w:val="24"/>
          <w:szCs w:val="24"/>
        </w:rPr>
        <w:lastRenderedPageBreak/>
        <w:t xml:space="preserve">examining choral conductorship which is most widely recognized as being an act carried out by a single figure leading a choir. </w:t>
      </w:r>
    </w:p>
    <w:p w14:paraId="7C3A4AB7" w14:textId="77777777" w:rsidR="00E701CB" w:rsidRPr="005062D9" w:rsidRDefault="00E701CB" w:rsidP="00E701CB">
      <w:pPr>
        <w:spacing w:line="480" w:lineRule="auto"/>
        <w:rPr>
          <w:sz w:val="24"/>
          <w:szCs w:val="24"/>
        </w:rPr>
      </w:pPr>
    </w:p>
    <w:p w14:paraId="63513E6C" w14:textId="77777777" w:rsidR="00E701CB" w:rsidRPr="005062D9" w:rsidRDefault="00E701CB" w:rsidP="00E701CB">
      <w:pPr>
        <w:spacing w:line="480" w:lineRule="auto"/>
        <w:rPr>
          <w:sz w:val="24"/>
          <w:szCs w:val="24"/>
        </w:rPr>
      </w:pPr>
      <w:r w:rsidRPr="005062D9">
        <w:rPr>
          <w:sz w:val="24"/>
          <w:szCs w:val="24"/>
        </w:rPr>
        <w:t xml:space="preserve">Leadership-focused choral conducting research is an emerging field. The studies reviewed above focus on the leadership style of choral conductors and offer insight into aspects of the extra-musical functions of the conductor. They do not however integrate the findings of the leadership style studies with other aspects of the role in order to produce a holistic understanding of the conductor’s function through a leadership lens. There is therefore a gap in the literature in the shape of a holistic model, developed using data from UK-based singers, which uses leadership theory as a framework for research. This thesis aims to develop such a model, adding to the choral conducting leadership literature.  </w:t>
      </w:r>
    </w:p>
    <w:p w14:paraId="3ED49D76" w14:textId="77777777" w:rsidR="00E701CB" w:rsidRPr="005062D9" w:rsidRDefault="00E701CB" w:rsidP="00E701CB">
      <w:pPr>
        <w:spacing w:line="480" w:lineRule="auto"/>
        <w:rPr>
          <w:sz w:val="24"/>
          <w:szCs w:val="24"/>
        </w:rPr>
      </w:pPr>
    </w:p>
    <w:p w14:paraId="7DA984BD" w14:textId="77777777" w:rsidR="00E701CB" w:rsidRPr="005062D9" w:rsidRDefault="00E701CB" w:rsidP="00E701CB">
      <w:pPr>
        <w:spacing w:line="480" w:lineRule="auto"/>
        <w:rPr>
          <w:sz w:val="24"/>
          <w:szCs w:val="24"/>
        </w:rPr>
      </w:pPr>
      <w:r w:rsidRPr="005062D9">
        <w:rPr>
          <w:sz w:val="24"/>
          <w:szCs w:val="24"/>
        </w:rPr>
        <w:br w:type="page"/>
      </w:r>
    </w:p>
    <w:p w14:paraId="6B5654CC" w14:textId="77777777" w:rsidR="00E701CB" w:rsidRDefault="00E701CB" w:rsidP="00E701CB"/>
    <w:p w14:paraId="57D6E2AC" w14:textId="77777777" w:rsidR="00E701CB" w:rsidRPr="005062D9" w:rsidRDefault="00E701CB" w:rsidP="00E701CB">
      <w:pPr>
        <w:pStyle w:val="Heading1"/>
        <w:spacing w:line="276" w:lineRule="auto"/>
        <w:rPr>
          <w:rFonts w:eastAsia="Calibri"/>
          <w:sz w:val="36"/>
          <w:szCs w:val="36"/>
        </w:rPr>
      </w:pPr>
      <w:r w:rsidRPr="005062D9">
        <w:rPr>
          <w:rFonts w:eastAsia="Calibri"/>
          <w:sz w:val="36"/>
          <w:szCs w:val="36"/>
        </w:rPr>
        <w:t xml:space="preserve">Chapter 4 – Leadership theory and Choral Conducting as Musical Leadership </w:t>
      </w:r>
    </w:p>
    <w:p w14:paraId="69C2D333" w14:textId="77777777" w:rsidR="00E701CB" w:rsidRPr="005062D9" w:rsidRDefault="00E701CB" w:rsidP="00E701CB">
      <w:pPr>
        <w:pStyle w:val="Heading1"/>
        <w:spacing w:line="480" w:lineRule="auto"/>
        <w:rPr>
          <w:sz w:val="36"/>
          <w:szCs w:val="36"/>
        </w:rPr>
      </w:pPr>
      <w:r w:rsidRPr="005062D9">
        <w:rPr>
          <w:sz w:val="36"/>
          <w:szCs w:val="36"/>
        </w:rPr>
        <w:t>4.1 Leadership Theory</w:t>
      </w:r>
    </w:p>
    <w:p w14:paraId="722D28E3" w14:textId="77777777" w:rsidR="00E701CB" w:rsidRPr="005062D9" w:rsidRDefault="00E701CB" w:rsidP="00E701CB">
      <w:pPr>
        <w:spacing w:line="480" w:lineRule="auto"/>
        <w:rPr>
          <w:sz w:val="24"/>
          <w:szCs w:val="24"/>
        </w:rPr>
      </w:pPr>
      <w:r w:rsidRPr="005062D9">
        <w:rPr>
          <w:sz w:val="24"/>
          <w:szCs w:val="24"/>
        </w:rPr>
        <w:t xml:space="preserve">In this chapter a review of the leadership literature will be presented alongside a review of choral conducting studies which have used leadership theory as a framework for research. In this chapter, a focus on organisational leadership theory is maintained. This is in contrast to the aesthetic leadership theory discussed previously (see p.48) in relation to Jansson’s research which used Ladkin’s theory of “leading beautifully” </w:t>
      </w:r>
      <w:r w:rsidRPr="005062D9">
        <w:rPr>
          <w:sz w:val="24"/>
          <w:szCs w:val="24"/>
        </w:rPr>
        <w:fldChar w:fldCharType="begin" w:fldLock="1"/>
      </w:r>
      <w:r w:rsidRPr="005062D9">
        <w:rPr>
          <w:sz w:val="24"/>
          <w:szCs w:val="24"/>
        </w:rPr>
        <w:instrText>ADDIN CSL_CITATION {"citationItems":[{"id":"ITEM-1","itemData":{"DOI":"10.1016/j.leaqua.2007.12.003","ISSN":"10489843","abstract":"This paper explores the territory of leading as an embodied activity through the lens of the aesthetic category of 'the beautiful'. Its starting point is that although much of the literature about effective leadership practice focuses on leadership behaviours, little is written about the way in which those behaviours are actually enacted. The musician, Bobby McFerrin serves as a case study for identifying three key aspects of leading beautifully: mastery, congruence between form and content, and purpose. These are further considered through reference to the concept of beauty as theorised by the philosophers Plato and Plotinus. The paper then considers how 'leading beautifully' might differ from other conceptualisations of leadership and discusses the particular insight it brings to understanding the nature of leading as a relational phenomenon. © 2008 Elsevier Inc. All rights reserved.","author":[{"dropping-particle":"","family":"Ladkin","given":"Donna","non-dropping-particle":"","parse-names":false,"suffix":""}],"container-title":"Leadership Quarterly","id":"ITEM-1","issue":"1","issued":{"date-parts":[["2008"]]},"page":"31-41","title":"Leading beautifully: How mastery, congruence and purpose create the aesthetic of embodied leadership practice","type":"article-journal","volume":"19"},"uris":["http://www.mendeley.com/documents/?uuid=d4927a9e-43c3-4938-8f52-0f72b7ae8b45"]}],"mendeley":{"formattedCitation":"(Ladkin, 2008)","manualFormatting":"(Ladkin, 2008, p.31)","plainTextFormattedCitation":"(Ladkin, 2008)","previouslyFormattedCitation":"(Ladkin, 2008)"},"properties":{"noteIndex":0},"schema":"https://github.com/citation-style-language/schema/raw/master/csl-citation.json"}</w:instrText>
      </w:r>
      <w:r w:rsidRPr="005062D9">
        <w:rPr>
          <w:sz w:val="24"/>
          <w:szCs w:val="24"/>
        </w:rPr>
        <w:fldChar w:fldCharType="separate"/>
      </w:r>
      <w:r w:rsidRPr="005062D9">
        <w:rPr>
          <w:noProof/>
          <w:sz w:val="24"/>
          <w:szCs w:val="24"/>
        </w:rPr>
        <w:t>(Ladkin, 2008, p.31)</w:t>
      </w:r>
      <w:r w:rsidRPr="005062D9">
        <w:rPr>
          <w:sz w:val="24"/>
          <w:szCs w:val="24"/>
        </w:rPr>
        <w:fldChar w:fldCharType="end"/>
      </w:r>
      <w:r w:rsidRPr="005062D9">
        <w:rPr>
          <w:sz w:val="24"/>
          <w:szCs w:val="24"/>
        </w:rPr>
        <w:t xml:space="preserve"> as a lens for analysis and discussion. Organisational leadership theory has been chosen as the focus of this review due to its prominence in the small body of choral conducting studies which utilise leadership theory. </w:t>
      </w:r>
    </w:p>
    <w:p w14:paraId="498672BE" w14:textId="77777777" w:rsidR="00E701CB" w:rsidRPr="005062D9" w:rsidRDefault="00E701CB" w:rsidP="00E701CB">
      <w:pPr>
        <w:spacing w:line="480" w:lineRule="auto"/>
        <w:rPr>
          <w:sz w:val="24"/>
          <w:szCs w:val="24"/>
        </w:rPr>
      </w:pPr>
    </w:p>
    <w:p w14:paraId="45ECBA9D" w14:textId="77777777" w:rsidR="00E701CB" w:rsidRPr="005062D9" w:rsidRDefault="00E701CB" w:rsidP="00E701CB">
      <w:pPr>
        <w:pStyle w:val="Heading2"/>
        <w:spacing w:line="480" w:lineRule="auto"/>
        <w:rPr>
          <w:szCs w:val="28"/>
        </w:rPr>
      </w:pPr>
      <w:r w:rsidRPr="005062D9">
        <w:rPr>
          <w:szCs w:val="28"/>
        </w:rPr>
        <w:t>4.2 Defining Leadership</w:t>
      </w:r>
    </w:p>
    <w:p w14:paraId="25BFFFD7" w14:textId="77777777" w:rsidR="00E701CB" w:rsidRPr="005062D9" w:rsidRDefault="00E701CB" w:rsidP="00E701CB">
      <w:pPr>
        <w:spacing w:line="480" w:lineRule="auto"/>
        <w:rPr>
          <w:sz w:val="24"/>
          <w:szCs w:val="24"/>
        </w:rPr>
      </w:pPr>
      <w:r w:rsidRPr="005062D9">
        <w:rPr>
          <w:sz w:val="24"/>
          <w:szCs w:val="24"/>
        </w:rPr>
        <w:t xml:space="preserve">‘Leadership’ is a contested term </w:t>
      </w:r>
      <w:r w:rsidRPr="005062D9">
        <w:rPr>
          <w:sz w:val="24"/>
          <w:szCs w:val="24"/>
        </w:rPr>
        <w:fldChar w:fldCharType="begin" w:fldLock="1"/>
      </w:r>
      <w:r w:rsidRPr="005062D9">
        <w:rPr>
          <w:sz w:val="24"/>
          <w:szCs w:val="24"/>
        </w:rPr>
        <w:instrText>ADDIN CSL_CITATION {"citationItems":[{"id":"ITEM-1","itemData":{"author":[{"dropping-particle":"","family":"Roe","given":"Kevin","non-dropping-particle":"","parse-names":false,"suffix":""}],"edition":"Second","id":"ITEM-1","issued":{"date-parts":[["2017"]]},"number-of-pages":"382","publisher":"Oxford University Press","publisher-place":"Glasgow","title":"Leadership: Practice and Perspectives","type":"book"},"uris":["http://www.mendeley.com/documents/?uuid=eca60524-8b01-4ee6-81ee-5eda2dbbcef9"]}],"mendeley":{"formattedCitation":"(Roe, 2017)","plainTextFormattedCitation":"(Roe, 2017)","previouslyFormattedCitation":"(Roe, 2017)"},"properties":{"noteIndex":0},"schema":"https://github.com/citation-style-language/schema/raw/master/csl-citation.json"}</w:instrText>
      </w:r>
      <w:r w:rsidRPr="005062D9">
        <w:rPr>
          <w:sz w:val="24"/>
          <w:szCs w:val="24"/>
        </w:rPr>
        <w:fldChar w:fldCharType="separate"/>
      </w:r>
      <w:r w:rsidRPr="005062D9">
        <w:rPr>
          <w:noProof/>
          <w:sz w:val="24"/>
          <w:szCs w:val="24"/>
        </w:rPr>
        <w:t>(Roe, 2017)</w:t>
      </w:r>
      <w:r w:rsidRPr="005062D9">
        <w:rPr>
          <w:sz w:val="24"/>
          <w:szCs w:val="24"/>
        </w:rPr>
        <w:fldChar w:fldCharType="end"/>
      </w:r>
      <w:r w:rsidRPr="005062D9">
        <w:rPr>
          <w:sz w:val="24"/>
          <w:szCs w:val="24"/>
        </w:rPr>
        <w:t xml:space="preserve"> with no single, universally accepted definition of the term existing. A 2006 study by Winston and Patterson collected over 1000 statements describing or defining leadership which, after analysis, resulted in the finding of 91 separate dimensions of leadership </w:t>
      </w:r>
      <w:r w:rsidRPr="005062D9">
        <w:rPr>
          <w:sz w:val="24"/>
          <w:szCs w:val="24"/>
        </w:rPr>
        <w:fldChar w:fldCharType="begin" w:fldLock="1"/>
      </w:r>
      <w:r w:rsidRPr="005062D9">
        <w:rPr>
          <w:sz w:val="24"/>
          <w:szCs w:val="24"/>
        </w:rPr>
        <w:instrText>ADDIN CSL_CITATION {"citationItems":[{"id":"ITEM-1","itemData":{"DOI":"DOI 10.1162/glep.2006.6.3.13","ISBN":"1554-3145","ISSN":"1554-3145","author":[{"dropping-particle":"","family":"Winston","given":"Bruce E","non-dropping-particle":"","parse-names":false,"suffix":""},{"dropping-particle":"","family":"Patterson","given":"K.","non-dropping-particle":"","parse-names":false,"suffix":""}],"container-title":"International Journal of Leadership Studies","id":"ITEM-1","issue":"2","issued":{"date-parts":[["2006"]]},"page":"6-66","title":"In Integrative Definition of Leadership","type":"article-journal","volume":"1"},"uris":["http://www.mendeley.com/documents/?uuid=b8f67f65-a57e-48ea-a07d-2d2e411f2092"]}],"mendeley":{"formattedCitation":"(Winston &amp; Patterson, 2006)","plainTextFormattedCitation":"(Winston &amp; Patterson, 2006)","previouslyFormattedCitation":"(Winston &amp; Patterson, 2006)"},"properties":{"noteIndex":0},"schema":"https://github.com/citation-style-language/schema/raw/master/csl-citation.json"}</w:instrText>
      </w:r>
      <w:r w:rsidRPr="005062D9">
        <w:rPr>
          <w:sz w:val="24"/>
          <w:szCs w:val="24"/>
        </w:rPr>
        <w:fldChar w:fldCharType="separate"/>
      </w:r>
      <w:r w:rsidRPr="005062D9">
        <w:rPr>
          <w:noProof/>
          <w:sz w:val="24"/>
          <w:szCs w:val="24"/>
        </w:rPr>
        <w:t>(Winston &amp; Patterson, 2006)</w:t>
      </w:r>
      <w:r w:rsidRPr="005062D9">
        <w:rPr>
          <w:sz w:val="24"/>
          <w:szCs w:val="24"/>
        </w:rPr>
        <w:fldChar w:fldCharType="end"/>
      </w:r>
      <w:r w:rsidRPr="005062D9">
        <w:rPr>
          <w:sz w:val="24"/>
          <w:szCs w:val="24"/>
        </w:rPr>
        <w:t xml:space="preserve">. As noted in the </w:t>
      </w:r>
      <w:r w:rsidRPr="005062D9">
        <w:rPr>
          <w:i/>
          <w:iCs/>
          <w:sz w:val="24"/>
          <w:szCs w:val="24"/>
        </w:rPr>
        <w:t>Handbook of leadership: A survey of theory and research</w:t>
      </w:r>
      <w:r w:rsidRPr="005062D9">
        <w:rPr>
          <w:sz w:val="24"/>
          <w:szCs w:val="24"/>
        </w:rPr>
        <w:t xml:space="preserve">, “there are almost as many different definitions of leadership as there are persons who have attempted to define the concept”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edition":"3rd","id":"ITEM-1","issued":{"date-parts":[["1999"]]},"number-of-pages":"1182","publisher":"The Free Press","publisher-place":"New York","title":"Bass &amp; Stogdill's handbook of leadership : theory, research, and managerial applications","type":"book"},"uris":["http://www.mendeley.com/documents/?uuid=ef45356f-6730-4a51-b615-d61f01c69767"]}],"mendeley":{"formattedCitation":"(Bass, 1999)","manualFormatting":"(Bass, 1999, p.11)","plainTextFormattedCitation":"(Bass, 1999)","previouslyFormattedCitation":"(Bass, 1999)"},"properties":{"noteIndex":0},"schema":"https://github.com/citation-style-language/schema/raw/master/csl-citation.json"}</w:instrText>
      </w:r>
      <w:r w:rsidRPr="005062D9">
        <w:rPr>
          <w:sz w:val="24"/>
          <w:szCs w:val="24"/>
        </w:rPr>
        <w:fldChar w:fldCharType="separate"/>
      </w:r>
      <w:r w:rsidRPr="005062D9">
        <w:rPr>
          <w:noProof/>
          <w:sz w:val="24"/>
          <w:szCs w:val="24"/>
        </w:rPr>
        <w:t>(Bass, 1999, p.11)</w:t>
      </w:r>
      <w:r w:rsidRPr="005062D9">
        <w:rPr>
          <w:sz w:val="24"/>
          <w:szCs w:val="24"/>
        </w:rPr>
        <w:fldChar w:fldCharType="end"/>
      </w:r>
      <w:r w:rsidRPr="005062D9">
        <w:rPr>
          <w:sz w:val="24"/>
          <w:szCs w:val="24"/>
        </w:rPr>
        <w:t xml:space="preserve">. Defining leadership in succinct, simple terms is no easy task. Scholars have made attempts to define the concept in varying ways such as: the conception of a leader as a general source of influence </w:t>
      </w:r>
      <w:r w:rsidRPr="005062D9">
        <w:rPr>
          <w:sz w:val="24"/>
          <w:szCs w:val="24"/>
        </w:rPr>
        <w:fldChar w:fldCharType="begin" w:fldLock="1"/>
      </w:r>
      <w:r w:rsidRPr="005062D9">
        <w:rPr>
          <w:sz w:val="24"/>
          <w:szCs w:val="24"/>
        </w:rPr>
        <w:instrText>ADDIN CSL_CITATION {"citationItems":[{"id":"ITEM-1","itemData":{"DOI":"10.2146/ajhp130435","ISSN":"15352900","abstract":"Mr. Richard Coon taught chemistry at my high school. Mr. Coon was a great teacher because he did what great teachers do: present complex subject matter in a simple manner, so that it is understood and becomes part of the students’ intellectual and emotional being. In one memorable exchange,","author":[{"dropping-particle":"","family":"Summerfield","given":"Marc R.","non-dropping-particle":"","parse-names":false,"suffix":""}],"container-title":"American journal of health-system pharmacy : AJHP : official journal of the American Society of Health-System Pharmacists","id":"ITEM-1","issue":"3","issued":{"date-parts":[["2014"]]},"page":"251-253","title":"Leadership: a simple definition.","type":"article-journal","volume":"71"},"uris":["http://www.mendeley.com/documents/?uuid=c0d3a39c-cc35-480b-b579-6a05d051e34d"]},{"id":"ITEM-2","itemData":{"ISBN":"9781506362311","author":[{"dropping-particle":"","family":"Northouse","given":"Peter G.","non-dropping-particle":"","parse-names":false,"suffix":""}],"edition":"8th","id":"ITEM-2","issued":{"date-parts":[["2018"]]},"publisher":"Sage Publications Inc","publisher-place":"California","title":"Leadership: Theory and Practice","type":"book"},"uris":["http://www.mendeley.com/documents/?uuid=33963bde-a30c-45e0-a55a-9d60ba449ab5"]}],"mendeley":{"formattedCitation":"(Northouse, 2018; Summerfield, 2014)","plainTextFormattedCitation":"(Northouse, 2018; Summerfield, 2014)","previouslyFormattedCitation":"(Northouse, 2018; Summerfield, 2014)"},"properties":{"noteIndex":0},"schema":"https://github.com/citation-style-language/schema/raw/master/csl-citation.json"}</w:instrText>
      </w:r>
      <w:r w:rsidRPr="005062D9">
        <w:rPr>
          <w:sz w:val="24"/>
          <w:szCs w:val="24"/>
        </w:rPr>
        <w:fldChar w:fldCharType="separate"/>
      </w:r>
      <w:r w:rsidRPr="005062D9">
        <w:rPr>
          <w:noProof/>
          <w:sz w:val="24"/>
          <w:szCs w:val="24"/>
        </w:rPr>
        <w:t>(Northouse, 2018; Summerfield, 2014)</w:t>
      </w:r>
      <w:r w:rsidRPr="005062D9">
        <w:rPr>
          <w:sz w:val="24"/>
          <w:szCs w:val="24"/>
        </w:rPr>
        <w:fldChar w:fldCharType="end"/>
      </w:r>
      <w:r w:rsidRPr="005062D9">
        <w:rPr>
          <w:sz w:val="24"/>
          <w:szCs w:val="24"/>
        </w:rPr>
        <w:t xml:space="preserve">; the conception of a </w:t>
      </w:r>
      <w:r w:rsidRPr="005062D9">
        <w:rPr>
          <w:sz w:val="24"/>
          <w:szCs w:val="24"/>
        </w:rPr>
        <w:lastRenderedPageBreak/>
        <w:t xml:space="preserve">leader as an agent of change in organisational processes </w:t>
      </w:r>
      <w:r w:rsidRPr="005062D9">
        <w:rPr>
          <w:sz w:val="24"/>
          <w:szCs w:val="24"/>
        </w:rPr>
        <w:fldChar w:fldCharType="begin" w:fldLock="1"/>
      </w:r>
      <w:r w:rsidRPr="005062D9">
        <w:rPr>
          <w:sz w:val="24"/>
          <w:szCs w:val="24"/>
        </w:rPr>
        <w:instrText>ADDIN CSL_CITATION {"citationItems":[{"id":"ITEM-1","itemData":{"author":[{"dropping-particle":"","family":"Katz","given":"D.","non-dropping-particle":"","parse-names":false,"suffix":""},{"dropping-particle":"","family":"Kahn","given":"R.L.","non-dropping-particle":"","parse-names":false,"suffix":""}],"id":"ITEM-1","issued":{"date-parts":[["1966"]]},"number-of-pages":"489","publisher":"Wiley","publisher-place":"New York","title":"The Social Psychology of Orginizations","type":"book"},"uris":["http://www.mendeley.com/documents/?uuid=86939ec4-1b21-4ab5-a302-fcd555845344"]},{"id":"ITEM-2","itemData":{"author":[{"dropping-particle":"","family":"Schein","given":"E. H.","non-dropping-particle":"","parse-names":false,"suffix":""}],"id":"ITEM-2","issued":{"date-parts":[["1992"]]},"publisher":"CA:Jossey-Bass","publisher-place":"San Francisco","title":"Organizational Culture and Leadership","type":"book"},"uris":["http://www.mendeley.com/documents/?uuid=4dfaed68-b39a-47fa-9585-4610f1b6822e"]}],"mendeley":{"formattedCitation":"(Katz &amp; Kahn, 1966; Schein, 1992)","plainTextFormattedCitation":"(Katz &amp; Kahn, 1966; Schein, 1992)","previouslyFormattedCitation":"(Katz &amp; Kahn, 1966; Schein, 1992)"},"properties":{"noteIndex":0},"schema":"https://github.com/citation-style-language/schema/raw/master/csl-citation.json"}</w:instrText>
      </w:r>
      <w:r w:rsidRPr="005062D9">
        <w:rPr>
          <w:sz w:val="24"/>
          <w:szCs w:val="24"/>
        </w:rPr>
        <w:fldChar w:fldCharType="separate"/>
      </w:r>
      <w:r w:rsidRPr="005062D9">
        <w:rPr>
          <w:noProof/>
          <w:sz w:val="24"/>
          <w:szCs w:val="24"/>
        </w:rPr>
        <w:t>(Katz &amp; Kahn, 1966; Schein, 1992)</w:t>
      </w:r>
      <w:r w:rsidRPr="005062D9">
        <w:rPr>
          <w:sz w:val="24"/>
          <w:szCs w:val="24"/>
        </w:rPr>
        <w:fldChar w:fldCharType="end"/>
      </w:r>
      <w:r w:rsidRPr="005062D9">
        <w:rPr>
          <w:sz w:val="24"/>
          <w:szCs w:val="24"/>
        </w:rPr>
        <w:t xml:space="preserve">; the conception of a leader as a developer of followers </w:t>
      </w:r>
      <w:r w:rsidRPr="005062D9">
        <w:rPr>
          <w:sz w:val="24"/>
          <w:szCs w:val="24"/>
        </w:rPr>
        <w:fldChar w:fldCharType="begin" w:fldLock="1"/>
      </w:r>
      <w:r w:rsidRPr="005062D9">
        <w:rPr>
          <w:sz w:val="24"/>
          <w:szCs w:val="24"/>
        </w:rPr>
        <w:instrText>ADDIN CSL_CITATION {"citationItems":[{"id":"ITEM-1","itemData":{"DOI":"DOI 10.1162/glep.2006.6.3.13","ISBN":"1554-3145","ISSN":"1554-3145","author":[{"dropping-particle":"","family":"Winston","given":"Bruce E","non-dropping-particle":"","parse-names":false,"suffix":""},{"dropping-particle":"","family":"Patterson","given":"K.","non-dropping-particle":"","parse-names":false,"suffix":""}],"container-title":"International Journal of Leadership Studies","id":"ITEM-1","issue":"2","issued":{"date-parts":[["2006"]]},"page":"6-66","title":"In Integrative Definition of Leadership","type":"article-journal","volume":"1"},"uris":["http://www.mendeley.com/documents/?uuid=b8f67f65-a57e-48ea-a07d-2d2e411f2092"]}],"mendeley":{"formattedCitation":"(Winston &amp; Patterson, 2006)","manualFormatting":"(Winston &amp; Patterson, 2006)","plainTextFormattedCitation":"(Winston &amp; Patterson, 2006)","previouslyFormattedCitation":"(Winston &amp; Patterson, 2006)"},"properties":{"noteIndex":0},"schema":"https://github.com/citation-style-language/schema/raw/master/csl-citation.json"}</w:instrText>
      </w:r>
      <w:r w:rsidRPr="005062D9">
        <w:rPr>
          <w:sz w:val="24"/>
          <w:szCs w:val="24"/>
        </w:rPr>
        <w:fldChar w:fldCharType="separate"/>
      </w:r>
      <w:r w:rsidRPr="005062D9">
        <w:rPr>
          <w:noProof/>
          <w:sz w:val="24"/>
          <w:szCs w:val="24"/>
        </w:rPr>
        <w:t>(Winston &amp; Patterson, 2006)</w:t>
      </w:r>
      <w:r w:rsidRPr="005062D9">
        <w:rPr>
          <w:sz w:val="24"/>
          <w:szCs w:val="24"/>
        </w:rPr>
        <w:fldChar w:fldCharType="end"/>
      </w:r>
      <w:r w:rsidRPr="005062D9">
        <w:rPr>
          <w:sz w:val="24"/>
          <w:szCs w:val="24"/>
        </w:rPr>
        <w:t xml:space="preserve">; the conception of a leader as a motivator </w:t>
      </w:r>
      <w:r w:rsidRPr="005062D9">
        <w:rPr>
          <w:sz w:val="24"/>
          <w:szCs w:val="24"/>
        </w:rPr>
        <w:fldChar w:fldCharType="begin" w:fldLock="1"/>
      </w:r>
      <w:r w:rsidRPr="005062D9">
        <w:rPr>
          <w:sz w:val="24"/>
          <w:szCs w:val="24"/>
        </w:rPr>
        <w:instrText>ADDIN CSL_CITATION {"citationItems":[{"id":"ITEM-1","itemData":{"DOI":"10.1017/CBO9781107415324.004","ISBN":"9788578110796","ISSN":"1098-6596","PMID":"25246403","author":[{"dropping-particle":"","family":"Buckingham","given":"Marcus","non-dropping-particle":"","parse-names":false,"suffix":""}],"container-title":"Journal of Chemical Information and Modeling","id":"ITEM-1","issue":"9","issued":{"date-parts":[["2005"]]},"publisher":"Free Press","publisher-place":"New York","title":"The One Thing You Need To Know About Great Managing, Great Leading, and Sustained Individual Success","type":"book","volume":"53"},"uris":["http://www.mendeley.com/documents/?uuid=9a5d83f7-df06-47fe-bcee-a1f70f72833b"]}],"mendeley":{"formattedCitation":"(Buckingham, 2005)","manualFormatting":"(Buckingham, 2005, pp. 143-144)","plainTextFormattedCitation":"(Buckingham, 2005)","previouslyFormattedCitation":"(Buckingham, 2005)"},"properties":{"noteIndex":0},"schema":"https://github.com/citation-style-language/schema/raw/master/csl-citation.json"}</w:instrText>
      </w:r>
      <w:r w:rsidRPr="005062D9">
        <w:rPr>
          <w:sz w:val="24"/>
          <w:szCs w:val="24"/>
        </w:rPr>
        <w:fldChar w:fldCharType="separate"/>
      </w:r>
      <w:r w:rsidRPr="005062D9">
        <w:rPr>
          <w:noProof/>
          <w:sz w:val="24"/>
          <w:szCs w:val="24"/>
        </w:rPr>
        <w:t>(Buckingham, 2005, pp. 143-144)</w:t>
      </w:r>
      <w:r w:rsidRPr="005062D9">
        <w:rPr>
          <w:sz w:val="24"/>
          <w:szCs w:val="24"/>
        </w:rPr>
        <w:fldChar w:fldCharType="end"/>
      </w:r>
      <w:r w:rsidRPr="005062D9">
        <w:rPr>
          <w:sz w:val="24"/>
          <w:szCs w:val="24"/>
        </w:rPr>
        <w:t xml:space="preserve">; or simply the conception of a leader as someone who achieves followers </w:t>
      </w:r>
      <w:r w:rsidRPr="005062D9">
        <w:rPr>
          <w:sz w:val="24"/>
          <w:szCs w:val="24"/>
        </w:rPr>
        <w:fldChar w:fldCharType="begin" w:fldLock="1"/>
      </w:r>
      <w:r w:rsidRPr="005062D9">
        <w:rPr>
          <w:sz w:val="24"/>
          <w:szCs w:val="24"/>
        </w:rPr>
        <w:instrText>ADDIN CSL_CITATION {"citationItems":[{"id":"ITEM-1","itemData":{"abstract":"Although difficult, there is the need of finding a satisfactory definition of leadership. A new definition of leadership is proposed, trying to meet such need. This definition fits properly to the modern concept of leadership, which gives the leader, the followers, and the context a very important role in the leadership process.","author":[{"dropping-particle":"","family":"Silva","given":"Alberto","non-dropping-particle":"","parse-names":false,"suffix":""}],"container-title":"Journal of Business Studies Quarterly","id":"ITEM-1","issue":"1","issued":{"date-parts":[["2016"]]},"page":"1-5","title":"What is Leadership ?","type":"article-journal","volume":"8"},"uris":["http://www.mendeley.com/documents/?uuid=ad3c8251-a61d-4a04-ad91-8a9248d33fe4"]}],"mendeley":{"formattedCitation":"(Silva, 2016)","manualFormatting":"(Silva, 2016)","plainTextFormattedCitation":"(Silva, 2016)","previouslyFormattedCitation":"(Silva, 2016)"},"properties":{"noteIndex":0},"schema":"https://github.com/citation-style-language/schema/raw/master/csl-citation.json"}</w:instrText>
      </w:r>
      <w:r w:rsidRPr="005062D9">
        <w:rPr>
          <w:sz w:val="24"/>
          <w:szCs w:val="24"/>
        </w:rPr>
        <w:fldChar w:fldCharType="separate"/>
      </w:r>
      <w:r w:rsidRPr="005062D9">
        <w:rPr>
          <w:noProof/>
          <w:sz w:val="24"/>
          <w:szCs w:val="24"/>
        </w:rPr>
        <w:t>(Silva, 2016)</w:t>
      </w:r>
      <w:r w:rsidRPr="005062D9">
        <w:rPr>
          <w:sz w:val="24"/>
          <w:szCs w:val="24"/>
        </w:rPr>
        <w:fldChar w:fldCharType="end"/>
      </w:r>
      <w:r w:rsidRPr="005062D9">
        <w:rPr>
          <w:sz w:val="24"/>
          <w:szCs w:val="24"/>
        </w:rPr>
        <w:t xml:space="preserve">. </w:t>
      </w:r>
    </w:p>
    <w:p w14:paraId="51C696AC" w14:textId="77777777" w:rsidR="00E701CB" w:rsidRPr="005062D9" w:rsidRDefault="00E701CB" w:rsidP="00E701CB">
      <w:pPr>
        <w:spacing w:line="480" w:lineRule="auto"/>
        <w:rPr>
          <w:sz w:val="24"/>
          <w:szCs w:val="24"/>
        </w:rPr>
      </w:pPr>
    </w:p>
    <w:p w14:paraId="4A8F2DD5" w14:textId="77777777" w:rsidR="00E701CB" w:rsidRPr="005062D9" w:rsidRDefault="00E701CB" w:rsidP="00E701CB">
      <w:pPr>
        <w:spacing w:line="480" w:lineRule="auto"/>
        <w:rPr>
          <w:sz w:val="24"/>
          <w:szCs w:val="24"/>
        </w:rPr>
      </w:pPr>
      <w:r w:rsidRPr="005062D9">
        <w:rPr>
          <w:sz w:val="24"/>
          <w:szCs w:val="24"/>
        </w:rPr>
        <w:t xml:space="preserve">Many other definitions exist, and a universally accepted definition of the term seems unlikely to be agreed upon </w:t>
      </w:r>
      <w:r w:rsidRPr="005062D9">
        <w:rPr>
          <w:sz w:val="24"/>
          <w:szCs w:val="24"/>
        </w:rPr>
        <w:fldChar w:fldCharType="begin" w:fldLock="1"/>
      </w:r>
      <w:r w:rsidRPr="005062D9">
        <w:rPr>
          <w:sz w:val="24"/>
          <w:szCs w:val="24"/>
        </w:rPr>
        <w:instrText>ADDIN CSL_CITATION {"citationItems":[{"id":"ITEM-1","itemData":{"author":[{"dropping-particle":"","family":"Grint","given":"Keith","non-dropping-particle":"","parse-names":false,"suffix":""}],"id":"ITEM-1","issued":{"date-parts":[["2005"]]},"number-of-pages":"192","publisher":"Palgrave Macmillan","publisher-place":"Basingstoke","title":"Leadership: Limits and Possibilities (Management, Work and Organisations )","type":"book"},"uris":["http://www.mendeley.com/documents/?uuid=c146ca4e-3cec-40fa-84c7-e1373d51812d"]}],"mendeley":{"formattedCitation":"(Grint, 2005)","manualFormatting":"(Grint, 2005)","plainTextFormattedCitation":"(Grint, 2005)","previouslyFormattedCitation":"(Grint, 2005)"},"properties":{"noteIndex":0},"schema":"https://github.com/citation-style-language/schema/raw/master/csl-citation.json"}</w:instrText>
      </w:r>
      <w:r w:rsidRPr="005062D9">
        <w:rPr>
          <w:sz w:val="24"/>
          <w:szCs w:val="24"/>
        </w:rPr>
        <w:fldChar w:fldCharType="separate"/>
      </w:r>
      <w:r w:rsidRPr="005062D9">
        <w:rPr>
          <w:noProof/>
          <w:sz w:val="24"/>
          <w:szCs w:val="24"/>
        </w:rPr>
        <w:t>(Grint, 2005)</w:t>
      </w:r>
      <w:r w:rsidRPr="005062D9">
        <w:rPr>
          <w:sz w:val="24"/>
          <w:szCs w:val="24"/>
        </w:rPr>
        <w:fldChar w:fldCharType="end"/>
      </w:r>
      <w:r w:rsidRPr="005062D9">
        <w:rPr>
          <w:sz w:val="24"/>
          <w:szCs w:val="24"/>
        </w:rPr>
        <w:t xml:space="preserve">. This has resulted in a multitude of leadership theories with a wide range of foci. Early leadership theorists focused on the traits of leaders, arguing that a ‘Great Man’ is born to lead and will inherently possess the traits required of a leader </w:t>
      </w:r>
      <w:r w:rsidRPr="005062D9">
        <w:rPr>
          <w:sz w:val="24"/>
          <w:szCs w:val="24"/>
        </w:rPr>
        <w:fldChar w:fldCharType="begin" w:fldLock="1"/>
      </w:r>
      <w:r w:rsidRPr="005062D9">
        <w:rPr>
          <w:sz w:val="24"/>
          <w:szCs w:val="24"/>
        </w:rPr>
        <w:instrText>ADDIN CSL_CITATION {"citationItems":[{"id":"ITEM-1","itemData":{"DOI":"10.1177/1742715015571392","ISBN":"1742715015571","ISSN":"17427169","abstract":"Contemporary surveys of leadership scholarship will occasionally mention the Great Man theory before moving on to more rigorous academic categories. Less a theory than a statement of faith, the Great Man theory does not fit into the rigorous scholarly theory and research that makes up the contemporary canon of leadership discourse. My goal in this article is to treat the Great Man theory seriously and to present a fuller notion of the theory. My intent is not to offer a defense of the theory or to ''redeem'' Thomas Carlyle as a leadership theorist. Rather, I will add a hitherto unacknowledged dimension: the element of Freudian psychology. In Freud's case, the Great Man was articulated not a moral proscription for how to act, but rather an analytic description of the elemental forces that lead people to seek heroes. The article suggests that the Great Man theory is worth considering because of its contemporary relevance. To consider the theory in full, however, Freud's work on leadership needs to be examined alongside that of Carlyle. It is Freud's description of the impulses that drive us toward authority figures, more than Carlyle's proselytizing for hero worship that can, and should offer valuable insights into how we—scholars, observers, and participants in the business world—react to corporate saviors.","author":[{"dropping-particle":"","family":"Spector","given":"Bert Alan","non-dropping-particle":"","parse-names":false,"suffix":""}],"container-title":"Leadership","id":"ITEM-1","issue":"2","issued":{"date-parts":[["2014"]]},"page":"250-260","title":"Carlyle, Freud, and the Great Man Theory more fully considered","type":"article-journal","volume":"12"},"uris":["http://www.mendeley.com/documents/?uuid=f862ce9d-46c0-4d72-ab6c-4dcea95071d2"]}],"mendeley":{"formattedCitation":"(Spector, 2014)","plainTextFormattedCitation":"(Spector, 2014)","previouslyFormattedCitation":"(Spector, 2014)"},"properties":{"noteIndex":0},"schema":"https://github.com/citation-style-language/schema/raw/master/csl-citation.json"}</w:instrText>
      </w:r>
      <w:r w:rsidRPr="005062D9">
        <w:rPr>
          <w:sz w:val="24"/>
          <w:szCs w:val="24"/>
        </w:rPr>
        <w:fldChar w:fldCharType="separate"/>
      </w:r>
      <w:r w:rsidRPr="005062D9">
        <w:rPr>
          <w:noProof/>
          <w:sz w:val="24"/>
          <w:szCs w:val="24"/>
        </w:rPr>
        <w:t>(Spector, 2014)</w:t>
      </w:r>
      <w:r w:rsidRPr="005062D9">
        <w:rPr>
          <w:sz w:val="24"/>
          <w:szCs w:val="24"/>
        </w:rPr>
        <w:fldChar w:fldCharType="end"/>
      </w:r>
      <w:r w:rsidRPr="005062D9">
        <w:rPr>
          <w:sz w:val="24"/>
          <w:szCs w:val="24"/>
        </w:rPr>
        <w:t xml:space="preserve">. Leadership scholarship has since moved on to focus variously on the skills, behaviour, situationally dependant approaches, transformational potential, and authenticity of leaders </w:t>
      </w:r>
      <w:r w:rsidRPr="005062D9">
        <w:rPr>
          <w:sz w:val="24"/>
          <w:szCs w:val="24"/>
        </w:rPr>
        <w:fldChar w:fldCharType="begin" w:fldLock="1"/>
      </w:r>
      <w:r w:rsidRPr="005062D9">
        <w:rPr>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manualFormatting":"(Northouse, 2016)","plainTextFormattedCitation":"(Northouse, 2016)","previouslyFormattedCitation":"(Northouse, 2016)"},"properties":{"noteIndex":0},"schema":"https://github.com/citation-style-language/schema/raw/master/csl-citation.json"}</w:instrText>
      </w:r>
      <w:r w:rsidRPr="005062D9">
        <w:rPr>
          <w:sz w:val="24"/>
          <w:szCs w:val="24"/>
        </w:rPr>
        <w:fldChar w:fldCharType="separate"/>
      </w:r>
      <w:r w:rsidRPr="005062D9">
        <w:rPr>
          <w:noProof/>
          <w:sz w:val="24"/>
          <w:szCs w:val="24"/>
        </w:rPr>
        <w:t>(Northouse, 2016)</w:t>
      </w:r>
      <w:r w:rsidRPr="005062D9">
        <w:rPr>
          <w:sz w:val="24"/>
          <w:szCs w:val="24"/>
        </w:rPr>
        <w:fldChar w:fldCharType="end"/>
      </w:r>
      <w:r w:rsidRPr="005062D9">
        <w:rPr>
          <w:sz w:val="24"/>
          <w:szCs w:val="24"/>
        </w:rPr>
        <w:t xml:space="preserve">. </w:t>
      </w:r>
    </w:p>
    <w:p w14:paraId="71DE2D0D" w14:textId="77777777" w:rsidR="00E701CB" w:rsidRPr="005062D9" w:rsidRDefault="00E701CB" w:rsidP="00E701CB">
      <w:pPr>
        <w:spacing w:line="480" w:lineRule="auto"/>
        <w:rPr>
          <w:sz w:val="24"/>
          <w:szCs w:val="24"/>
        </w:rPr>
      </w:pPr>
    </w:p>
    <w:p w14:paraId="73734268" w14:textId="77777777" w:rsidR="00E701CB" w:rsidRPr="005062D9" w:rsidRDefault="00E701CB" w:rsidP="00E701CB">
      <w:pPr>
        <w:pStyle w:val="Heading2"/>
        <w:spacing w:line="480" w:lineRule="auto"/>
        <w:rPr>
          <w:szCs w:val="28"/>
        </w:rPr>
      </w:pPr>
      <w:r w:rsidRPr="005062D9">
        <w:rPr>
          <w:szCs w:val="28"/>
        </w:rPr>
        <w:t>4.3 Paradigms of Leadership</w:t>
      </w:r>
    </w:p>
    <w:p w14:paraId="27C78532" w14:textId="77777777" w:rsidR="00E701CB" w:rsidRPr="005062D9" w:rsidRDefault="00E701CB" w:rsidP="00E701CB">
      <w:pPr>
        <w:spacing w:line="480" w:lineRule="auto"/>
        <w:rPr>
          <w:sz w:val="24"/>
          <w:szCs w:val="24"/>
        </w:rPr>
      </w:pPr>
      <w:r w:rsidRPr="005062D9">
        <w:rPr>
          <w:sz w:val="24"/>
          <w:szCs w:val="24"/>
        </w:rPr>
        <w:t>Due to the variety and abundance of conflicting theories present in the leadership literature, Keith Grint argues that it is more helpful to identify “areas of dispute” than themes of consensus. He identifies 4 areas of dispute to consider:</w:t>
      </w:r>
    </w:p>
    <w:p w14:paraId="2C4D9AEB" w14:textId="77777777" w:rsidR="00E701CB" w:rsidRPr="005062D9" w:rsidRDefault="00E701CB" w:rsidP="00E701CB">
      <w:pPr>
        <w:pStyle w:val="ListParagraph"/>
        <w:numPr>
          <w:ilvl w:val="0"/>
          <w:numId w:val="1"/>
        </w:numPr>
        <w:spacing w:line="480" w:lineRule="auto"/>
        <w:rPr>
          <w:sz w:val="24"/>
          <w:szCs w:val="24"/>
        </w:rPr>
      </w:pPr>
      <w:r w:rsidRPr="005062D9">
        <w:rPr>
          <w:sz w:val="24"/>
          <w:szCs w:val="24"/>
        </w:rPr>
        <w:t xml:space="preserve">Leadership as </w:t>
      </w:r>
      <w:r w:rsidRPr="005062D9">
        <w:rPr>
          <w:i/>
          <w:iCs/>
          <w:sz w:val="24"/>
          <w:szCs w:val="24"/>
        </w:rPr>
        <w:t>person</w:t>
      </w:r>
      <w:r w:rsidRPr="005062D9">
        <w:rPr>
          <w:sz w:val="24"/>
          <w:szCs w:val="24"/>
        </w:rPr>
        <w:t xml:space="preserve"> – is it who leaders are that matters? </w:t>
      </w:r>
    </w:p>
    <w:p w14:paraId="383CF559" w14:textId="77777777" w:rsidR="00E701CB" w:rsidRPr="005062D9" w:rsidRDefault="00E701CB" w:rsidP="00E701CB">
      <w:pPr>
        <w:pStyle w:val="ListParagraph"/>
        <w:numPr>
          <w:ilvl w:val="0"/>
          <w:numId w:val="1"/>
        </w:numPr>
        <w:spacing w:line="480" w:lineRule="auto"/>
        <w:rPr>
          <w:sz w:val="24"/>
          <w:szCs w:val="24"/>
        </w:rPr>
      </w:pPr>
      <w:r w:rsidRPr="005062D9">
        <w:rPr>
          <w:sz w:val="24"/>
          <w:szCs w:val="24"/>
        </w:rPr>
        <w:t xml:space="preserve">Leadership as </w:t>
      </w:r>
      <w:r w:rsidRPr="005062D9">
        <w:rPr>
          <w:i/>
          <w:iCs/>
          <w:sz w:val="24"/>
          <w:szCs w:val="24"/>
        </w:rPr>
        <w:t>results</w:t>
      </w:r>
      <w:r w:rsidRPr="005062D9">
        <w:rPr>
          <w:sz w:val="24"/>
          <w:szCs w:val="24"/>
        </w:rPr>
        <w:t xml:space="preserve"> – is it what leaders achieve that matters?</w:t>
      </w:r>
      <w:r w:rsidRPr="005062D9">
        <w:rPr>
          <w:b/>
          <w:bCs/>
          <w:sz w:val="24"/>
          <w:szCs w:val="24"/>
        </w:rPr>
        <w:t xml:space="preserve"> </w:t>
      </w:r>
    </w:p>
    <w:p w14:paraId="159D3838" w14:textId="77777777" w:rsidR="00E701CB" w:rsidRPr="005062D9" w:rsidRDefault="00E701CB" w:rsidP="00E701CB">
      <w:pPr>
        <w:pStyle w:val="ListParagraph"/>
        <w:numPr>
          <w:ilvl w:val="0"/>
          <w:numId w:val="1"/>
        </w:numPr>
        <w:spacing w:line="480" w:lineRule="auto"/>
        <w:rPr>
          <w:sz w:val="24"/>
          <w:szCs w:val="24"/>
        </w:rPr>
      </w:pPr>
      <w:r w:rsidRPr="005062D9">
        <w:rPr>
          <w:sz w:val="24"/>
          <w:szCs w:val="24"/>
        </w:rPr>
        <w:t xml:space="preserve">Leadership as </w:t>
      </w:r>
      <w:r w:rsidRPr="005062D9">
        <w:rPr>
          <w:i/>
          <w:iCs/>
          <w:sz w:val="24"/>
          <w:szCs w:val="24"/>
        </w:rPr>
        <w:t>process</w:t>
      </w:r>
      <w:r w:rsidRPr="005062D9">
        <w:rPr>
          <w:sz w:val="24"/>
          <w:szCs w:val="24"/>
        </w:rPr>
        <w:t xml:space="preserve"> – is it how things get done that matters?</w:t>
      </w:r>
    </w:p>
    <w:p w14:paraId="4B826A80" w14:textId="77777777" w:rsidR="00E701CB" w:rsidRPr="005062D9" w:rsidRDefault="00E701CB" w:rsidP="00E701CB">
      <w:pPr>
        <w:pStyle w:val="ListParagraph"/>
        <w:numPr>
          <w:ilvl w:val="0"/>
          <w:numId w:val="1"/>
        </w:numPr>
        <w:spacing w:line="480" w:lineRule="auto"/>
        <w:rPr>
          <w:sz w:val="24"/>
          <w:szCs w:val="24"/>
        </w:rPr>
      </w:pPr>
      <w:r w:rsidRPr="005062D9">
        <w:rPr>
          <w:sz w:val="24"/>
          <w:szCs w:val="24"/>
        </w:rPr>
        <w:t xml:space="preserve">Leadership as </w:t>
      </w:r>
      <w:r w:rsidRPr="005062D9">
        <w:rPr>
          <w:i/>
          <w:iCs/>
          <w:sz w:val="24"/>
          <w:szCs w:val="24"/>
        </w:rPr>
        <w:t>position</w:t>
      </w:r>
      <w:r w:rsidRPr="005062D9">
        <w:rPr>
          <w:sz w:val="24"/>
          <w:szCs w:val="24"/>
        </w:rPr>
        <w:t xml:space="preserve"> – is it where leaders operate from that matters? </w:t>
      </w:r>
      <w:r w:rsidRPr="005062D9">
        <w:rPr>
          <w:sz w:val="24"/>
          <w:szCs w:val="24"/>
        </w:rPr>
        <w:fldChar w:fldCharType="begin" w:fldLock="1"/>
      </w:r>
      <w:r w:rsidRPr="005062D9">
        <w:rPr>
          <w:sz w:val="24"/>
          <w:szCs w:val="24"/>
        </w:rPr>
        <w:instrText>ADDIN CSL_CITATION {"citationItems":[{"id":"ITEM-1","itemData":{"author":[{"dropping-particle":"","family":"Grint","given":"Keith","non-dropping-particle":"","parse-names":false,"suffix":""}],"id":"ITEM-1","issued":{"date-parts":[["2005"]]},"number-of-pages":"192","publisher":"Palgrave Macmillan","publisher-place":"Basingstoke","title":"Leadership: Limits and Possibilities (Management, Work and Organisations )","type":"book"},"uris":["http://www.mendeley.com/documents/?uuid=c146ca4e-3cec-40fa-84c7-e1373d51812d"]}],"mendeley":{"formattedCitation":"(Grint, 2005)","plainTextFormattedCitation":"(Grint, 2005)","previouslyFormattedCitation":"(Grint, 2005)"},"properties":{"noteIndex":0},"schema":"https://github.com/citation-style-language/schema/raw/master/csl-citation.json"}</w:instrText>
      </w:r>
      <w:r w:rsidRPr="005062D9">
        <w:rPr>
          <w:sz w:val="24"/>
          <w:szCs w:val="24"/>
        </w:rPr>
        <w:fldChar w:fldCharType="separate"/>
      </w:r>
      <w:r w:rsidRPr="005062D9">
        <w:rPr>
          <w:noProof/>
          <w:sz w:val="24"/>
          <w:szCs w:val="24"/>
        </w:rPr>
        <w:t>(Grint, 2005)</w:t>
      </w:r>
      <w:r w:rsidRPr="005062D9">
        <w:rPr>
          <w:sz w:val="24"/>
          <w:szCs w:val="24"/>
        </w:rPr>
        <w:fldChar w:fldCharType="end"/>
      </w:r>
    </w:p>
    <w:p w14:paraId="653C8624" w14:textId="77777777" w:rsidR="00E701CB" w:rsidRPr="005062D9" w:rsidRDefault="00E701CB" w:rsidP="00E701CB">
      <w:pPr>
        <w:spacing w:line="480" w:lineRule="auto"/>
        <w:rPr>
          <w:sz w:val="24"/>
          <w:szCs w:val="24"/>
        </w:rPr>
      </w:pPr>
    </w:p>
    <w:p w14:paraId="5DF30485" w14:textId="77777777" w:rsidR="00E701CB" w:rsidRPr="005062D9" w:rsidRDefault="00E701CB" w:rsidP="00E701CB">
      <w:pPr>
        <w:spacing w:line="480" w:lineRule="auto"/>
        <w:rPr>
          <w:sz w:val="24"/>
          <w:szCs w:val="24"/>
        </w:rPr>
      </w:pPr>
      <w:r w:rsidRPr="005062D9">
        <w:rPr>
          <w:sz w:val="24"/>
          <w:szCs w:val="24"/>
        </w:rPr>
        <w:lastRenderedPageBreak/>
        <w:t xml:space="preserve">Similar areas of dispute have also been identified by other authors such as Gayle Avery who proposes four paradigms for leadership: Classical; Transactional; Visionary; Organic </w:t>
      </w:r>
      <w:r w:rsidRPr="005062D9">
        <w:rPr>
          <w:sz w:val="24"/>
          <w:szCs w:val="24"/>
        </w:rPr>
        <w:fldChar w:fldCharType="begin" w:fldLock="1"/>
      </w:r>
      <w:r w:rsidRPr="005062D9">
        <w:rPr>
          <w:sz w:val="24"/>
          <w:szCs w:val="24"/>
        </w:rPr>
        <w:instrText>ADDIN CSL_CITATION {"citationItems":[{"id":"ITEM-1","itemData":{"author":[{"dropping-particle":"","family":"Avery","given":"Gayle. C.","non-dropping-particle":"","parse-names":false,"suffix":""}],"edition":"First","id":"ITEM-1","issued":{"date-parts":[["2004"]]},"number-of-pages":"316","publisher":"Sage Publications Ltd","publisher-place":"London","title":"Understanding Leadership: Paradigms and Cases","type":"book"},"uris":["http://www.mendeley.com/documents/?uuid=289a9f1f-6a80-4300-be3c-ff7f8c3e49c0"]}],"mendeley":{"formattedCitation":"(Avery, 2004)","plainTextFormattedCitation":"(Avery, 2004)","previouslyFormattedCitation":"(Avery, 2004)"},"properties":{"noteIndex":0},"schema":"https://github.com/citation-style-language/schema/raw/master/csl-citation.json"}</w:instrText>
      </w:r>
      <w:r w:rsidRPr="005062D9">
        <w:rPr>
          <w:sz w:val="24"/>
          <w:szCs w:val="24"/>
        </w:rPr>
        <w:fldChar w:fldCharType="separate"/>
      </w:r>
      <w:r w:rsidRPr="005062D9">
        <w:rPr>
          <w:noProof/>
          <w:sz w:val="24"/>
          <w:szCs w:val="24"/>
        </w:rPr>
        <w:t>(Avery, 2004)</w:t>
      </w:r>
      <w:r w:rsidRPr="005062D9">
        <w:rPr>
          <w:sz w:val="24"/>
          <w:szCs w:val="24"/>
        </w:rPr>
        <w:fldChar w:fldCharType="end"/>
      </w:r>
      <w:r w:rsidRPr="005062D9">
        <w:rPr>
          <w:sz w:val="24"/>
          <w:szCs w:val="24"/>
        </w:rPr>
        <w:t>. These four paradigms succinctly summarise the multitude of theories of leadership in use by scholars and will therefore be used in the discussion of leadership in this thesis. The four paradigms are summarised as follows:</w:t>
      </w:r>
    </w:p>
    <w:p w14:paraId="4F013C4E" w14:textId="77777777" w:rsidR="00E701CB" w:rsidRPr="005062D9" w:rsidRDefault="00E701CB" w:rsidP="00E701CB">
      <w:pPr>
        <w:spacing w:line="480" w:lineRule="auto"/>
        <w:rPr>
          <w:sz w:val="24"/>
          <w:szCs w:val="24"/>
        </w:rPr>
      </w:pPr>
    </w:p>
    <w:p w14:paraId="7D735BF1" w14:textId="77777777" w:rsidR="00E701CB" w:rsidRPr="005062D9" w:rsidRDefault="00E701CB" w:rsidP="00E701CB">
      <w:pPr>
        <w:pStyle w:val="Heading3"/>
        <w:numPr>
          <w:ilvl w:val="0"/>
          <w:numId w:val="4"/>
        </w:numPr>
        <w:tabs>
          <w:tab w:val="num" w:pos="360"/>
        </w:tabs>
        <w:spacing w:line="480" w:lineRule="auto"/>
        <w:ind w:left="0" w:firstLine="0"/>
        <w:rPr>
          <w:sz w:val="28"/>
          <w:szCs w:val="28"/>
        </w:rPr>
      </w:pPr>
      <w:r w:rsidRPr="005062D9">
        <w:rPr>
          <w:sz w:val="28"/>
          <w:szCs w:val="28"/>
        </w:rPr>
        <w:t xml:space="preserve">Classical Paradigm of Leadership </w:t>
      </w:r>
    </w:p>
    <w:p w14:paraId="4D9B2410" w14:textId="77777777" w:rsidR="00E701CB" w:rsidRPr="005062D9" w:rsidRDefault="00E701CB" w:rsidP="00E701CB">
      <w:pPr>
        <w:spacing w:line="480" w:lineRule="auto"/>
        <w:rPr>
          <w:noProof/>
          <w:sz w:val="24"/>
          <w:szCs w:val="24"/>
        </w:rPr>
      </w:pPr>
      <w:r w:rsidRPr="005062D9">
        <w:rPr>
          <w:sz w:val="24"/>
          <w:szCs w:val="24"/>
        </w:rPr>
        <w:t>Classical leadership is defined as “dominance by a pre-eminent person or an ‘elite’ group of people”</w:t>
      </w:r>
      <w:r w:rsidRPr="005062D9">
        <w:rPr>
          <w:noProof/>
          <w:sz w:val="24"/>
          <w:szCs w:val="24"/>
        </w:rPr>
        <w:t xml:space="preserve"> Avery, 2004, p29). The leader orders their followers to carry out instructions in order to move the group towards </w:t>
      </w:r>
      <w:r>
        <w:rPr>
          <w:noProof/>
          <w:sz w:val="24"/>
          <w:szCs w:val="24"/>
        </w:rPr>
        <w:t xml:space="preserve">the </w:t>
      </w:r>
      <w:r w:rsidRPr="005062D9">
        <w:rPr>
          <w:noProof/>
          <w:sz w:val="24"/>
          <w:szCs w:val="24"/>
        </w:rPr>
        <w:t>achievement of a goal which the followers may or may not be aware of. Followers submit to the leader’s will either out of respect or fear of the leader. Theories falling within the Classical paradigm of leadership were most commonly used until the 1970s</w:t>
      </w:r>
      <w:r w:rsidRPr="005062D9">
        <w:rPr>
          <w:sz w:val="24"/>
          <w:szCs w:val="24"/>
        </w:rPr>
        <w:t xml:space="preserve"> </w:t>
      </w:r>
      <w:r w:rsidRPr="005062D9">
        <w:rPr>
          <w:sz w:val="24"/>
          <w:szCs w:val="24"/>
        </w:rPr>
        <w:fldChar w:fldCharType="begin" w:fldLock="1"/>
      </w:r>
      <w:r w:rsidRPr="005062D9">
        <w:rPr>
          <w:sz w:val="24"/>
          <w:szCs w:val="24"/>
        </w:rPr>
        <w:instrText>ADDIN CSL_CITATION {"citationItems":[{"id":"ITEM-1","itemData":{"author":[{"dropping-particle":"","family":"Avery","given":"Gayle. C.","non-dropping-particle":"","parse-names":false,"suffix":""}],"edition":"First","id":"ITEM-1","issued":{"date-parts":[["2004"]]},"number-of-pages":"316","publisher":"Sage Publications Ltd","publisher-place":"London","title":"Understanding Leadership: Paradigms and Cases","type":"book"},"uris":["http://www.mendeley.com/documents/?uuid=289a9f1f-6a80-4300-be3c-ff7f8c3e49c0"]}],"mendeley":{"formattedCitation":"(Avery, 2004)","plainTextFormattedCitation":"(Avery, 2004)","previouslyFormattedCitation":"(Avery, 2004)"},"properties":{"noteIndex":0},"schema":"https://github.com/citation-style-language/schema/raw/master/csl-citation.json"}</w:instrText>
      </w:r>
      <w:r w:rsidRPr="005062D9">
        <w:rPr>
          <w:sz w:val="24"/>
          <w:szCs w:val="24"/>
        </w:rPr>
        <w:fldChar w:fldCharType="separate"/>
      </w:r>
      <w:r w:rsidRPr="005062D9">
        <w:rPr>
          <w:noProof/>
          <w:sz w:val="24"/>
          <w:szCs w:val="24"/>
        </w:rPr>
        <w:t>(Avery, 2004)</w:t>
      </w:r>
      <w:r w:rsidRPr="005062D9">
        <w:rPr>
          <w:sz w:val="24"/>
          <w:szCs w:val="24"/>
        </w:rPr>
        <w:fldChar w:fldCharType="end"/>
      </w:r>
      <w:r w:rsidRPr="005062D9">
        <w:rPr>
          <w:sz w:val="24"/>
          <w:szCs w:val="24"/>
        </w:rPr>
        <w:t>.</w:t>
      </w:r>
    </w:p>
    <w:p w14:paraId="53C348DC" w14:textId="77777777" w:rsidR="00E701CB" w:rsidRPr="005062D9" w:rsidRDefault="00E701CB" w:rsidP="00E701CB">
      <w:pPr>
        <w:spacing w:line="480" w:lineRule="auto"/>
        <w:rPr>
          <w:noProof/>
          <w:sz w:val="24"/>
          <w:szCs w:val="24"/>
        </w:rPr>
      </w:pPr>
    </w:p>
    <w:p w14:paraId="05CF11F7" w14:textId="77777777" w:rsidR="00E701CB" w:rsidRPr="005062D9" w:rsidRDefault="00E701CB" w:rsidP="00E701CB">
      <w:pPr>
        <w:pStyle w:val="Heading3"/>
        <w:numPr>
          <w:ilvl w:val="0"/>
          <w:numId w:val="4"/>
        </w:numPr>
        <w:tabs>
          <w:tab w:val="num" w:pos="360"/>
        </w:tabs>
        <w:spacing w:line="480" w:lineRule="auto"/>
        <w:ind w:left="0" w:firstLine="0"/>
        <w:rPr>
          <w:sz w:val="28"/>
          <w:szCs w:val="28"/>
        </w:rPr>
      </w:pPr>
      <w:r w:rsidRPr="005062D9">
        <w:rPr>
          <w:sz w:val="28"/>
          <w:szCs w:val="28"/>
        </w:rPr>
        <w:t xml:space="preserve">Transactional Paradigm of Leadership </w:t>
      </w:r>
    </w:p>
    <w:p w14:paraId="73F0F5BD" w14:textId="77777777" w:rsidR="00E701CB" w:rsidRPr="005062D9" w:rsidRDefault="00E701CB" w:rsidP="00E701CB">
      <w:pPr>
        <w:spacing w:line="480" w:lineRule="auto"/>
        <w:rPr>
          <w:sz w:val="24"/>
          <w:szCs w:val="24"/>
        </w:rPr>
      </w:pPr>
      <w:r w:rsidRPr="005062D9">
        <w:rPr>
          <w:sz w:val="24"/>
          <w:szCs w:val="24"/>
        </w:rPr>
        <w:t>Transactional leaders identify tasks to be completed and then influence followers to execute these tasks by using either incentivisation or the threat of punishment. In a Transactional Paradigm, leaders and followers engage in ‘transactions’, necessitating interaction and negotiation between the two parties. Transactional leadership theories were frequently used in academia during the 1970s until the mid-1980s (</w:t>
      </w:r>
      <w:r w:rsidRPr="005062D9">
        <w:rPr>
          <w:i/>
          <w:iCs/>
          <w:sz w:val="24"/>
          <w:szCs w:val="24"/>
        </w:rPr>
        <w:t>Ibid</w:t>
      </w:r>
      <w:r w:rsidRPr="005062D9">
        <w:rPr>
          <w:sz w:val="24"/>
          <w:szCs w:val="24"/>
        </w:rPr>
        <w:t>.).</w:t>
      </w:r>
    </w:p>
    <w:p w14:paraId="7E1038A9" w14:textId="77777777" w:rsidR="00E701CB" w:rsidRPr="005062D9" w:rsidRDefault="00E701CB" w:rsidP="00E701CB">
      <w:pPr>
        <w:spacing w:line="480" w:lineRule="auto"/>
        <w:rPr>
          <w:color w:val="FF0000"/>
          <w:sz w:val="24"/>
          <w:szCs w:val="24"/>
        </w:rPr>
      </w:pPr>
    </w:p>
    <w:p w14:paraId="4F5AA5E7" w14:textId="77777777" w:rsidR="00E701CB" w:rsidRPr="005062D9" w:rsidRDefault="00E701CB" w:rsidP="00E701CB">
      <w:pPr>
        <w:pStyle w:val="Heading3"/>
        <w:numPr>
          <w:ilvl w:val="0"/>
          <w:numId w:val="4"/>
        </w:numPr>
        <w:tabs>
          <w:tab w:val="num" w:pos="360"/>
        </w:tabs>
        <w:spacing w:line="480" w:lineRule="auto"/>
        <w:ind w:left="0" w:firstLine="0"/>
        <w:rPr>
          <w:sz w:val="28"/>
          <w:szCs w:val="28"/>
        </w:rPr>
      </w:pPr>
      <w:r w:rsidRPr="005062D9">
        <w:rPr>
          <w:sz w:val="28"/>
          <w:szCs w:val="28"/>
        </w:rPr>
        <w:lastRenderedPageBreak/>
        <w:t xml:space="preserve">Visionary Paradigm of Leadership </w:t>
      </w:r>
    </w:p>
    <w:p w14:paraId="639B6828" w14:textId="77777777" w:rsidR="00E701CB" w:rsidRPr="005062D9" w:rsidRDefault="00E701CB" w:rsidP="00E701CB">
      <w:pPr>
        <w:spacing w:line="480" w:lineRule="auto"/>
        <w:rPr>
          <w:sz w:val="24"/>
          <w:szCs w:val="24"/>
        </w:rPr>
      </w:pPr>
      <w:r w:rsidRPr="005062D9">
        <w:rPr>
          <w:sz w:val="24"/>
          <w:szCs w:val="24"/>
        </w:rPr>
        <w:t>Visionary Leadership theories came to prominence around the mid-1980s. Leadership falling within the Visionary paradigm requires leaders to unite followers around a collective vision of the future and to inspire, motivate and support their team. This involves engaging the emotional involvement of followers in the task (</w:t>
      </w:r>
      <w:r w:rsidRPr="005062D9">
        <w:rPr>
          <w:i/>
          <w:iCs/>
          <w:sz w:val="24"/>
          <w:szCs w:val="24"/>
        </w:rPr>
        <w:t>Ibid.</w:t>
      </w:r>
      <w:r w:rsidRPr="005062D9">
        <w:rPr>
          <w:sz w:val="24"/>
          <w:szCs w:val="24"/>
        </w:rPr>
        <w:t>).</w:t>
      </w:r>
    </w:p>
    <w:p w14:paraId="5BF7AD2E" w14:textId="77777777" w:rsidR="00E701CB" w:rsidRPr="005062D9" w:rsidRDefault="00E701CB" w:rsidP="00E701CB">
      <w:pPr>
        <w:spacing w:line="480" w:lineRule="auto"/>
        <w:rPr>
          <w:sz w:val="24"/>
          <w:szCs w:val="24"/>
        </w:rPr>
      </w:pPr>
    </w:p>
    <w:p w14:paraId="47BBB812" w14:textId="77777777" w:rsidR="00E701CB" w:rsidRPr="005062D9" w:rsidRDefault="00E701CB" w:rsidP="00E701CB">
      <w:pPr>
        <w:pStyle w:val="Heading3"/>
        <w:numPr>
          <w:ilvl w:val="0"/>
          <w:numId w:val="4"/>
        </w:numPr>
        <w:tabs>
          <w:tab w:val="num" w:pos="360"/>
        </w:tabs>
        <w:spacing w:line="480" w:lineRule="auto"/>
        <w:ind w:left="0" w:firstLine="0"/>
        <w:rPr>
          <w:sz w:val="28"/>
          <w:szCs w:val="28"/>
        </w:rPr>
      </w:pPr>
      <w:r w:rsidRPr="005062D9">
        <w:rPr>
          <w:sz w:val="28"/>
          <w:szCs w:val="28"/>
        </w:rPr>
        <w:t xml:space="preserve">Organic Paradigm of Leadership </w:t>
      </w:r>
    </w:p>
    <w:p w14:paraId="079155C5" w14:textId="77777777" w:rsidR="00E701CB" w:rsidRPr="005062D9" w:rsidRDefault="00E701CB" w:rsidP="00E701CB">
      <w:pPr>
        <w:spacing w:line="480" w:lineRule="auto"/>
        <w:rPr>
          <w:sz w:val="24"/>
          <w:szCs w:val="24"/>
        </w:rPr>
      </w:pPr>
      <w:r w:rsidRPr="005062D9">
        <w:rPr>
          <w:sz w:val="24"/>
          <w:szCs w:val="24"/>
        </w:rPr>
        <w:t xml:space="preserve">The final paradigm of leadership identified by Avery is Organic leadership. Theories fitting within this paradigm require leaders to emerge naturally from an organisation as opposed to being formally appointed or elected. Leadership is shared between those members of the group who can most appropriately contribute to the project as a result of their specialist knowledge or skills. Leadership may be shared between multiple leaders during the course of a project. Organic leadership theories have become academically more popular since the 2000s and continue to be developed </w:t>
      </w:r>
      <w:r w:rsidRPr="005062D9">
        <w:rPr>
          <w:sz w:val="24"/>
          <w:szCs w:val="24"/>
        </w:rPr>
        <w:fldChar w:fldCharType="begin" w:fldLock="1"/>
      </w:r>
      <w:r w:rsidRPr="005062D9">
        <w:rPr>
          <w:sz w:val="24"/>
          <w:szCs w:val="24"/>
        </w:rPr>
        <w:instrText>ADDIN CSL_CITATION {"citationItems":[{"id":"ITEM-1","itemData":{"author":[{"dropping-particle":"","family":"Avery","given":"Gayle. C.","non-dropping-particle":"","parse-names":false,"suffix":""}],"edition":"First","id":"ITEM-1","issued":{"date-parts":[["2004"]]},"number-of-pages":"316","publisher":"Sage Publications Ltd","publisher-place":"London","title":"Understanding Leadership: Paradigms and Cases","type":"book"},"uris":["http://www.mendeley.com/documents/?uuid=289a9f1f-6a80-4300-be3c-ff7f8c3e49c0"]}],"mendeley":{"formattedCitation":"(Avery, 2004)","manualFormatting":"(Ibid.)","plainTextFormattedCitation":"(Avery, 2004)","previouslyFormattedCitation":"(Avery, 2004)"},"properties":{"noteIndex":0},"schema":"https://github.com/citation-style-language/schema/raw/master/csl-citation.json"}</w:instrText>
      </w:r>
      <w:r w:rsidRPr="005062D9">
        <w:rPr>
          <w:sz w:val="24"/>
          <w:szCs w:val="24"/>
        </w:rPr>
        <w:fldChar w:fldCharType="separate"/>
      </w:r>
      <w:r w:rsidRPr="005062D9">
        <w:rPr>
          <w:noProof/>
          <w:sz w:val="24"/>
          <w:szCs w:val="24"/>
        </w:rPr>
        <w:t>(</w:t>
      </w:r>
      <w:r w:rsidRPr="005062D9">
        <w:rPr>
          <w:i/>
          <w:iCs/>
          <w:noProof/>
          <w:sz w:val="24"/>
          <w:szCs w:val="24"/>
        </w:rPr>
        <w:t>Ibid.</w:t>
      </w:r>
      <w:r w:rsidRPr="005062D9">
        <w:rPr>
          <w:noProof/>
          <w:sz w:val="24"/>
          <w:szCs w:val="24"/>
        </w:rPr>
        <w:t>)</w:t>
      </w:r>
      <w:r w:rsidRPr="005062D9">
        <w:rPr>
          <w:sz w:val="24"/>
          <w:szCs w:val="24"/>
        </w:rPr>
        <w:fldChar w:fldCharType="end"/>
      </w:r>
      <w:r w:rsidRPr="005062D9">
        <w:rPr>
          <w:sz w:val="24"/>
          <w:szCs w:val="24"/>
        </w:rPr>
        <w:t>.</w:t>
      </w:r>
    </w:p>
    <w:p w14:paraId="6D942820" w14:textId="77777777" w:rsidR="00E701CB" w:rsidRPr="005062D9" w:rsidRDefault="00E701CB" w:rsidP="00E701CB">
      <w:pPr>
        <w:spacing w:line="480" w:lineRule="auto"/>
        <w:rPr>
          <w:sz w:val="24"/>
          <w:szCs w:val="24"/>
        </w:rPr>
      </w:pPr>
    </w:p>
    <w:p w14:paraId="67D4515A" w14:textId="77777777" w:rsidR="00E701CB" w:rsidRPr="005062D9" w:rsidRDefault="00E701CB" w:rsidP="00E701CB">
      <w:pPr>
        <w:spacing w:line="480" w:lineRule="auto"/>
        <w:rPr>
          <w:sz w:val="24"/>
          <w:szCs w:val="24"/>
        </w:rPr>
      </w:pPr>
      <w:r w:rsidRPr="005062D9">
        <w:rPr>
          <w:sz w:val="24"/>
          <w:szCs w:val="24"/>
        </w:rPr>
        <w:t>Within these four paradigms, individual leadership theories therefore can be placed according to their focus</w:t>
      </w:r>
      <w:r w:rsidRPr="005062D9">
        <w:rPr>
          <w:i/>
          <w:iCs/>
          <w:sz w:val="24"/>
          <w:szCs w:val="24"/>
        </w:rPr>
        <w:t xml:space="preserve">. </w:t>
      </w:r>
      <w:r w:rsidRPr="005062D9">
        <w:rPr>
          <w:sz w:val="24"/>
          <w:szCs w:val="24"/>
        </w:rPr>
        <w:t xml:space="preserve">Although some theories straddle two or more paradigms, broadly speaking these four paradigms categorise leadership theories in a useful and manageable fashion. This is useful in enabling debate about the function and process of leadership, without restricting discussion to individual theoretical perspectives. </w:t>
      </w:r>
      <w:r w:rsidRPr="005062D9">
        <w:rPr>
          <w:sz w:val="24"/>
          <w:szCs w:val="24"/>
        </w:rPr>
        <w:br/>
      </w:r>
    </w:p>
    <w:p w14:paraId="5741E21B" w14:textId="77777777" w:rsidR="00E701CB" w:rsidRPr="005062D9" w:rsidRDefault="00E701CB" w:rsidP="00E701CB">
      <w:pPr>
        <w:pStyle w:val="Heading1"/>
        <w:spacing w:line="480" w:lineRule="auto"/>
        <w:rPr>
          <w:sz w:val="36"/>
          <w:szCs w:val="36"/>
        </w:rPr>
      </w:pPr>
      <w:r w:rsidRPr="005062D9">
        <w:rPr>
          <w:sz w:val="36"/>
          <w:szCs w:val="36"/>
        </w:rPr>
        <w:lastRenderedPageBreak/>
        <w:t>4.4 Choral Conducting and Leadership Theory</w:t>
      </w:r>
    </w:p>
    <w:p w14:paraId="158BFBAE"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In this section I will discuss studies of conducting which use leadership theory as a framework. There are relatively few studies </w:t>
      </w:r>
      <w:r>
        <w:rPr>
          <w:rFonts w:cstheme="minorHAnsi"/>
          <w:sz w:val="24"/>
          <w:szCs w:val="24"/>
        </w:rPr>
        <w:t>that</w:t>
      </w:r>
      <w:r w:rsidRPr="005062D9">
        <w:rPr>
          <w:rFonts w:cstheme="minorHAnsi"/>
          <w:sz w:val="24"/>
          <w:szCs w:val="24"/>
        </w:rPr>
        <w:t xml:space="preserve"> explicitly use leadership theory as a framework for examining choral conducting, however those that are available will be discussed with reference to Avery’s four paradigms of leadership. </w:t>
      </w:r>
    </w:p>
    <w:p w14:paraId="3642FBD5" w14:textId="77777777" w:rsidR="00E701CB" w:rsidRPr="005062D9" w:rsidRDefault="00E701CB" w:rsidP="00E701CB">
      <w:pPr>
        <w:spacing w:line="480" w:lineRule="auto"/>
        <w:rPr>
          <w:rFonts w:cstheme="minorHAnsi"/>
          <w:sz w:val="24"/>
          <w:szCs w:val="24"/>
        </w:rPr>
      </w:pPr>
    </w:p>
    <w:p w14:paraId="42C3E801" w14:textId="77777777" w:rsidR="00E701CB" w:rsidRPr="005062D9" w:rsidRDefault="00E701CB" w:rsidP="00E701CB">
      <w:pPr>
        <w:pStyle w:val="Heading2"/>
        <w:numPr>
          <w:ilvl w:val="2"/>
          <w:numId w:val="4"/>
        </w:numPr>
        <w:tabs>
          <w:tab w:val="num" w:pos="360"/>
        </w:tabs>
        <w:spacing w:line="480" w:lineRule="auto"/>
        <w:ind w:left="709" w:firstLine="0"/>
        <w:rPr>
          <w:szCs w:val="28"/>
        </w:rPr>
      </w:pPr>
      <w:r w:rsidRPr="005062D9">
        <w:rPr>
          <w:szCs w:val="28"/>
        </w:rPr>
        <w:t>Classical Leadership</w:t>
      </w:r>
    </w:p>
    <w:p w14:paraId="70A84F18"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There appear to be no studies </w:t>
      </w:r>
      <w:r>
        <w:rPr>
          <w:rFonts w:cstheme="minorHAnsi"/>
          <w:sz w:val="24"/>
          <w:szCs w:val="24"/>
        </w:rPr>
        <w:t>that</w:t>
      </w:r>
      <w:r w:rsidRPr="005062D9">
        <w:rPr>
          <w:rFonts w:cstheme="minorHAnsi"/>
          <w:sz w:val="24"/>
          <w:szCs w:val="24"/>
        </w:rPr>
        <w:t xml:space="preserve"> examine choral conducting explicitly using leadership theories sitting within the classical paradigm. Leadership theories in this group include “Great Man Theory”, i.e. the theory that certain individuals possess God-given traits and talents that make them fit for leadership and followers should submit to the will of these leaders without seeking an explanation of the purpose of the group’s activities. Great Man theory draws heavily on Thomas Carlyle’s set of six public lectures, given in 1840 on the role of heroes in history </w:t>
      </w:r>
      <w:r w:rsidRPr="005062D9">
        <w:rPr>
          <w:rFonts w:cstheme="minorHAnsi"/>
          <w:sz w:val="24"/>
          <w:szCs w:val="24"/>
        </w:rPr>
        <w:fldChar w:fldCharType="begin" w:fldLock="1"/>
      </w:r>
      <w:r w:rsidRPr="005062D9">
        <w:rPr>
          <w:rFonts w:cstheme="minorHAnsi"/>
          <w:sz w:val="24"/>
          <w:szCs w:val="24"/>
        </w:rPr>
        <w:instrText>ADDIN CSL_CITATION {"citationItems":[{"id":"ITEM-1","itemData":{"DOI":"10.1177/1742715015571392","ISBN":"1742715015571","ISSN":"17427169","abstract":"Contemporary surveys of leadership scholarship will occasionally mention the Great Man theory before moving on to more rigorous academic categories. Less a theory than a statement of faith, the Great Man theory does not fit into the rigorous scholarly theory and research that makes up the contemporary canon of leadership discourse. My goal in this article is to treat the Great Man theory seriously and to present a fuller notion of the theory. My intent is not to offer a defense of the theory or to ''redeem'' Thomas Carlyle as a leadership theorist. Rather, I will add a hitherto unacknowledged dimension: the element of Freudian psychology. In Freud's case, the Great Man was articulated not a moral proscription for how to act, but rather an analytic description of the elemental forces that lead people to seek heroes. The article suggests that the Great Man theory is worth considering because of its contemporary relevance. To consider the theory in full, however, Freud's work on leadership needs to be examined alongside that of Carlyle. It is Freud's description of the impulses that drive us toward authority figures, more than Carlyle's proselytizing for hero worship that can, and should offer valuable insights into how we—scholars, observers, and participants in the business world—react to corporate saviors.","author":[{"dropping-particle":"","family":"Spector","given":"Bert Alan","non-dropping-particle":"","parse-names":false,"suffix":""}],"container-title":"Leadership","id":"ITEM-1","issue":"2","issued":{"date-parts":[["2014"]]},"page":"250-260","title":"Carlyle, Freud, and the Great Man Theory more fully considered","type":"article-journal","volume":"12"},"uris":["http://www.mendeley.com/documents/?uuid=f862ce9d-46c0-4d72-ab6c-4dcea95071d2"]}],"mendeley":{"formattedCitation":"(Spector, 2014)","plainTextFormattedCitation":"(Spector, 2014)","previouslyFormattedCitation":"(Spector, 2014)"},"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Spector, 2014)</w:t>
      </w:r>
      <w:r w:rsidRPr="005062D9">
        <w:rPr>
          <w:rFonts w:cstheme="minorHAnsi"/>
          <w:sz w:val="24"/>
          <w:szCs w:val="24"/>
        </w:rPr>
        <w:fldChar w:fldCharType="end"/>
      </w:r>
      <w:r w:rsidRPr="005062D9">
        <w:rPr>
          <w:rFonts w:cstheme="minorHAnsi"/>
          <w:sz w:val="24"/>
          <w:szCs w:val="24"/>
        </w:rPr>
        <w:t xml:space="preserve">. </w:t>
      </w:r>
      <w:r w:rsidRPr="005062D9">
        <w:rPr>
          <w:sz w:val="24"/>
          <w:szCs w:val="24"/>
        </w:rPr>
        <w:t xml:space="preserve">It is interesting however to note that the philosophy of this paradigm bears no small resemblance to the thinking behind the ‘maestro writing’ discussed in Chapter 2, in that this paradigm of leadership would expect singers to submit to the guidance of an esteemed </w:t>
      </w:r>
      <w:r>
        <w:rPr>
          <w:sz w:val="24"/>
          <w:szCs w:val="24"/>
        </w:rPr>
        <w:t>m</w:t>
      </w:r>
      <w:r w:rsidRPr="005062D9">
        <w:rPr>
          <w:sz w:val="24"/>
          <w:szCs w:val="24"/>
        </w:rPr>
        <w:t xml:space="preserve">aestro </w:t>
      </w:r>
      <w:r w:rsidRPr="005062D9">
        <w:rPr>
          <w:sz w:val="24"/>
          <w:szCs w:val="24"/>
        </w:rPr>
        <w:fldChar w:fldCharType="begin" w:fldLock="1"/>
      </w:r>
      <w:r>
        <w:rPr>
          <w:sz w:val="24"/>
          <w:szCs w:val="24"/>
        </w:rPr>
        <w:instrText>ADDIN CSL_CITATION {"citationItems":[{"id":"ITEM-1","itemData":{"author":[{"dropping-particle":"","family":"Bowen","given":"Jose","non-dropping-particle":"","parse-names":false,"suffix":""}],"chapter-number":"8","container-title":"The Cambridge Companion to Conducting","editor":[{"dropping-particle":"","family":"Bowen","given":"Jose","non-dropping-particle":"","parse-names":false,"suffix":""}],"id":"ITEM-1","issued":{"date-parts":[["2003"]]},"page":"93-113","publisher":"Cambridge University Press","publisher-place":"Cambridge","title":"The Rise of Conducting","type":"chapter"},"uris":["http://www.mendeley.com/documents/?uuid=08ad07af-7bef-4508-b74a-2e6f9e683982"]}],"mendeley":{"formattedCitation":"(J. Bowen, 2003)","manualFormatting":"(Bowen, 2003)","plainTextFormattedCitation":"(J. Bowen, 2003)","previouslyFormattedCitation":"(J. Bowen, 2003)"},"properties":{"noteIndex":0},"schema":"https://github.com/citation-style-language/schema/raw/master/csl-citation.json"}</w:instrText>
      </w:r>
      <w:r w:rsidRPr="005062D9">
        <w:rPr>
          <w:sz w:val="24"/>
          <w:szCs w:val="24"/>
        </w:rPr>
        <w:fldChar w:fldCharType="separate"/>
      </w:r>
      <w:r w:rsidRPr="005062D9">
        <w:rPr>
          <w:noProof/>
          <w:sz w:val="24"/>
          <w:szCs w:val="24"/>
        </w:rPr>
        <w:t>(Bowen, 2003)</w:t>
      </w:r>
      <w:r w:rsidRPr="005062D9">
        <w:rPr>
          <w:sz w:val="24"/>
          <w:szCs w:val="24"/>
        </w:rPr>
        <w:fldChar w:fldCharType="end"/>
      </w:r>
      <w:r w:rsidRPr="005062D9">
        <w:rPr>
          <w:sz w:val="24"/>
          <w:szCs w:val="24"/>
        </w:rPr>
        <w:t xml:space="preserve">. </w:t>
      </w:r>
    </w:p>
    <w:p w14:paraId="03EF38AB" w14:textId="77777777" w:rsidR="00E701CB" w:rsidRPr="005062D9" w:rsidRDefault="00E701CB" w:rsidP="00E701CB">
      <w:pPr>
        <w:spacing w:line="480" w:lineRule="auto"/>
        <w:rPr>
          <w:rFonts w:cstheme="minorHAnsi"/>
          <w:sz w:val="24"/>
          <w:szCs w:val="24"/>
        </w:rPr>
      </w:pPr>
    </w:p>
    <w:p w14:paraId="0B5DAFCC" w14:textId="77777777" w:rsidR="00E701CB" w:rsidRPr="005062D9" w:rsidRDefault="00E701CB" w:rsidP="00E701CB">
      <w:pPr>
        <w:pStyle w:val="Heading2"/>
        <w:numPr>
          <w:ilvl w:val="2"/>
          <w:numId w:val="4"/>
        </w:numPr>
        <w:tabs>
          <w:tab w:val="num" w:pos="360"/>
        </w:tabs>
        <w:spacing w:line="480" w:lineRule="auto"/>
        <w:ind w:left="709" w:firstLine="0"/>
        <w:rPr>
          <w:szCs w:val="28"/>
        </w:rPr>
      </w:pPr>
      <w:r w:rsidRPr="005062D9">
        <w:rPr>
          <w:szCs w:val="28"/>
        </w:rPr>
        <w:t>Transactional Leadership</w:t>
      </w:r>
    </w:p>
    <w:p w14:paraId="242DD703"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Theories falling within the Transactional Paradigm of leadership have been used by a small group of researchers to examine choral conducting. In particular, Situational Leadership Theory </w:t>
      </w:r>
      <w:r w:rsidRPr="005062D9">
        <w:rPr>
          <w:rFonts w:cstheme="minorHAnsi"/>
          <w:sz w:val="24"/>
          <w:szCs w:val="24"/>
        </w:rPr>
        <w:fldChar w:fldCharType="begin" w:fldLock="1"/>
      </w:r>
      <w:r w:rsidRPr="005062D9">
        <w:rPr>
          <w:rFonts w:cstheme="minorHAnsi"/>
          <w:sz w:val="24"/>
          <w:szCs w:val="24"/>
        </w:rPr>
        <w:instrText>ADDIN CSL_CITATION {"citationItems":[{"id":"ITEM-1","itemData":{"URL":"https://www.kenblanchard.com/Products-Services/SLII","accessed":{"date-parts":[["2020","7","27"]]},"id":"ITEM-1","issued":{"date-parts":[["2020"]]},"title":"SLII® - A Situational Approach to Leadership","type":"webpage"},"uris":["http://www.mendeley.com/documents/?uuid=a479402e-e1ec-4606-b6f0-4c76a4e73572"]}],"mendeley":{"formattedCitation":"(&lt;i&gt;SLII® - A Situational Approach to Leadership&lt;/i&gt;, 2020)","plainTextFormattedCitation":"(SLII® - A Situational Approach to Leadership, 2020)","previouslyFormattedCitation":"(&lt;i&gt;SLII® - A Situational Approach to Leadership&lt;/i&gt;, 2020)"},"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w:t>
      </w:r>
      <w:r w:rsidRPr="005062D9">
        <w:rPr>
          <w:rFonts w:cstheme="minorHAnsi"/>
          <w:i/>
          <w:noProof/>
          <w:sz w:val="24"/>
          <w:szCs w:val="24"/>
        </w:rPr>
        <w:t>SLII® - A Situational Approach to Leadership</w:t>
      </w:r>
      <w:r w:rsidRPr="005062D9">
        <w:rPr>
          <w:rFonts w:cstheme="minorHAnsi"/>
          <w:noProof/>
          <w:sz w:val="24"/>
          <w:szCs w:val="24"/>
        </w:rPr>
        <w:t>, 2020)</w:t>
      </w:r>
      <w:r w:rsidRPr="005062D9">
        <w:rPr>
          <w:rFonts w:cstheme="minorHAnsi"/>
          <w:sz w:val="24"/>
          <w:szCs w:val="24"/>
        </w:rPr>
        <w:fldChar w:fldCharType="end"/>
      </w:r>
      <w:r w:rsidRPr="005062D9">
        <w:rPr>
          <w:rFonts w:cstheme="minorHAnsi"/>
          <w:sz w:val="24"/>
          <w:szCs w:val="24"/>
        </w:rPr>
        <w:t xml:space="preserve"> has been used to examine the </w:t>
      </w:r>
      <w:r w:rsidRPr="005062D9">
        <w:rPr>
          <w:rFonts w:cstheme="minorHAnsi"/>
          <w:sz w:val="24"/>
          <w:szCs w:val="24"/>
        </w:rPr>
        <w:lastRenderedPageBreak/>
        <w:t xml:space="preserve">conductor’s role and actions in choral music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Allen, S. Gail, Apfelstadt","given":"Hilary","non-dropping-particle":"","parse-names":false,"suffix":""}],"container-title":"Choral Journal","id":"ITEM-1","issue":"8","issued":{"date-parts":[["1990"]]},"page":"25-27, 30-31","title":"Leadership Styles and the Choral Conductor","type":"article-journal","volume":"30"},"uris":["http://www.mendeley.com/documents/?uuid=7c1c3956-ecb0-463e-b18d-be0ccf667b14"]},{"id":"ITEM-2","itemData":{"author":[{"dropping-particle":"","family":"Apfelstadt","given":"Hilary","non-dropping-particle":"","parse-names":false,"suffix":""}],"container-title":"Choral Journal","id":"ITEM-2","issue":"8","issued":{"date-parts":[["1997"]]},"page":"23-30","title":"Applying Leadership Models in Teaching Choral Conductors","type":"article-journal","volume":"37"},"uris":["http://www.mendeley.com/documents/?uuid=76b55733-dd21-4371-9e3c-9607e34eb0e8"]},{"id":"ITEM-3","itemData":{"ISBN":"0419-4209","abstract":"The purpose of this study was to identify the primary leadership styles of successful male and female college choral directors and to determine whether differences occurred based on gender, years of choral experience, and years at present institution. Leadership styles were analyzed within three theoretical perspectives: (a) Stogdill's Behavioral and Attitudinal Leadership Theory, measured by the Leader Behavior Description Questionnaire (LBDQ-Form XII-Self), (b) Hersey and Blanchard's Situational Leadership Theory, measured by the Leader Effectiveness and Adaptability Description Self-Test (LEAD-Self), and (c) Bass' Transformational/Transactional Leadership Theory, measured by the Multifactor Leadership Questionnaire (MLQ-researcher-adapted self-report). An additional purpose of this study was to compile a profile of the successful male and female college choral director, using data gathered from the researcher-designed Personal Profile Questionnaire. These profiles were compared and contrasted in four areas: (a) age and teaching experience, (b) educational background, (c) professional career development, and (d) achievements. Subjects for this study were nominated by the top divisional, state, and national officials of the American Choral Directors Association as the most successful male and female college choral directors in the United States. Of those nominated, 27 males and 24 females consented to participate in the study and completed the four questionnaires. Data were subjected to various mathematical procedures and multiple analyses of variance (ANOVAs) to compile profiles and test the hypotheses. The profiles of males and females were similar in age and teaching experience, educational background, professional career development, and achievements, with some exceptions noted. Results of the ANOVAs indicated that there was no significant difference (p &lt;) in primary leadership style in any of the three theoretical perspectives based on gender. There we (PsycINFO Database Record (c) 2016 APA, all rights reserved)","author":[{"dropping-particle":"","family":"Davidson","given":"Brenda Joyce","non-dropping-particle":"","parse-names":false,"suffix":""}],"id":"ITEM-3","issued":{"date-parts":[["1995"]]},"publisher":"Arizona State University","title":"Leadership styles of succussful male and female college choral directors","type":"thesis"},"uris":["http://www.mendeley.com/documents/?uuid=fbfba30c-6ae0-4555-b0ef-0a3ce5a30967"]},{"id":"ITEM-4","itemData":{"author":[{"dropping-particle":"","family":"Allen","given":"Suzanne Gail","non-dropping-particle":"","parse-names":false,"suffix":""}],"id":"ITEM-4","issued":{"date-parts":[["1988"]]},"publisher":"The University of North Carolina at Greensboro","title":"Leadership styles of selected successful choral conductors in teh Uited States","type":"thesis"},"uris":["http://www.mendeley.com/documents/?uuid=74704a7f-ed18-48d7-89d7-fe20056f5581"]}],"mendeley":{"formattedCitation":"(Allen, S. Gail, Apfelstadt, 1990; Allen, 1988; Apfelstadt, 1997; Davidson, 1995)","plainTextFormattedCitation":"(Allen, S. Gail, Apfelstadt, 1990; Allen, 1988; Apfelstadt, 1997; Davidson, 1995)","previouslyFormattedCitation":"(Allen, S. Gail, Apfelstadt, 1990; Allen, 1988; Apfelstadt, 1997; Davidson, 1995)"},"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Allen, S. Gail, Apfelstadt, 1990; Allen, 1988; Apfelstadt, 1997; Davidson, 1995)</w:t>
      </w:r>
      <w:r w:rsidRPr="005062D9">
        <w:rPr>
          <w:rFonts w:cstheme="minorHAnsi"/>
          <w:sz w:val="24"/>
          <w:szCs w:val="24"/>
        </w:rPr>
        <w:fldChar w:fldCharType="end"/>
      </w:r>
      <w:r w:rsidRPr="005062D9">
        <w:rPr>
          <w:rFonts w:cstheme="minorHAnsi"/>
          <w:sz w:val="24"/>
          <w:szCs w:val="24"/>
        </w:rPr>
        <w:t xml:space="preserve">.  </w:t>
      </w:r>
    </w:p>
    <w:p w14:paraId="0D9E66E2" w14:textId="77777777" w:rsidR="00E701CB" w:rsidRPr="005062D9" w:rsidRDefault="00E701CB" w:rsidP="00E701CB">
      <w:pPr>
        <w:spacing w:after="0" w:line="480" w:lineRule="auto"/>
        <w:rPr>
          <w:sz w:val="24"/>
          <w:szCs w:val="24"/>
        </w:rPr>
      </w:pPr>
    </w:p>
    <w:p w14:paraId="10DDA8F2" w14:textId="77777777" w:rsidR="00E701CB" w:rsidRPr="005062D9" w:rsidRDefault="00E701CB" w:rsidP="00E701CB">
      <w:pPr>
        <w:pStyle w:val="Heading3"/>
        <w:spacing w:line="480" w:lineRule="auto"/>
        <w:rPr>
          <w:sz w:val="28"/>
          <w:szCs w:val="28"/>
        </w:rPr>
      </w:pPr>
      <w:r w:rsidRPr="005062D9">
        <w:rPr>
          <w:sz w:val="28"/>
          <w:szCs w:val="28"/>
        </w:rPr>
        <w:t>4.4.2.1 Situational Leadership Theory</w:t>
      </w:r>
    </w:p>
    <w:p w14:paraId="22A71246" w14:textId="77777777" w:rsidR="00E701CB" w:rsidRPr="005062D9" w:rsidRDefault="00E701CB" w:rsidP="00E701CB">
      <w:pPr>
        <w:spacing w:after="0" w:line="480" w:lineRule="auto"/>
        <w:rPr>
          <w:sz w:val="24"/>
          <w:szCs w:val="24"/>
        </w:rPr>
      </w:pPr>
      <w:r w:rsidRPr="005062D9">
        <w:rPr>
          <w:sz w:val="24"/>
          <w:szCs w:val="24"/>
        </w:rPr>
        <w:t xml:space="preserve">Situational Leadership Theory was first developed in 1969 by Paul Hersey (an educator and researcher) &amp; Ken Blanchard (a business author and consultant). The theory was then named the Life Cycle Theory of Leadership </w:t>
      </w:r>
      <w:r w:rsidRPr="005062D9">
        <w:rPr>
          <w:sz w:val="24"/>
          <w:szCs w:val="24"/>
        </w:rPr>
        <w:fldChar w:fldCharType="begin" w:fldLock="1"/>
      </w:r>
      <w:r w:rsidRPr="005062D9">
        <w:rPr>
          <w:sz w:val="24"/>
          <w:szCs w:val="24"/>
        </w:rPr>
        <w:instrText>ADDIN CSL_CITATION {"citationItems":[{"id":"ITEM-1","itemData":{"DOI":"10.1016/S1048-9843(97)90014-X","ISSN":"10489843","abstract":"Evolution of the Situational Leadership Theory is reviewed in relation to conceptual developments associated with the theory and published empirical work testing the theory. Overall, its theoretical robustness and pragmatic utility are challenged because of logical and internal inconsistencies, conceptual ambiguity, incompleteness, and confusion associated with multiple versions of the model. The role of the authors' of Situational Leadership in creating confusion about the theory is detailed. © 1997 JAI Press Inc. All rights of reproduction in any form reserved.","author":[{"dropping-particle":"","family":"Graeff","given":"Claude L.","non-dropping-particle":"","parse-names":false,"suffix":""}],"container-title":"Leadership Quarterly","id":"ITEM-1","issue":"2","issued":{"date-parts":[["1997"]]},"page":"153-170","title":"Evolution of situational leadership theory: A critical review","type":"article-journal","volume":"8"},"uris":["http://www.mendeley.com/documents/?uuid=f2abf637-9a1b-496a-bee0-b3e94b2137f9"]}],"mendeley":{"formattedCitation":"(Graeff, 1997)","plainTextFormattedCitation":"(Graeff, 1997)","previouslyFormattedCitation":"(Graeff, 1997)"},"properties":{"noteIndex":0},"schema":"https://github.com/citation-style-language/schema/raw/master/csl-citation.json"}</w:instrText>
      </w:r>
      <w:r w:rsidRPr="005062D9">
        <w:rPr>
          <w:sz w:val="24"/>
          <w:szCs w:val="24"/>
        </w:rPr>
        <w:fldChar w:fldCharType="separate"/>
      </w:r>
      <w:r w:rsidRPr="005062D9">
        <w:rPr>
          <w:noProof/>
          <w:sz w:val="24"/>
          <w:szCs w:val="24"/>
        </w:rPr>
        <w:t>(Graeff, 1997)</w:t>
      </w:r>
      <w:r w:rsidRPr="005062D9">
        <w:rPr>
          <w:sz w:val="24"/>
          <w:szCs w:val="24"/>
        </w:rPr>
        <w:fldChar w:fldCharType="end"/>
      </w:r>
      <w:r w:rsidRPr="005062D9">
        <w:rPr>
          <w:sz w:val="24"/>
          <w:szCs w:val="24"/>
        </w:rPr>
        <w:t xml:space="preserve">. The model was then revised many times over the following decade, resulting in the development of various versions of the model being produced </w:t>
      </w:r>
      <w:r w:rsidRPr="005062D9">
        <w:rPr>
          <w:sz w:val="24"/>
          <w:szCs w:val="24"/>
        </w:rPr>
        <w:fldChar w:fldCharType="begin" w:fldLock="1"/>
      </w:r>
      <w:r w:rsidRPr="005062D9">
        <w:rPr>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plainTextFormattedCitation":"(Northouse, 2016)","previouslyFormattedCitation":"(Northouse, 2016)"},"properties":{"noteIndex":0},"schema":"https://github.com/citation-style-language/schema/raw/master/csl-citation.json"}</w:instrText>
      </w:r>
      <w:r w:rsidRPr="005062D9">
        <w:rPr>
          <w:sz w:val="24"/>
          <w:szCs w:val="24"/>
        </w:rPr>
        <w:fldChar w:fldCharType="separate"/>
      </w:r>
      <w:r w:rsidRPr="005062D9">
        <w:rPr>
          <w:noProof/>
          <w:sz w:val="24"/>
          <w:szCs w:val="24"/>
        </w:rPr>
        <w:t>(Northouse, 2016)</w:t>
      </w:r>
      <w:r w:rsidRPr="005062D9">
        <w:rPr>
          <w:sz w:val="24"/>
          <w:szCs w:val="24"/>
        </w:rPr>
        <w:fldChar w:fldCharType="end"/>
      </w:r>
      <w:r w:rsidRPr="005062D9">
        <w:rPr>
          <w:sz w:val="24"/>
          <w:szCs w:val="24"/>
        </w:rPr>
        <w:t xml:space="preserve">. All versions of the models are broadly similar however subtle differences in the language used in labelling distinguish between versions. </w:t>
      </w:r>
    </w:p>
    <w:p w14:paraId="7E74D068" w14:textId="77777777" w:rsidR="00E701CB" w:rsidRPr="005062D9" w:rsidRDefault="00E701CB" w:rsidP="00E701CB">
      <w:pPr>
        <w:spacing w:after="0" w:line="480" w:lineRule="auto"/>
        <w:rPr>
          <w:color w:val="538135" w:themeColor="accent6" w:themeShade="BF"/>
          <w:sz w:val="24"/>
          <w:szCs w:val="24"/>
        </w:rPr>
      </w:pPr>
    </w:p>
    <w:p w14:paraId="626C22D6" w14:textId="77777777" w:rsidR="00E701CB" w:rsidRPr="005062D9" w:rsidRDefault="00E701CB" w:rsidP="00E701CB">
      <w:pPr>
        <w:spacing w:after="0" w:line="480" w:lineRule="auto"/>
        <w:rPr>
          <w:sz w:val="24"/>
          <w:szCs w:val="24"/>
        </w:rPr>
      </w:pPr>
      <w:r w:rsidRPr="005062D9">
        <w:rPr>
          <w:sz w:val="24"/>
          <w:szCs w:val="24"/>
        </w:rPr>
        <w:t xml:space="preserve">Situational Leadership </w:t>
      </w:r>
      <w:r w:rsidRPr="005062D9">
        <w:rPr>
          <w:rFonts w:cstheme="minorHAnsi"/>
          <w:sz w:val="24"/>
          <w:szCs w:val="24"/>
        </w:rPr>
        <w:t xml:space="preserve">assumes that there is a task to be accomplished and a group of followers available. </w:t>
      </w:r>
      <w:r w:rsidRPr="005062D9">
        <w:rPr>
          <w:sz w:val="24"/>
          <w:szCs w:val="24"/>
        </w:rPr>
        <w:t>The leader must then consider the task and the followers to assess the “development level” (</w:t>
      </w:r>
      <w:r w:rsidRPr="005062D9">
        <w:rPr>
          <w:b/>
          <w:bCs/>
          <w:sz w:val="24"/>
          <w:szCs w:val="24"/>
        </w:rPr>
        <w:t>D#</w:t>
      </w:r>
      <w:r w:rsidRPr="005062D9">
        <w:rPr>
          <w:sz w:val="24"/>
          <w:szCs w:val="24"/>
        </w:rPr>
        <w:t>) or “readiness level” (</w:t>
      </w:r>
      <w:r w:rsidRPr="005062D9">
        <w:rPr>
          <w:b/>
          <w:bCs/>
          <w:sz w:val="24"/>
          <w:szCs w:val="24"/>
        </w:rPr>
        <w:t>R#</w:t>
      </w:r>
      <w:r w:rsidRPr="005062D9">
        <w:rPr>
          <w:sz w:val="24"/>
          <w:szCs w:val="24"/>
        </w:rPr>
        <w:t>) of the followers. This analysis will result in the followers being labelled as one of four types of group:</w:t>
      </w:r>
    </w:p>
    <w:p w14:paraId="69814BB9" w14:textId="77777777" w:rsidR="00E701CB" w:rsidRPr="005062D9" w:rsidRDefault="00E701CB" w:rsidP="00E701CB">
      <w:pPr>
        <w:spacing w:after="0" w:line="480" w:lineRule="auto"/>
        <w:jc w:val="center"/>
        <w:rPr>
          <w:sz w:val="24"/>
          <w:szCs w:val="24"/>
        </w:rPr>
      </w:pPr>
      <w:r w:rsidRPr="005062D9">
        <w:rPr>
          <w:noProof/>
          <w:sz w:val="24"/>
          <w:szCs w:val="24"/>
        </w:rPr>
        <w:t xml:space="preserve"> </w:t>
      </w:r>
    </w:p>
    <w:p w14:paraId="2042EC33" w14:textId="77777777" w:rsidR="00E701CB" w:rsidRPr="005062D9" w:rsidRDefault="00E701CB" w:rsidP="00E701CB">
      <w:pPr>
        <w:pStyle w:val="ListParagraph"/>
        <w:numPr>
          <w:ilvl w:val="0"/>
          <w:numId w:val="2"/>
        </w:numPr>
        <w:spacing w:after="0" w:line="480" w:lineRule="auto"/>
        <w:rPr>
          <w:sz w:val="24"/>
          <w:szCs w:val="24"/>
        </w:rPr>
      </w:pPr>
      <w:r w:rsidRPr="005062D9">
        <w:rPr>
          <w:b/>
          <w:bCs/>
          <w:sz w:val="24"/>
          <w:szCs w:val="24"/>
        </w:rPr>
        <w:t xml:space="preserve">D1/R1 </w:t>
      </w:r>
      <w:r w:rsidRPr="005062D9">
        <w:rPr>
          <w:sz w:val="24"/>
          <w:szCs w:val="24"/>
        </w:rPr>
        <w:t xml:space="preserve">The followers are low in competence and low in willingness to complete the task. </w:t>
      </w:r>
    </w:p>
    <w:p w14:paraId="426C1AE6" w14:textId="77777777" w:rsidR="00E701CB" w:rsidRPr="005062D9" w:rsidRDefault="00E701CB" w:rsidP="00E701CB">
      <w:pPr>
        <w:pStyle w:val="ListParagraph"/>
        <w:numPr>
          <w:ilvl w:val="0"/>
          <w:numId w:val="2"/>
        </w:numPr>
        <w:spacing w:after="0" w:line="480" w:lineRule="auto"/>
        <w:rPr>
          <w:sz w:val="24"/>
          <w:szCs w:val="24"/>
        </w:rPr>
      </w:pPr>
      <w:r w:rsidRPr="005062D9">
        <w:rPr>
          <w:b/>
          <w:bCs/>
          <w:sz w:val="24"/>
          <w:szCs w:val="24"/>
        </w:rPr>
        <w:t xml:space="preserve">D2/R2 </w:t>
      </w:r>
      <w:r w:rsidRPr="005062D9">
        <w:rPr>
          <w:sz w:val="24"/>
          <w:szCs w:val="24"/>
        </w:rPr>
        <w:t xml:space="preserve">The followers have some competence but low willingness to engage with the task. </w:t>
      </w:r>
    </w:p>
    <w:p w14:paraId="4850B023" w14:textId="77777777" w:rsidR="00E701CB" w:rsidRPr="005062D9" w:rsidRDefault="00E701CB" w:rsidP="00E701CB">
      <w:pPr>
        <w:pStyle w:val="ListParagraph"/>
        <w:numPr>
          <w:ilvl w:val="0"/>
          <w:numId w:val="2"/>
        </w:numPr>
        <w:spacing w:after="0" w:line="480" w:lineRule="auto"/>
        <w:rPr>
          <w:sz w:val="24"/>
          <w:szCs w:val="24"/>
        </w:rPr>
      </w:pPr>
      <w:r w:rsidRPr="005062D9">
        <w:rPr>
          <w:b/>
          <w:bCs/>
          <w:sz w:val="24"/>
          <w:szCs w:val="24"/>
        </w:rPr>
        <w:t xml:space="preserve">D3/R3 </w:t>
      </w:r>
      <w:r w:rsidRPr="005062D9">
        <w:rPr>
          <w:sz w:val="24"/>
          <w:szCs w:val="24"/>
        </w:rPr>
        <w:t xml:space="preserve">The Followers are moderately competent and vary in their willingness to complete the task. </w:t>
      </w:r>
    </w:p>
    <w:p w14:paraId="5A820C99" w14:textId="77777777" w:rsidR="00E701CB" w:rsidRPr="005062D9" w:rsidRDefault="00E701CB" w:rsidP="00E701CB">
      <w:pPr>
        <w:pStyle w:val="ListParagraph"/>
        <w:numPr>
          <w:ilvl w:val="0"/>
          <w:numId w:val="2"/>
        </w:numPr>
        <w:spacing w:after="0" w:line="480" w:lineRule="auto"/>
        <w:rPr>
          <w:sz w:val="24"/>
          <w:szCs w:val="24"/>
        </w:rPr>
      </w:pPr>
      <w:r w:rsidRPr="005062D9">
        <w:rPr>
          <w:b/>
          <w:bCs/>
          <w:sz w:val="24"/>
          <w:szCs w:val="24"/>
        </w:rPr>
        <w:lastRenderedPageBreak/>
        <w:t xml:space="preserve">D4/R4 </w:t>
      </w:r>
      <w:r w:rsidRPr="005062D9">
        <w:rPr>
          <w:sz w:val="24"/>
          <w:szCs w:val="24"/>
        </w:rPr>
        <w:t xml:space="preserve">The followers are highly competent and highly motivated to complete the task. </w:t>
      </w:r>
    </w:p>
    <w:p w14:paraId="4A2A3A46" w14:textId="77777777" w:rsidR="00E701CB" w:rsidRPr="005062D9" w:rsidRDefault="00E701CB" w:rsidP="00E701CB">
      <w:pPr>
        <w:spacing w:after="0" w:line="480" w:lineRule="auto"/>
        <w:rPr>
          <w:sz w:val="24"/>
          <w:szCs w:val="24"/>
        </w:rPr>
      </w:pPr>
    </w:p>
    <w:p w14:paraId="510A7076" w14:textId="77777777" w:rsidR="00E701CB" w:rsidRPr="005062D9" w:rsidRDefault="00E701CB" w:rsidP="00E701CB">
      <w:pPr>
        <w:spacing w:after="0" w:line="480" w:lineRule="auto"/>
        <w:rPr>
          <w:sz w:val="24"/>
          <w:szCs w:val="24"/>
        </w:rPr>
      </w:pPr>
      <w:r w:rsidRPr="005062D9">
        <w:rPr>
          <w:sz w:val="24"/>
          <w:szCs w:val="24"/>
        </w:rPr>
        <w:t xml:space="preserve">The leader must then adapt their leadership style to match the assessment they have made of the followers, relating </w:t>
      </w:r>
      <w:r w:rsidRPr="005062D9">
        <w:rPr>
          <w:b/>
          <w:bCs/>
          <w:sz w:val="24"/>
          <w:szCs w:val="24"/>
        </w:rPr>
        <w:t>D1/R1</w:t>
      </w:r>
      <w:r w:rsidRPr="005062D9">
        <w:rPr>
          <w:sz w:val="24"/>
          <w:szCs w:val="24"/>
        </w:rPr>
        <w:t xml:space="preserve"> (above) to </w:t>
      </w:r>
      <w:r w:rsidRPr="005062D9">
        <w:rPr>
          <w:b/>
          <w:bCs/>
          <w:sz w:val="24"/>
          <w:szCs w:val="24"/>
        </w:rPr>
        <w:t xml:space="preserve">S1 </w:t>
      </w:r>
      <w:r w:rsidRPr="005062D9">
        <w:rPr>
          <w:sz w:val="24"/>
          <w:szCs w:val="24"/>
        </w:rPr>
        <w:t xml:space="preserve">(below), </w:t>
      </w:r>
      <w:r w:rsidRPr="005062D9">
        <w:rPr>
          <w:b/>
          <w:bCs/>
          <w:sz w:val="24"/>
          <w:szCs w:val="24"/>
        </w:rPr>
        <w:t>D2/R2</w:t>
      </w:r>
      <w:r w:rsidRPr="005062D9">
        <w:rPr>
          <w:sz w:val="24"/>
          <w:szCs w:val="24"/>
        </w:rPr>
        <w:t xml:space="preserve"> to </w:t>
      </w:r>
      <w:r w:rsidRPr="005062D9">
        <w:rPr>
          <w:b/>
          <w:bCs/>
          <w:sz w:val="24"/>
          <w:szCs w:val="24"/>
        </w:rPr>
        <w:t>S2</w:t>
      </w:r>
      <w:r w:rsidRPr="005062D9">
        <w:rPr>
          <w:sz w:val="24"/>
          <w:szCs w:val="24"/>
        </w:rPr>
        <w:t xml:space="preserve">, and so on. </w:t>
      </w:r>
    </w:p>
    <w:p w14:paraId="18894153" w14:textId="77777777" w:rsidR="00E701CB" w:rsidRPr="005062D9" w:rsidRDefault="00E701CB" w:rsidP="00E701CB">
      <w:pPr>
        <w:spacing w:after="0" w:line="480" w:lineRule="auto"/>
        <w:jc w:val="center"/>
        <w:rPr>
          <w:b/>
          <w:bCs/>
          <w:sz w:val="24"/>
          <w:szCs w:val="24"/>
        </w:rPr>
      </w:pPr>
    </w:p>
    <w:p w14:paraId="649BDA8D" w14:textId="77777777" w:rsidR="00E701CB" w:rsidRPr="005062D9" w:rsidRDefault="00E701CB" w:rsidP="00E701CB">
      <w:pPr>
        <w:pStyle w:val="ListParagraph"/>
        <w:numPr>
          <w:ilvl w:val="0"/>
          <w:numId w:val="3"/>
        </w:numPr>
        <w:spacing w:after="0" w:line="480" w:lineRule="auto"/>
        <w:rPr>
          <w:sz w:val="24"/>
          <w:szCs w:val="24"/>
        </w:rPr>
      </w:pPr>
      <w:r w:rsidRPr="005062D9">
        <w:rPr>
          <w:b/>
          <w:bCs/>
          <w:sz w:val="24"/>
          <w:szCs w:val="24"/>
        </w:rPr>
        <w:t xml:space="preserve">S1. Directing or “Telling  </w:t>
      </w:r>
    </w:p>
    <w:p w14:paraId="4A1C456A" w14:textId="77777777" w:rsidR="00E701CB" w:rsidRPr="005062D9" w:rsidRDefault="00E701CB" w:rsidP="00E701CB">
      <w:pPr>
        <w:pStyle w:val="ListParagraph"/>
        <w:spacing w:after="0" w:line="480" w:lineRule="auto"/>
        <w:rPr>
          <w:sz w:val="24"/>
          <w:szCs w:val="24"/>
        </w:rPr>
      </w:pPr>
      <w:r w:rsidRPr="005062D9">
        <w:rPr>
          <w:sz w:val="24"/>
          <w:szCs w:val="24"/>
        </w:rPr>
        <w:t xml:space="preserve">The leader acts in a high directive, low supportive manner. This might involve giving step-by-step instructions and focuses on achieving the task but not on developing followers. </w:t>
      </w:r>
    </w:p>
    <w:p w14:paraId="399FC674" w14:textId="77777777" w:rsidR="00E701CB" w:rsidRPr="005062D9" w:rsidRDefault="00E701CB" w:rsidP="00E701CB">
      <w:pPr>
        <w:pStyle w:val="ListParagraph"/>
        <w:numPr>
          <w:ilvl w:val="0"/>
          <w:numId w:val="3"/>
        </w:numPr>
        <w:spacing w:after="0" w:line="480" w:lineRule="auto"/>
        <w:rPr>
          <w:sz w:val="24"/>
          <w:szCs w:val="24"/>
        </w:rPr>
      </w:pPr>
      <w:r w:rsidRPr="005062D9">
        <w:rPr>
          <w:b/>
          <w:bCs/>
          <w:sz w:val="24"/>
          <w:szCs w:val="24"/>
        </w:rPr>
        <w:t>S2. Coaching” or “Selling</w:t>
      </w:r>
    </w:p>
    <w:p w14:paraId="418D2CE7" w14:textId="77777777" w:rsidR="00E701CB" w:rsidRPr="005062D9" w:rsidRDefault="00E701CB" w:rsidP="00E701CB">
      <w:pPr>
        <w:pStyle w:val="ListParagraph"/>
        <w:spacing w:after="0" w:line="480" w:lineRule="auto"/>
        <w:rPr>
          <w:sz w:val="24"/>
          <w:szCs w:val="24"/>
        </w:rPr>
      </w:pPr>
      <w:r w:rsidRPr="005062D9">
        <w:rPr>
          <w:sz w:val="24"/>
          <w:szCs w:val="24"/>
        </w:rPr>
        <w:t xml:space="preserve">The leader acts in a high directive and high supportive manner. This might also involve giving most of the instructions but would also involve developing the abilities and confidence of the followers and encouraging them to take more responsibility for their actions. </w:t>
      </w:r>
    </w:p>
    <w:p w14:paraId="60006ECF" w14:textId="77777777" w:rsidR="00E701CB" w:rsidRPr="005062D9" w:rsidRDefault="00E701CB" w:rsidP="00E701CB">
      <w:pPr>
        <w:pStyle w:val="ListParagraph"/>
        <w:numPr>
          <w:ilvl w:val="0"/>
          <w:numId w:val="3"/>
        </w:numPr>
        <w:spacing w:after="0" w:line="480" w:lineRule="auto"/>
        <w:rPr>
          <w:sz w:val="24"/>
          <w:szCs w:val="24"/>
        </w:rPr>
      </w:pPr>
      <w:r w:rsidRPr="005062D9">
        <w:rPr>
          <w:b/>
          <w:bCs/>
          <w:sz w:val="24"/>
          <w:szCs w:val="24"/>
        </w:rPr>
        <w:t>S3.  Supporting or Participating</w:t>
      </w:r>
    </w:p>
    <w:p w14:paraId="0BA7F3B0" w14:textId="77777777" w:rsidR="00E701CB" w:rsidRPr="005062D9" w:rsidRDefault="00E701CB" w:rsidP="00E701CB">
      <w:pPr>
        <w:pStyle w:val="ListParagraph"/>
        <w:spacing w:after="0" w:line="480" w:lineRule="auto"/>
        <w:rPr>
          <w:sz w:val="24"/>
          <w:szCs w:val="24"/>
        </w:rPr>
      </w:pPr>
      <w:r w:rsidRPr="005062D9">
        <w:rPr>
          <w:sz w:val="24"/>
          <w:szCs w:val="24"/>
        </w:rPr>
        <w:t xml:space="preserve">The leader acts in a low directive and high supportive manner, giving fewer direct instructions, handing over more responsibility to the followers. They will however continue to offer feedback and motivational comments. </w:t>
      </w:r>
    </w:p>
    <w:p w14:paraId="453C5D69" w14:textId="77777777" w:rsidR="00E701CB" w:rsidRPr="005062D9" w:rsidRDefault="00E701CB" w:rsidP="00E701CB">
      <w:pPr>
        <w:pStyle w:val="ListParagraph"/>
        <w:numPr>
          <w:ilvl w:val="0"/>
          <w:numId w:val="3"/>
        </w:numPr>
        <w:spacing w:after="0" w:line="480" w:lineRule="auto"/>
        <w:rPr>
          <w:sz w:val="24"/>
          <w:szCs w:val="24"/>
        </w:rPr>
      </w:pPr>
      <w:r w:rsidRPr="005062D9">
        <w:rPr>
          <w:b/>
          <w:bCs/>
          <w:sz w:val="24"/>
          <w:szCs w:val="24"/>
        </w:rPr>
        <w:t xml:space="preserve">S4. </w:t>
      </w:r>
      <w:r w:rsidRPr="005062D9">
        <w:rPr>
          <w:sz w:val="24"/>
          <w:szCs w:val="24"/>
        </w:rPr>
        <w:t xml:space="preserve"> </w:t>
      </w:r>
      <w:r w:rsidRPr="005062D9">
        <w:rPr>
          <w:b/>
          <w:bCs/>
          <w:sz w:val="24"/>
          <w:szCs w:val="24"/>
        </w:rPr>
        <w:t xml:space="preserve">Delegating </w:t>
      </w:r>
    </w:p>
    <w:p w14:paraId="37D86102" w14:textId="77777777" w:rsidR="00E701CB" w:rsidRPr="005062D9" w:rsidRDefault="00E701CB" w:rsidP="00E701CB">
      <w:pPr>
        <w:pStyle w:val="ListParagraph"/>
        <w:spacing w:after="0" w:line="480" w:lineRule="auto"/>
        <w:rPr>
          <w:sz w:val="24"/>
          <w:szCs w:val="24"/>
        </w:rPr>
      </w:pPr>
      <w:r w:rsidRPr="005062D9">
        <w:rPr>
          <w:sz w:val="24"/>
          <w:szCs w:val="24"/>
        </w:rPr>
        <w:t xml:space="preserve">The leader acts in a low directive and low supportive manner. They delegate responsibility for the task to the followers, adopting a ‘hands-off’ approach to their role. </w:t>
      </w:r>
    </w:p>
    <w:p w14:paraId="030E57BB" w14:textId="77777777" w:rsidR="00E701CB" w:rsidRPr="005062D9" w:rsidRDefault="00E701CB" w:rsidP="00E701CB">
      <w:pPr>
        <w:spacing w:after="0" w:line="480" w:lineRule="auto"/>
        <w:jc w:val="center"/>
        <w:rPr>
          <w:b/>
          <w:bCs/>
          <w:sz w:val="24"/>
          <w:szCs w:val="24"/>
        </w:rPr>
      </w:pPr>
    </w:p>
    <w:p w14:paraId="584857C8" w14:textId="77777777" w:rsidR="00E701CB" w:rsidRPr="005062D9" w:rsidRDefault="00E701CB" w:rsidP="00E701CB">
      <w:pPr>
        <w:spacing w:after="0" w:line="480" w:lineRule="auto"/>
        <w:rPr>
          <w:rFonts w:ascii="Verdana" w:hAnsi="Verdana"/>
          <w:sz w:val="24"/>
          <w:szCs w:val="24"/>
        </w:rPr>
      </w:pPr>
      <w:r w:rsidRPr="005062D9">
        <w:rPr>
          <w:sz w:val="24"/>
          <w:szCs w:val="24"/>
        </w:rPr>
        <w:lastRenderedPageBreak/>
        <w:t>The Situational Leadership approach has received criticism due to being seen as “a reactive attempt to exploit the desire of managers and organizations to look for the ‘magic bullet’ that will solve their organizational woes”</w:t>
      </w:r>
      <w:r w:rsidRPr="005062D9">
        <w:rPr>
          <w:sz w:val="24"/>
          <w:szCs w:val="24"/>
        </w:rPr>
        <w:fldChar w:fldCharType="begin" w:fldLock="1"/>
      </w:r>
      <w:r w:rsidRPr="005062D9">
        <w:rPr>
          <w:sz w:val="24"/>
          <w:szCs w:val="24"/>
        </w:rPr>
        <w:instrText>ADDIN CSL_CITATION {"citationItems":[{"id":"ITEM-1","itemData":{"author":[{"dropping-particle":"","family":"Roe","given":"Kevin","non-dropping-particle":"","parse-names":false,"suffix":""}],"edition":"Second","id":"ITEM-1","issued":{"date-parts":[["2017"]]},"number-of-pages":"382","publisher":"Oxford University Press","publisher-place":"Glasgow","title":"Leadership: Practice and Perspectives","type":"book"},"uris":["http://www.mendeley.com/documents/?uuid=eca60524-8b01-4ee6-81ee-5eda2dbbcef9"]}],"mendeley":{"formattedCitation":"(Roe, 2017)","plainTextFormattedCitation":"(Roe, 2017)","previouslyFormattedCitation":"(Roe, 2017)"},"properties":{"noteIndex":0},"schema":"https://github.com/citation-style-language/schema/raw/master/csl-citation.json"}</w:instrText>
      </w:r>
      <w:r w:rsidRPr="005062D9">
        <w:rPr>
          <w:sz w:val="24"/>
          <w:szCs w:val="24"/>
        </w:rPr>
        <w:fldChar w:fldCharType="separate"/>
      </w:r>
      <w:r w:rsidRPr="005062D9">
        <w:rPr>
          <w:noProof/>
          <w:sz w:val="24"/>
          <w:szCs w:val="24"/>
        </w:rPr>
        <w:t>(Roe, 2017)</w:t>
      </w:r>
      <w:r w:rsidRPr="005062D9">
        <w:rPr>
          <w:sz w:val="24"/>
          <w:szCs w:val="24"/>
        </w:rPr>
        <w:fldChar w:fldCharType="end"/>
      </w:r>
      <w:r w:rsidRPr="005062D9">
        <w:rPr>
          <w:sz w:val="24"/>
          <w:szCs w:val="24"/>
        </w:rPr>
        <w:t xml:space="preserve">. Hersey and Blanchard revised their model multiple times over a short period of time, and in doing so, changed key terminology. Consequently, their work has been criticised as being too responsive to the demands of the market and less reliant on scientific data and, as such, less reliable. Criticism has also been levelled at the model in terms of its conceptual ambiguity </w:t>
      </w:r>
      <w:r w:rsidRPr="005062D9">
        <w:rPr>
          <w:sz w:val="24"/>
          <w:szCs w:val="24"/>
        </w:rPr>
        <w:fldChar w:fldCharType="begin" w:fldLock="1"/>
      </w:r>
      <w:r w:rsidRPr="005062D9">
        <w:rPr>
          <w:sz w:val="24"/>
          <w:szCs w:val="24"/>
        </w:rPr>
        <w:instrText>ADDIN CSL_CITATION {"citationItems":[{"id":"ITEM-1","itemData":{"DOI":"10.1016/S1048-9843(97)90014-X","ISSN":"10489843","abstract":"Evolution of the Situational Leadership Theory is reviewed in relation to conceptual developments associated with the theory and published empirical work testing the theory. Overall, its theoretical robustness and pragmatic utility are challenged because of logical and internal inconsistencies, conceptual ambiguity, incompleteness, and confusion associated with multiple versions of the model. The role of the authors' of Situational Leadership in creating confusion about the theory is detailed. © 1997 JAI Press Inc. All rights of reproduction in any form reserved.","author":[{"dropping-particle":"","family":"Graeff","given":"Claude L.","non-dropping-particle":"","parse-names":false,"suffix":""}],"container-title":"Leadership Quarterly","id":"ITEM-1","issue":"2","issued":{"date-parts":[["1997"]]},"page":"153-170","title":"Evolution of situational leadership theory: A critical review","type":"article-journal","volume":"8"},"uris":["http://www.mendeley.com/documents/?uuid=f2abf637-9a1b-496a-bee0-b3e94b2137f9"]}],"mendeley":{"formattedCitation":"(Graeff, 1997)","plainTextFormattedCitation":"(Graeff, 1997)","previouslyFormattedCitation":"(Graeff, 1997)"},"properties":{"noteIndex":0},"schema":"https://github.com/citation-style-language/schema/raw/master/csl-citation.json"}</w:instrText>
      </w:r>
      <w:r w:rsidRPr="005062D9">
        <w:rPr>
          <w:sz w:val="24"/>
          <w:szCs w:val="24"/>
        </w:rPr>
        <w:fldChar w:fldCharType="separate"/>
      </w:r>
      <w:r w:rsidRPr="005062D9">
        <w:rPr>
          <w:noProof/>
          <w:sz w:val="24"/>
          <w:szCs w:val="24"/>
        </w:rPr>
        <w:t>(Graeff, 1997)</w:t>
      </w:r>
      <w:r w:rsidRPr="005062D9">
        <w:rPr>
          <w:sz w:val="24"/>
          <w:szCs w:val="24"/>
        </w:rPr>
        <w:fldChar w:fldCharType="end"/>
      </w:r>
      <w:r w:rsidRPr="005062D9">
        <w:rPr>
          <w:sz w:val="24"/>
          <w:szCs w:val="24"/>
        </w:rPr>
        <w:t>.</w:t>
      </w:r>
    </w:p>
    <w:p w14:paraId="6A5C6BFF" w14:textId="77777777" w:rsidR="00E701CB" w:rsidRPr="005062D9" w:rsidRDefault="00E701CB" w:rsidP="00E701CB">
      <w:pPr>
        <w:spacing w:after="0" w:line="480" w:lineRule="auto"/>
        <w:rPr>
          <w:sz w:val="24"/>
          <w:szCs w:val="24"/>
        </w:rPr>
      </w:pPr>
    </w:p>
    <w:p w14:paraId="76A80C65" w14:textId="77777777" w:rsidR="00E701CB" w:rsidRPr="005062D9" w:rsidRDefault="00E701CB" w:rsidP="00E701CB">
      <w:pPr>
        <w:spacing w:line="480" w:lineRule="auto"/>
        <w:rPr>
          <w:sz w:val="24"/>
          <w:szCs w:val="24"/>
        </w:rPr>
      </w:pPr>
      <w:r w:rsidRPr="005062D9">
        <w:rPr>
          <w:sz w:val="24"/>
          <w:szCs w:val="24"/>
        </w:rPr>
        <w:t xml:space="preserve">In spite of the criticism received by Hersey and Blanchard, Situational Leadership continues to enjoy commercial success, with over fourteen million leaders having received situational leadership training from The Centre for Leadership Studies </w:t>
      </w:r>
      <w:r w:rsidRPr="005062D9">
        <w:rPr>
          <w:sz w:val="24"/>
          <w:szCs w:val="24"/>
        </w:rPr>
        <w:fldChar w:fldCharType="begin" w:fldLock="1"/>
      </w:r>
      <w:r w:rsidRPr="005062D9">
        <w:rPr>
          <w:sz w:val="24"/>
          <w:szCs w:val="24"/>
        </w:rPr>
        <w:instrText>ADDIN CSL_CITATION {"citationItems":[{"id":"ITEM-1","itemData":{"URL":"https://www.situational.com/the-cls-difference/situational-leadership-what-we-do/about-situational-leadership/","accessed":{"date-parts":[["2019","9","5"]]},"container-title":"About Us","id":"ITEM-1","issued":{"date-parts":[["2019"]]},"title":"The Centre For Leadership Studies","type":"webpage"},"uris":["http://www.mendeley.com/documents/?uuid=f436be38-241c-46b5-adf6-57e5e37339dc"]}],"mendeley":{"formattedCitation":"(&lt;i&gt;The Centre For Leadership Studies&lt;/i&gt;, 2019)","plainTextFormattedCitation":"(The Centre For Leadership Studies, 2019)","previouslyFormattedCitation":"(&lt;i&gt;The Centre For Leadership Studies&lt;/i&gt;, 2019)"},"properties":{"noteIndex":0},"schema":"https://github.com/citation-style-language/schema/raw/master/csl-citation.json"}</w:instrText>
      </w:r>
      <w:r w:rsidRPr="005062D9">
        <w:rPr>
          <w:sz w:val="24"/>
          <w:szCs w:val="24"/>
        </w:rPr>
        <w:fldChar w:fldCharType="separate"/>
      </w:r>
      <w:r w:rsidRPr="005062D9">
        <w:rPr>
          <w:noProof/>
          <w:sz w:val="24"/>
          <w:szCs w:val="24"/>
        </w:rPr>
        <w:t>(</w:t>
      </w:r>
      <w:r w:rsidRPr="005062D9">
        <w:rPr>
          <w:i/>
          <w:noProof/>
          <w:sz w:val="24"/>
          <w:szCs w:val="24"/>
        </w:rPr>
        <w:t>The Centre For Leadership Studies</w:t>
      </w:r>
      <w:r w:rsidRPr="005062D9">
        <w:rPr>
          <w:noProof/>
          <w:sz w:val="24"/>
          <w:szCs w:val="24"/>
        </w:rPr>
        <w:t>, 2019)</w:t>
      </w:r>
      <w:r w:rsidRPr="005062D9">
        <w:rPr>
          <w:sz w:val="24"/>
          <w:szCs w:val="24"/>
        </w:rPr>
        <w:fldChar w:fldCharType="end"/>
      </w:r>
      <w:r w:rsidRPr="005062D9">
        <w:rPr>
          <w:sz w:val="24"/>
          <w:szCs w:val="24"/>
        </w:rPr>
        <w:t xml:space="preserve">. It is also claimed by The Ken Blanchard Companies to be the most widely used leadership training programme in the world </w:t>
      </w:r>
      <w:r w:rsidRPr="005062D9">
        <w:rPr>
          <w:sz w:val="24"/>
          <w:szCs w:val="24"/>
        </w:rPr>
        <w:fldChar w:fldCharType="begin" w:fldLock="1"/>
      </w:r>
      <w:r w:rsidRPr="005062D9">
        <w:rPr>
          <w:sz w:val="24"/>
          <w:szCs w:val="24"/>
        </w:rPr>
        <w:instrText>ADDIN CSL_CITATION {"citationItems":[{"id":"ITEM-1","itemData":{"URL":"https://www.kenblanchard.com/Products-Services/SLII","accessed":{"date-parts":[["2020","7","27"]]},"id":"ITEM-1","issued":{"date-parts":[["2020"]]},"title":"SLII® - A Situational Approach to Leadership","type":"webpage"},"uris":["http://www.mendeley.com/documents/?uuid=a479402e-e1ec-4606-b6f0-4c76a4e73572"]}],"mendeley":{"formattedCitation":"(&lt;i&gt;SLII® - A Situational Approach to Leadership&lt;/i&gt;, 2020)","plainTextFormattedCitation":"(SLII® - A Situational Approach to Leadership, 2020)","previouslyFormattedCitation":"(&lt;i&gt;SLII® - A Situational Approach to Leadership&lt;/i&gt;, 2020)"},"properties":{"noteIndex":0},"schema":"https://github.com/citation-style-language/schema/raw/master/csl-citation.json"}</w:instrText>
      </w:r>
      <w:r w:rsidRPr="005062D9">
        <w:rPr>
          <w:sz w:val="24"/>
          <w:szCs w:val="24"/>
        </w:rPr>
        <w:fldChar w:fldCharType="separate"/>
      </w:r>
      <w:r w:rsidRPr="005062D9">
        <w:rPr>
          <w:noProof/>
          <w:sz w:val="24"/>
          <w:szCs w:val="24"/>
        </w:rPr>
        <w:t>(</w:t>
      </w:r>
      <w:r w:rsidRPr="005062D9">
        <w:rPr>
          <w:i/>
          <w:noProof/>
          <w:sz w:val="24"/>
          <w:szCs w:val="24"/>
        </w:rPr>
        <w:t>SLII® - A Situational Approach to Leadership</w:t>
      </w:r>
      <w:r w:rsidRPr="005062D9">
        <w:rPr>
          <w:noProof/>
          <w:sz w:val="24"/>
          <w:szCs w:val="24"/>
        </w:rPr>
        <w:t>, 2020)</w:t>
      </w:r>
      <w:r w:rsidRPr="005062D9">
        <w:rPr>
          <w:sz w:val="24"/>
          <w:szCs w:val="24"/>
        </w:rPr>
        <w:fldChar w:fldCharType="end"/>
      </w:r>
      <w:r w:rsidRPr="005062D9">
        <w:rPr>
          <w:sz w:val="24"/>
          <w:szCs w:val="24"/>
        </w:rPr>
        <w:t xml:space="preserve">. </w:t>
      </w:r>
    </w:p>
    <w:p w14:paraId="27F07B13" w14:textId="77777777" w:rsidR="00E701CB" w:rsidRPr="005062D9" w:rsidRDefault="00E701CB" w:rsidP="00E701CB">
      <w:pPr>
        <w:spacing w:line="480" w:lineRule="auto"/>
        <w:rPr>
          <w:sz w:val="24"/>
          <w:szCs w:val="24"/>
        </w:rPr>
      </w:pPr>
    </w:p>
    <w:p w14:paraId="4FAE4F75" w14:textId="77777777" w:rsidR="00E701CB" w:rsidRPr="005062D9" w:rsidRDefault="00E701CB" w:rsidP="00E701CB">
      <w:pPr>
        <w:pStyle w:val="Heading4"/>
        <w:spacing w:line="480" w:lineRule="auto"/>
        <w:rPr>
          <w:sz w:val="24"/>
          <w:szCs w:val="24"/>
        </w:rPr>
      </w:pPr>
      <w:r w:rsidRPr="005062D9">
        <w:rPr>
          <w:sz w:val="24"/>
          <w:szCs w:val="24"/>
        </w:rPr>
        <w:t xml:space="preserve">4.4.2.2 Situational Leadership Theory and Choral Conducting </w:t>
      </w:r>
    </w:p>
    <w:p w14:paraId="6D2B2740" w14:textId="77777777" w:rsidR="00E701CB" w:rsidRPr="005062D9" w:rsidRDefault="00E701CB" w:rsidP="00E701CB">
      <w:pPr>
        <w:spacing w:line="480" w:lineRule="auto"/>
        <w:rPr>
          <w:sz w:val="24"/>
          <w:szCs w:val="24"/>
        </w:rPr>
      </w:pPr>
      <w:r w:rsidRPr="005062D9">
        <w:rPr>
          <w:sz w:val="24"/>
          <w:szCs w:val="24"/>
        </w:rPr>
        <w:t xml:space="preserve">Situational Leadership Theory was first linked to the study of choral conducting by Suzanne Gail Allen in her 1988 doctoral thesis, </w:t>
      </w:r>
      <w:r w:rsidRPr="005062D9">
        <w:rPr>
          <w:i/>
          <w:iCs/>
          <w:sz w:val="24"/>
          <w:szCs w:val="24"/>
        </w:rPr>
        <w:t>Leadership styles of selected successful choral conductors in the United States</w:t>
      </w:r>
      <w:r w:rsidRPr="005062D9">
        <w:rPr>
          <w:sz w:val="24"/>
          <w:szCs w:val="24"/>
        </w:rPr>
        <w:t xml:space="preserve">. Interestingly, this is the first scholarly use of </w:t>
      </w:r>
      <w:r w:rsidRPr="005062D9">
        <w:rPr>
          <w:i/>
          <w:iCs/>
          <w:sz w:val="24"/>
          <w:szCs w:val="24"/>
        </w:rPr>
        <w:t xml:space="preserve">any </w:t>
      </w:r>
      <w:r w:rsidRPr="005062D9">
        <w:rPr>
          <w:sz w:val="24"/>
          <w:szCs w:val="24"/>
        </w:rPr>
        <w:t xml:space="preserve">leadership theory in the study of choral conducting. In her thesis, Allen notes a </w:t>
      </w:r>
    </w:p>
    <w:p w14:paraId="2B8DA3BC" w14:textId="77777777" w:rsidR="00E701CB" w:rsidRPr="005062D9" w:rsidRDefault="00E701CB" w:rsidP="00E701CB">
      <w:pPr>
        <w:spacing w:line="480" w:lineRule="auto"/>
        <w:ind w:left="720"/>
        <w:rPr>
          <w:sz w:val="24"/>
          <w:szCs w:val="24"/>
        </w:rPr>
      </w:pPr>
      <w:r w:rsidRPr="005062D9">
        <w:rPr>
          <w:sz w:val="24"/>
          <w:szCs w:val="24"/>
        </w:rPr>
        <w:t xml:space="preserve">“serious lack of research in the area of leadership qualities of conductors” </w:t>
      </w:r>
      <w:r w:rsidRPr="005062D9">
        <w:rPr>
          <w:sz w:val="24"/>
          <w:szCs w:val="24"/>
        </w:rPr>
        <w:fldChar w:fldCharType="begin" w:fldLock="1"/>
      </w:r>
      <w:r w:rsidRPr="005062D9">
        <w:rPr>
          <w:sz w:val="24"/>
          <w:szCs w:val="24"/>
        </w:rPr>
        <w:instrText>ADDIN CSL_CITATION {"citationItems":[{"id":"ITEM-1","itemData":{"author":[{"dropping-particle":"","family":"Allen","given":"Suzanne Gail","non-dropping-particle":"","parse-names":false,"suffix":""}],"id":"ITEM-1","issued":{"date-parts":[["1988"]]},"publisher":"The University of North Carolina at Greensboro","title":"Leadership styles of selected successful choral conductors in teh Uited States","type":"thesis"},"uris":["http://www.mendeley.com/documents/?uuid=74704a7f-ed18-48d7-89d7-fe20056f5581"]}],"mendeley":{"formattedCitation":"(Allen, 1988)","manualFormatting":"(Allen, 1988, p10)","plainTextFormattedCitation":"(Allen, 1988)","previouslyFormattedCitation":"(Allen, 1988)"},"properties":{"noteIndex":0},"schema":"https://github.com/citation-style-language/schema/raw/master/csl-citation.json"}</w:instrText>
      </w:r>
      <w:r w:rsidRPr="005062D9">
        <w:rPr>
          <w:sz w:val="24"/>
          <w:szCs w:val="24"/>
        </w:rPr>
        <w:fldChar w:fldCharType="separate"/>
      </w:r>
      <w:r w:rsidRPr="005062D9">
        <w:rPr>
          <w:noProof/>
          <w:sz w:val="24"/>
          <w:szCs w:val="24"/>
        </w:rPr>
        <w:t>(Allen, 1988, p10)</w:t>
      </w:r>
      <w:r w:rsidRPr="005062D9">
        <w:rPr>
          <w:sz w:val="24"/>
          <w:szCs w:val="24"/>
        </w:rPr>
        <w:fldChar w:fldCharType="end"/>
      </w:r>
      <w:r w:rsidRPr="005062D9">
        <w:rPr>
          <w:sz w:val="24"/>
          <w:szCs w:val="24"/>
        </w:rPr>
        <w:t xml:space="preserve"> but at the same time that “[i]t seems implicit that the leadership style of conductors is [] important: therefore, not only do musical skills have to be superior, </w:t>
      </w:r>
      <w:r w:rsidRPr="005062D9">
        <w:rPr>
          <w:sz w:val="24"/>
          <w:szCs w:val="24"/>
        </w:rPr>
        <w:lastRenderedPageBreak/>
        <w:t xml:space="preserve">but an ability to work effectively with people is also essential. If this premise is accepted as a logical assumption, success or failure as a leader may also be as important as musical skills” </w:t>
      </w:r>
      <w:r w:rsidRPr="005062D9">
        <w:rPr>
          <w:sz w:val="24"/>
          <w:szCs w:val="24"/>
        </w:rPr>
        <w:fldChar w:fldCharType="begin" w:fldLock="1"/>
      </w:r>
      <w:r w:rsidRPr="005062D9">
        <w:rPr>
          <w:sz w:val="24"/>
          <w:szCs w:val="24"/>
        </w:rPr>
        <w:instrText>ADDIN CSL_CITATION {"citationItems":[{"id":"ITEM-1","itemData":{"author":[{"dropping-particle":"","family":"Allen","given":"Suzanne Gail","non-dropping-particle":"","parse-names":false,"suffix":""}],"id":"ITEM-1","issued":{"date-parts":[["1988"]]},"publisher":"The University of North Carolina at Greensboro","title":"Leadership styles of selected successful choral conductors in teh Uited States","type":"thesis"},"uris":["http://www.mendeley.com/documents/?uuid=74704a7f-ed18-48d7-89d7-fe20056f5581"]}],"mendeley":{"formattedCitation":"(Allen, 1988)","manualFormatting":"(Ibid.)","plainTextFormattedCitation":"(Allen, 1988)","previouslyFormattedCitation":"(Allen, 1988)"},"properties":{"noteIndex":0},"schema":"https://github.com/citation-style-language/schema/raw/master/csl-citation.json"}</w:instrText>
      </w:r>
      <w:r w:rsidRPr="005062D9">
        <w:rPr>
          <w:sz w:val="24"/>
          <w:szCs w:val="24"/>
        </w:rPr>
        <w:fldChar w:fldCharType="separate"/>
      </w:r>
      <w:r w:rsidRPr="005062D9">
        <w:rPr>
          <w:noProof/>
          <w:sz w:val="24"/>
          <w:szCs w:val="24"/>
        </w:rPr>
        <w:t>(</w:t>
      </w:r>
      <w:r w:rsidRPr="005062D9">
        <w:rPr>
          <w:i/>
          <w:iCs/>
          <w:noProof/>
          <w:sz w:val="24"/>
          <w:szCs w:val="24"/>
        </w:rPr>
        <w:t>Ibid.</w:t>
      </w:r>
      <w:r w:rsidRPr="005062D9">
        <w:rPr>
          <w:noProof/>
          <w:sz w:val="24"/>
          <w:szCs w:val="24"/>
        </w:rPr>
        <w:t>)</w:t>
      </w:r>
      <w:r w:rsidRPr="005062D9">
        <w:rPr>
          <w:sz w:val="24"/>
          <w:szCs w:val="24"/>
        </w:rPr>
        <w:fldChar w:fldCharType="end"/>
      </w:r>
      <w:r w:rsidRPr="005062D9">
        <w:rPr>
          <w:sz w:val="24"/>
          <w:szCs w:val="24"/>
        </w:rPr>
        <w:t xml:space="preserve">. </w:t>
      </w:r>
    </w:p>
    <w:p w14:paraId="73CF22E8" w14:textId="77777777" w:rsidR="00E701CB" w:rsidRPr="005062D9" w:rsidRDefault="00E701CB" w:rsidP="00E701CB">
      <w:pPr>
        <w:spacing w:line="480" w:lineRule="auto"/>
        <w:rPr>
          <w:sz w:val="24"/>
          <w:szCs w:val="24"/>
        </w:rPr>
      </w:pPr>
      <w:r w:rsidRPr="005062D9">
        <w:rPr>
          <w:sz w:val="24"/>
          <w:szCs w:val="24"/>
        </w:rPr>
        <w:t xml:space="preserve">Allen’s study uses quantitative methods to explore the leadership style of US college-based choral conductors using Situational Leadership as a theoretical framework, finding that the majority of these practitioners use a high task/high relationship leadership style. </w:t>
      </w:r>
    </w:p>
    <w:p w14:paraId="6C7B26A6" w14:textId="77777777" w:rsidR="00E701CB" w:rsidRPr="005062D9" w:rsidRDefault="00E701CB" w:rsidP="00E701CB">
      <w:pPr>
        <w:spacing w:line="480" w:lineRule="auto"/>
        <w:rPr>
          <w:sz w:val="24"/>
          <w:szCs w:val="24"/>
        </w:rPr>
      </w:pPr>
    </w:p>
    <w:p w14:paraId="4B869E9F" w14:textId="77777777" w:rsidR="00E701CB" w:rsidRPr="005062D9" w:rsidRDefault="00E701CB" w:rsidP="00E701CB">
      <w:pPr>
        <w:spacing w:line="480" w:lineRule="auto"/>
        <w:rPr>
          <w:sz w:val="24"/>
          <w:szCs w:val="24"/>
        </w:rPr>
      </w:pPr>
      <w:r w:rsidRPr="005062D9">
        <w:rPr>
          <w:sz w:val="24"/>
          <w:szCs w:val="24"/>
        </w:rPr>
        <w:t xml:space="preserve">Whilst Allen’s use of leadership theory was an important step forward in the choral conducting field, her choice of participants limited her research to the study of </w:t>
      </w:r>
      <w:r w:rsidRPr="005062D9">
        <w:rPr>
          <w:i/>
          <w:iCs/>
          <w:sz w:val="24"/>
          <w:szCs w:val="24"/>
        </w:rPr>
        <w:t>educators</w:t>
      </w:r>
      <w:r w:rsidRPr="005062D9">
        <w:rPr>
          <w:sz w:val="24"/>
          <w:szCs w:val="24"/>
        </w:rPr>
        <w:t xml:space="preserve">, as opposed to conductors of other types of choirs. The conductors who participated in this study all led high school or college choirs which competed at National or Division level in American Choral Director’s Association conventions. It is therefore arguably unsurprising that, as competing conductors, the participants displayed high task focus, and as teachers of high school or college students they displayed high relationship focus. Also, Allen collected quantitative data in this study. As an initial exploration of leadership styles of choral conductors this is useful, however analysis of qualitative data alongside this may have provided further insight into the conductors’ motivations for their use of high task/high relationship approaches across varying contexts. </w:t>
      </w:r>
    </w:p>
    <w:p w14:paraId="06801E65" w14:textId="77777777" w:rsidR="00E701CB" w:rsidRPr="005062D9" w:rsidRDefault="00E701CB" w:rsidP="00E701CB">
      <w:pPr>
        <w:spacing w:line="480" w:lineRule="auto"/>
        <w:rPr>
          <w:sz w:val="24"/>
          <w:szCs w:val="24"/>
        </w:rPr>
      </w:pPr>
    </w:p>
    <w:p w14:paraId="7C1AB9FE" w14:textId="77777777" w:rsidR="00E701CB" w:rsidRPr="005062D9" w:rsidRDefault="00E701CB" w:rsidP="00E701CB">
      <w:pPr>
        <w:spacing w:line="480" w:lineRule="auto"/>
        <w:rPr>
          <w:sz w:val="24"/>
          <w:szCs w:val="24"/>
        </w:rPr>
      </w:pPr>
      <w:r w:rsidRPr="005062D9">
        <w:rPr>
          <w:sz w:val="24"/>
          <w:szCs w:val="24"/>
        </w:rPr>
        <w:t xml:space="preserve">Related to this was Allen’s finding that the majority of the conductors studied displayed low levels of adaptability in their leadership style and therefore “a low ability to match an appropriate leadership style to situational changes” </w:t>
      </w:r>
      <w:r w:rsidRPr="005062D9">
        <w:rPr>
          <w:sz w:val="24"/>
          <w:szCs w:val="24"/>
        </w:rPr>
        <w:fldChar w:fldCharType="begin" w:fldLock="1"/>
      </w:r>
      <w:r w:rsidRPr="005062D9">
        <w:rPr>
          <w:sz w:val="24"/>
          <w:szCs w:val="24"/>
        </w:rPr>
        <w:instrText>ADDIN CSL_CITATION {"citationItems":[{"id":"ITEM-1","itemData":{"author":[{"dropping-particle":"","family":"Allen","given":"Suzanne Gail","non-dropping-particle":"","parse-names":false,"suffix":""}],"id":"ITEM-1","issued":{"date-parts":[["1988"]]},"publisher":"The University of North Carolina at Greensboro","title":"Leadership styles of selected successful choral conductors in teh Uited States","type":"thesis"},"uris":["http://www.mendeley.com/documents/?uuid=74704a7f-ed18-48d7-89d7-fe20056f5581"]}],"mendeley":{"formattedCitation":"(Allen, 1988)","manualFormatting":"(Allen, 1988, p.94)","plainTextFormattedCitation":"(Allen, 1988)","previouslyFormattedCitation":"(Allen, 1988)"},"properties":{"noteIndex":0},"schema":"https://github.com/citation-style-language/schema/raw/master/csl-citation.json"}</w:instrText>
      </w:r>
      <w:r w:rsidRPr="005062D9">
        <w:rPr>
          <w:sz w:val="24"/>
          <w:szCs w:val="24"/>
        </w:rPr>
        <w:fldChar w:fldCharType="separate"/>
      </w:r>
      <w:r w:rsidRPr="005062D9">
        <w:rPr>
          <w:noProof/>
          <w:sz w:val="24"/>
          <w:szCs w:val="24"/>
        </w:rPr>
        <w:t>(Allen, 1988, p.94)</w:t>
      </w:r>
      <w:r w:rsidRPr="005062D9">
        <w:rPr>
          <w:sz w:val="24"/>
          <w:szCs w:val="24"/>
        </w:rPr>
        <w:fldChar w:fldCharType="end"/>
      </w:r>
      <w:r w:rsidRPr="005062D9">
        <w:rPr>
          <w:sz w:val="24"/>
          <w:szCs w:val="24"/>
        </w:rPr>
        <w:t xml:space="preserve">. This finding suggests </w:t>
      </w:r>
      <w:r w:rsidRPr="005062D9">
        <w:rPr>
          <w:sz w:val="24"/>
          <w:szCs w:val="24"/>
        </w:rPr>
        <w:lastRenderedPageBreak/>
        <w:t xml:space="preserve">that these conductors were then not in fact successful Situational Leaders and instead used a more fixed leadership style regardless of their working situation. Allen suggests that, as opposed to moving between task and relationship orientated behaviours, the choral profession requires conductors to be both task and relationship orientated simultaneously. Whilst this may be true for the participant group studied, it is arguably less true for community choir leaders who may focus more on relationship building with singers or employed functional groups such as church choirs who may focus more on the tasks they are paid to perform. This argument was not explored in Allen’s study and may warrant further research. </w:t>
      </w:r>
    </w:p>
    <w:p w14:paraId="285E330C" w14:textId="77777777" w:rsidR="00E701CB" w:rsidRPr="005062D9" w:rsidRDefault="00E701CB" w:rsidP="00E701CB">
      <w:pPr>
        <w:spacing w:line="480" w:lineRule="auto"/>
        <w:rPr>
          <w:sz w:val="24"/>
          <w:szCs w:val="24"/>
        </w:rPr>
      </w:pPr>
    </w:p>
    <w:p w14:paraId="40D90AE2" w14:textId="77777777" w:rsidR="00E701CB" w:rsidRPr="005062D9" w:rsidRDefault="00E701CB" w:rsidP="00E701CB">
      <w:pPr>
        <w:spacing w:line="480" w:lineRule="auto"/>
        <w:rPr>
          <w:sz w:val="24"/>
          <w:szCs w:val="24"/>
        </w:rPr>
      </w:pPr>
      <w:r w:rsidRPr="005062D9">
        <w:rPr>
          <w:sz w:val="24"/>
          <w:szCs w:val="24"/>
        </w:rPr>
        <w:t xml:space="preserve">Allen’s study has been built upon by other researchers such as Brenda Davidson who investigated the effects of gender and experience level of conductors on their leadership style, using SLT as one of the theoretical perspectives within the research </w:t>
      </w:r>
      <w:r w:rsidRPr="005062D9">
        <w:rPr>
          <w:sz w:val="24"/>
          <w:szCs w:val="24"/>
        </w:rPr>
        <w:fldChar w:fldCharType="begin" w:fldLock="1"/>
      </w:r>
      <w:r w:rsidRPr="005062D9">
        <w:rPr>
          <w:sz w:val="24"/>
          <w:szCs w:val="24"/>
        </w:rPr>
        <w:instrText>ADDIN CSL_CITATION {"citationItems":[{"id":"ITEM-1","itemData":{"ISBN":"0419-4209","abstract":"The purpose of this study was to identify the primary leadership styles of successful male and female college choral directors and to determine whether differences occurred based on gender, years of choral experience, and years at present institution. Leadership styles were analyzed within three theoretical perspectives: (a) Stogdill's Behavioral and Attitudinal Leadership Theory, measured by the Leader Behavior Description Questionnaire (LBDQ-Form XII-Self), (b) Hersey and Blanchard's Situational Leadership Theory, measured by the Leader Effectiveness and Adaptability Description Self-Test (LEAD-Self), and (c) Bass' Transformational/Transactional Leadership Theory, measured by the Multifactor Leadership Questionnaire (MLQ-researcher-adapted self-report). An additional purpose of this study was to compile a profile of the successful male and female college choral director, using data gathered from the researcher-designed Personal Profile Questionnaire. These profiles were compared and contrasted in four areas: (a) age and teaching experience, (b) educational background, (c) professional career development, and (d) achievements. Subjects for this study were nominated by the top divisional, state, and national officials of the American Choral Directors Association as the most successful male and female college choral directors in the United States. Of those nominated, 27 males and 24 females consented to participate in the study and completed the four questionnaires. Data were subjected to various mathematical procedures and multiple analyses of variance (ANOVAs) to compile profiles and test the hypotheses. The profiles of males and females were similar in age and teaching experience, educational background, professional career development, and achievements, with some exceptions noted. Results of the ANOVAs indicated that there was no significant difference (p &lt;) in primary leadership style in any of the three theoretical perspectives based on gender. There we (PsycINFO Database Record (c) 2016 APA, all rights reserved)","author":[{"dropping-particle":"","family":"Davidson","given":"Brenda Joyce","non-dropping-particle":"","parse-names":false,"suffix":""}],"id":"ITEM-1","issued":{"date-parts":[["1995"]]},"publisher":"Arizona State University","title":"Leadership styles of succussful male and female college choral directors","type":"thesis"},"uris":["http://www.mendeley.com/documents/?uuid=fbfba30c-6ae0-4555-b0ef-0a3ce5a30967"]}],"mendeley":{"formattedCitation":"(Davidson, 1995)","plainTextFormattedCitation":"(Davidson, 1995)","previouslyFormattedCitation":"(Davidson, 1995)"},"properties":{"noteIndex":0},"schema":"https://github.com/citation-style-language/schema/raw/master/csl-citation.json"}</w:instrText>
      </w:r>
      <w:r w:rsidRPr="005062D9">
        <w:rPr>
          <w:sz w:val="24"/>
          <w:szCs w:val="24"/>
        </w:rPr>
        <w:fldChar w:fldCharType="separate"/>
      </w:r>
      <w:r w:rsidRPr="005062D9">
        <w:rPr>
          <w:noProof/>
          <w:sz w:val="24"/>
          <w:szCs w:val="24"/>
        </w:rPr>
        <w:t>(Davidson, 1995)</w:t>
      </w:r>
      <w:r w:rsidRPr="005062D9">
        <w:rPr>
          <w:sz w:val="24"/>
          <w:szCs w:val="24"/>
        </w:rPr>
        <w:fldChar w:fldCharType="end"/>
      </w:r>
      <w:r w:rsidRPr="005062D9">
        <w:rPr>
          <w:sz w:val="24"/>
          <w:szCs w:val="24"/>
        </w:rPr>
        <w:t xml:space="preserve">. Hilary Apfelstadt also built upon Allen’s work, proposing that SLT should be utilised in the education of choral conductors </w:t>
      </w:r>
      <w:r w:rsidRPr="005062D9">
        <w:rPr>
          <w:sz w:val="24"/>
          <w:szCs w:val="24"/>
        </w:rPr>
        <w:fldChar w:fldCharType="begin" w:fldLock="1"/>
      </w:r>
      <w:r w:rsidRPr="005062D9">
        <w:rPr>
          <w:sz w:val="24"/>
          <w:szCs w:val="24"/>
        </w:rPr>
        <w:instrText>ADDIN CSL_CITATION {"citationItems":[{"id":"ITEM-1","itemData":{"author":[{"dropping-particle":"","family":"Apfelstadt","given":"Hilary","non-dropping-particle":"","parse-names":false,"suffix":""}],"container-title":"Choral Journal","id":"ITEM-1","issue":"8","issued":{"date-parts":[["1997"]]},"page":"23-30","title":"Applying Leadership Models in Teaching Choral Conductors","type":"article-journal","volume":"37"},"uris":["http://www.mendeley.com/documents/?uuid=76b55733-dd21-4371-9e3c-9607e34eb0e8"]},{"id":"ITEM-2","itemData":{"author":[{"dropping-particle":"","family":"Allen, S. Gail, Apfelstadt","given":"Hilary","non-dropping-particle":"","parse-names":false,"suffix":""}],"container-title":"Choral Journal","id":"ITEM-2","issue":"8","issued":{"date-parts":[["1990"]]},"page":"25-27, 30-31","title":"Leadership Styles and the Choral Conductor","type":"article-journal","volume":"30"},"uris":["http://www.mendeley.com/documents/?uuid=7c1c3956-ecb0-463e-b18d-be0ccf667b14"]}],"mendeley":{"formattedCitation":"(Allen, S. Gail, Apfelstadt, 1990; Apfelstadt, 1997)","plainTextFormattedCitation":"(Allen, S. Gail, Apfelstadt, 1990; Apfelstadt, 1997)","previouslyFormattedCitation":"(Allen, S. Gail, Apfelstadt, 1990; Apfelstadt, 1997)"},"properties":{"noteIndex":0},"schema":"https://github.com/citation-style-language/schema/raw/master/csl-citation.json"}</w:instrText>
      </w:r>
      <w:r w:rsidRPr="005062D9">
        <w:rPr>
          <w:sz w:val="24"/>
          <w:szCs w:val="24"/>
        </w:rPr>
        <w:fldChar w:fldCharType="separate"/>
      </w:r>
      <w:r w:rsidRPr="005062D9">
        <w:rPr>
          <w:noProof/>
          <w:sz w:val="24"/>
          <w:szCs w:val="24"/>
        </w:rPr>
        <w:t>(Allen, S. Gail, Apfelstadt, 1990; Apfelstadt, 1997)</w:t>
      </w:r>
      <w:r w:rsidRPr="005062D9">
        <w:rPr>
          <w:sz w:val="24"/>
          <w:szCs w:val="24"/>
        </w:rPr>
        <w:fldChar w:fldCharType="end"/>
      </w:r>
      <w:r w:rsidRPr="005062D9">
        <w:rPr>
          <w:sz w:val="24"/>
          <w:szCs w:val="24"/>
        </w:rPr>
        <w:t xml:space="preserve">. These authors argue that the majority of choral conductors tend to favour high task/high relationship styles. Allen &amp; Apfelstadt’s 1990 paper </w:t>
      </w:r>
      <w:r w:rsidRPr="005062D9">
        <w:rPr>
          <w:i/>
          <w:iCs/>
          <w:sz w:val="24"/>
          <w:szCs w:val="24"/>
        </w:rPr>
        <w:t xml:space="preserve">Leadership Styles and the Choral Conductor </w:t>
      </w:r>
      <w:r w:rsidRPr="005062D9">
        <w:rPr>
          <w:sz w:val="24"/>
          <w:szCs w:val="24"/>
        </w:rPr>
        <w:t>offers suggestions on what these task/relationship related behaviours might look like in practice, for example a high task</w:t>
      </w:r>
      <w:r>
        <w:rPr>
          <w:sz w:val="24"/>
          <w:szCs w:val="24"/>
        </w:rPr>
        <w:t>-</w:t>
      </w:r>
      <w:r w:rsidRPr="005062D9">
        <w:rPr>
          <w:sz w:val="24"/>
          <w:szCs w:val="24"/>
        </w:rPr>
        <w:t>focused conductor may pay close attention to timekeeping and efficient use of rehearsal time, whereas a high relationship</w:t>
      </w:r>
      <w:r>
        <w:rPr>
          <w:sz w:val="24"/>
          <w:szCs w:val="24"/>
        </w:rPr>
        <w:t>-</w:t>
      </w:r>
      <w:r w:rsidRPr="005062D9">
        <w:rPr>
          <w:sz w:val="24"/>
          <w:szCs w:val="24"/>
        </w:rPr>
        <w:t>focused conductor may emphasise morale</w:t>
      </w:r>
      <w:r>
        <w:rPr>
          <w:sz w:val="24"/>
          <w:szCs w:val="24"/>
        </w:rPr>
        <w:t>-</w:t>
      </w:r>
      <w:r w:rsidRPr="005062D9">
        <w:rPr>
          <w:sz w:val="24"/>
          <w:szCs w:val="24"/>
        </w:rPr>
        <w:t xml:space="preserve">boosting activities during rehearsals. They also critique the lack of relationship-focused writing in the available conducting literature, pointing out that the training of conductors focuses heavily on task development however it is a simple </w:t>
      </w:r>
      <w:r w:rsidRPr="005062D9">
        <w:rPr>
          <w:sz w:val="24"/>
          <w:szCs w:val="24"/>
        </w:rPr>
        <w:lastRenderedPageBreak/>
        <w:t xml:space="preserve">fact that without singers willing to engage in music making with the conductor, no music will be made </w:t>
      </w:r>
      <w:r w:rsidRPr="005062D9">
        <w:rPr>
          <w:sz w:val="24"/>
          <w:szCs w:val="24"/>
        </w:rPr>
        <w:fldChar w:fldCharType="begin" w:fldLock="1"/>
      </w:r>
      <w:r w:rsidRPr="005062D9">
        <w:rPr>
          <w:sz w:val="24"/>
          <w:szCs w:val="24"/>
        </w:rPr>
        <w:instrText>ADDIN CSL_CITATION {"citationItems":[{"id":"ITEM-1","itemData":{"author":[{"dropping-particle":"","family":"Allen, S. Gail, Apfelstadt","given":"Hilary","non-dropping-particle":"","parse-names":false,"suffix":""}],"container-title":"Choral Journal","id":"ITEM-1","issue":"8","issued":{"date-parts":[["1990"]]},"page":"25-27, 30-31","title":"Leadership Styles and the Choral Conductor","type":"article-journal","volume":"30"},"uris":["http://www.mendeley.com/documents/?uuid=7c1c3956-ecb0-463e-b18d-be0ccf667b14"]}],"mendeley":{"formattedCitation":"(Allen, S. Gail, Apfelstadt, 1990)","manualFormatting":"(Allen, S. Gail, Apfelstadt, 1990)","plainTextFormattedCitation":"(Allen, S. Gail, Apfelstadt, 1990)","previouslyFormattedCitation":"(Allen, S. Gail, Apfelstadt, 1990)"},"properties":{"noteIndex":0},"schema":"https://github.com/citation-style-language/schema/raw/master/csl-citation.json"}</w:instrText>
      </w:r>
      <w:r w:rsidRPr="005062D9">
        <w:rPr>
          <w:sz w:val="24"/>
          <w:szCs w:val="24"/>
        </w:rPr>
        <w:fldChar w:fldCharType="separate"/>
      </w:r>
      <w:r w:rsidRPr="005062D9">
        <w:rPr>
          <w:noProof/>
          <w:sz w:val="24"/>
          <w:szCs w:val="24"/>
        </w:rPr>
        <w:t>(Allen, S. Gail, Apfelstadt, 1990)</w:t>
      </w:r>
      <w:r w:rsidRPr="005062D9">
        <w:rPr>
          <w:sz w:val="24"/>
          <w:szCs w:val="24"/>
        </w:rPr>
        <w:fldChar w:fldCharType="end"/>
      </w:r>
      <w:r w:rsidRPr="005062D9">
        <w:rPr>
          <w:sz w:val="24"/>
          <w:szCs w:val="24"/>
        </w:rPr>
        <w:t>. This conclusion bears resemblance to the comment made earlier in this thesis in Chapter 2 (see section 2.1.4) in relation to the focus on practical matters found in many how-to guides. Brenda Davidson’s 1995 study also finds a high task/high relationship focus is used by the majority of her participating conductors. Further to this however she found that more experienced conductors tend to use a high task/relationship focus but that earlier in their careers, choral conductors tend to be low task/low relationship focused.</w:t>
      </w:r>
    </w:p>
    <w:p w14:paraId="61834A6E" w14:textId="77777777" w:rsidR="00E701CB" w:rsidRPr="005062D9" w:rsidRDefault="00E701CB" w:rsidP="00E701CB">
      <w:pPr>
        <w:spacing w:line="480" w:lineRule="auto"/>
        <w:rPr>
          <w:sz w:val="24"/>
          <w:szCs w:val="24"/>
        </w:rPr>
      </w:pPr>
    </w:p>
    <w:p w14:paraId="04CB3EFF" w14:textId="77777777" w:rsidR="00E701CB" w:rsidRPr="005062D9" w:rsidRDefault="00E701CB" w:rsidP="00E701CB">
      <w:pPr>
        <w:spacing w:line="480" w:lineRule="auto"/>
        <w:rPr>
          <w:sz w:val="24"/>
          <w:szCs w:val="24"/>
        </w:rPr>
      </w:pPr>
      <w:r w:rsidRPr="005062D9">
        <w:rPr>
          <w:sz w:val="24"/>
          <w:szCs w:val="24"/>
        </w:rPr>
        <w:t xml:space="preserve">Allen and Apfelstadt (1990) end their paper with five “commandments” </w:t>
      </w:r>
      <w:r w:rsidRPr="005062D9">
        <w:rPr>
          <w:sz w:val="24"/>
          <w:szCs w:val="24"/>
        </w:rPr>
        <w:fldChar w:fldCharType="begin" w:fldLock="1"/>
      </w:r>
      <w:r w:rsidRPr="005062D9">
        <w:rPr>
          <w:sz w:val="24"/>
          <w:szCs w:val="24"/>
        </w:rPr>
        <w:instrText>ADDIN CSL_CITATION {"citationItems":[{"id":"ITEM-1","itemData":{"author":[{"dropping-particle":"","family":"Allen, S. Gail, Apfelstadt","given":"Hilary","non-dropping-particle":"","parse-names":false,"suffix":""}],"container-title":"Choral Journal","id":"ITEM-1","issue":"8","issued":{"date-parts":[["1990"]]},"page":"25-27, 30-31","title":"Leadership Styles and the Choral Conductor","type":"article-journal","volume":"30"},"uris":["http://www.mendeley.com/documents/?uuid=7c1c3956-ecb0-463e-b18d-be0ccf667b14"]}],"mendeley":{"formattedCitation":"(Allen, S. Gail, Apfelstadt, 1990)","manualFormatting":"(Allen &amp; Apfelstadt, 1990, p.30)","plainTextFormattedCitation":"(Allen, S. Gail, Apfelstadt, 1990)","previouslyFormattedCitation":"(Allen, S. Gail, Apfelstadt, 1990)"},"properties":{"noteIndex":0},"schema":"https://github.com/citation-style-language/schema/raw/master/csl-citation.json"}</w:instrText>
      </w:r>
      <w:r w:rsidRPr="005062D9">
        <w:rPr>
          <w:sz w:val="24"/>
          <w:szCs w:val="24"/>
        </w:rPr>
        <w:fldChar w:fldCharType="separate"/>
      </w:r>
      <w:r w:rsidRPr="005062D9">
        <w:rPr>
          <w:noProof/>
          <w:sz w:val="24"/>
          <w:szCs w:val="24"/>
        </w:rPr>
        <w:t>(Allen &amp; Apfelstadt, 1990, p.30)</w:t>
      </w:r>
      <w:r w:rsidRPr="005062D9">
        <w:rPr>
          <w:sz w:val="24"/>
          <w:szCs w:val="24"/>
        </w:rPr>
        <w:fldChar w:fldCharType="end"/>
      </w:r>
      <w:r w:rsidRPr="005062D9">
        <w:rPr>
          <w:sz w:val="24"/>
          <w:szCs w:val="24"/>
        </w:rPr>
        <w:t xml:space="preserve"> of choral leadership, namely: Challenge the process (take risks, innovate); Inspire a shared vision; Enable others to act (Foster collaboration); Model the way; and Encourage the heart (Acknowledge individual contributions and wins) </w:t>
      </w:r>
      <w:r w:rsidRPr="005062D9">
        <w:rPr>
          <w:sz w:val="24"/>
          <w:szCs w:val="24"/>
        </w:rPr>
        <w:fldChar w:fldCharType="begin" w:fldLock="1"/>
      </w:r>
      <w:r w:rsidRPr="005062D9">
        <w:rPr>
          <w:sz w:val="24"/>
          <w:szCs w:val="24"/>
        </w:rPr>
        <w:instrText>ADDIN CSL_CITATION {"citationItems":[{"id":"ITEM-1","itemData":{"author":[{"dropping-particle":"","family":"Allen, S. Gail, Apfelstadt","given":"Hilary","non-dropping-particle":"","parse-names":false,"suffix":""}],"container-title":"Choral Journal","id":"ITEM-1","issue":"8","issued":{"date-parts":[["1990"]]},"page":"25-27, 30-31","title":"Leadership Styles and the Choral Conductor","type":"article-journal","volume":"30"},"uris":["http://www.mendeley.com/documents/?uuid=7c1c3956-ecb0-463e-b18d-be0ccf667b14"]}],"mendeley":{"formattedCitation":"(Allen, S. Gail, Apfelstadt, 1990)","manualFormatting":"(Allen &amp; Apfelstadt, 1990)","plainTextFormattedCitation":"(Allen, S. Gail, Apfelstadt, 1990)","previouslyFormattedCitation":"(Allen, S. Gail, Apfelstadt, 1990)"},"properties":{"noteIndex":0},"schema":"https://github.com/citation-style-language/schema/raw/master/csl-citation.json"}</w:instrText>
      </w:r>
      <w:r w:rsidRPr="005062D9">
        <w:rPr>
          <w:sz w:val="24"/>
          <w:szCs w:val="24"/>
        </w:rPr>
        <w:fldChar w:fldCharType="separate"/>
      </w:r>
      <w:r w:rsidRPr="005062D9">
        <w:rPr>
          <w:noProof/>
          <w:sz w:val="24"/>
          <w:szCs w:val="24"/>
        </w:rPr>
        <w:t>(Allen &amp; Apfelstadt, 1990)</w:t>
      </w:r>
      <w:r w:rsidRPr="005062D9">
        <w:rPr>
          <w:sz w:val="24"/>
          <w:szCs w:val="24"/>
        </w:rPr>
        <w:fldChar w:fldCharType="end"/>
      </w:r>
      <w:r w:rsidRPr="005062D9">
        <w:rPr>
          <w:sz w:val="24"/>
          <w:szCs w:val="24"/>
        </w:rPr>
        <w:t xml:space="preserve">. These commandments are drawn from Kouzes and Posner’s model of Transformational Leadership </w:t>
      </w:r>
      <w:r w:rsidRPr="005062D9">
        <w:rPr>
          <w:sz w:val="24"/>
          <w:szCs w:val="24"/>
        </w:rPr>
        <w:fldChar w:fldCharType="begin" w:fldLock="1"/>
      </w:r>
      <w:r w:rsidRPr="005062D9">
        <w:rPr>
          <w:sz w:val="24"/>
          <w:szCs w:val="24"/>
        </w:rPr>
        <w:instrText>ADDIN CSL_CITATION {"citationItems":[{"id":"ITEM-1","itemData":{"author":[{"dropping-particle":"","family":"Kouzes","given":"J. M.","non-dropping-particle":"","parse-names":false,"suffix":""},{"dropping-particle":"","family":"Posner","given":"B. Z.","non-dropping-particle":"","parse-names":false,"suffix":""}],"edition":"First","id":"ITEM-1","issued":{"date-parts":[["1987"]]},"publisher":"Jossey-Bass","publisher-place":"San Francisco","title":"The Leadership Challenge: How to Get Extraordinary Things Done in Organizations (1st ed.). San Francisco: Jossey-Bass.","type":"book"},"uris":["http://www.mendeley.com/documents/?uuid=393887a0-8fb5-4533-8afe-074b4cc716f8"]}],"mendeley":{"formattedCitation":"(J. M. Kouzes &amp; Posner, 1987)","manualFormatting":"(Kouzes &amp; Posner, 1987)","plainTextFormattedCitation":"(J. M. Kouzes &amp; Posner, 1987)","previouslyFormattedCitation":"(J. M. Kouzes &amp; Posner, 1987)"},"properties":{"noteIndex":0},"schema":"https://github.com/citation-style-language/schema/raw/master/csl-citation.json"}</w:instrText>
      </w:r>
      <w:r w:rsidRPr="005062D9">
        <w:rPr>
          <w:sz w:val="24"/>
          <w:szCs w:val="24"/>
        </w:rPr>
        <w:fldChar w:fldCharType="separate"/>
      </w:r>
      <w:r w:rsidRPr="005062D9">
        <w:rPr>
          <w:noProof/>
          <w:sz w:val="24"/>
          <w:szCs w:val="24"/>
        </w:rPr>
        <w:t>(Kouzes &amp; Posner, 1987)</w:t>
      </w:r>
      <w:r w:rsidRPr="005062D9">
        <w:rPr>
          <w:sz w:val="24"/>
          <w:szCs w:val="24"/>
        </w:rPr>
        <w:fldChar w:fldCharType="end"/>
      </w:r>
      <w:r w:rsidRPr="005062D9">
        <w:rPr>
          <w:sz w:val="24"/>
          <w:szCs w:val="24"/>
        </w:rPr>
        <w:t xml:space="preserve"> and resonate strongly with later work in this area, particularly Armstrong &amp; Armstrong (1996) and Davidson’s (1995) use of Transformational Leadership theory in their research. These studies will be discussed more fully in the following section on Visionary Leadership. </w:t>
      </w:r>
    </w:p>
    <w:p w14:paraId="043C78BC" w14:textId="77777777" w:rsidR="00E701CB" w:rsidRPr="005062D9" w:rsidRDefault="00E701CB" w:rsidP="00E701CB">
      <w:pPr>
        <w:spacing w:line="480" w:lineRule="auto"/>
        <w:rPr>
          <w:sz w:val="24"/>
          <w:szCs w:val="24"/>
        </w:rPr>
      </w:pPr>
    </w:p>
    <w:p w14:paraId="1EF06B56" w14:textId="77777777" w:rsidR="00E701CB" w:rsidRPr="005062D9" w:rsidRDefault="00E701CB" w:rsidP="00E701CB">
      <w:pPr>
        <w:pStyle w:val="Heading2"/>
        <w:numPr>
          <w:ilvl w:val="2"/>
          <w:numId w:val="4"/>
        </w:numPr>
        <w:tabs>
          <w:tab w:val="num" w:pos="360"/>
        </w:tabs>
        <w:spacing w:line="480" w:lineRule="auto"/>
        <w:ind w:left="709" w:firstLine="0"/>
        <w:rPr>
          <w:szCs w:val="28"/>
        </w:rPr>
      </w:pPr>
      <w:r w:rsidRPr="005062D9">
        <w:rPr>
          <w:szCs w:val="28"/>
        </w:rPr>
        <w:t>Visionary Leadership</w:t>
      </w:r>
    </w:p>
    <w:p w14:paraId="08528E13"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Visionary leadership is characterised by the leader uniting their followers around a shared vision and engaging the emotional investment of their followers by providing motivation, </w:t>
      </w:r>
      <w:r w:rsidRPr="005062D9">
        <w:rPr>
          <w:rFonts w:cstheme="minorHAnsi"/>
          <w:sz w:val="24"/>
          <w:szCs w:val="24"/>
        </w:rPr>
        <w:lastRenderedPageBreak/>
        <w:t xml:space="preserve">support and/or inspiration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Avery","given":"Gayle. C.","non-dropping-particle":"","parse-names":false,"suffix":""}],"edition":"First","id":"ITEM-1","issued":{"date-parts":[["2004"]]},"number-of-pages":"316","publisher":"Sage Publications Ltd","publisher-place":"London","title":"Understanding Leadership: Paradigms and Cases","type":"book"},"uris":["http://www.mendeley.com/documents/?uuid=289a9f1f-6a80-4300-be3c-ff7f8c3e49c0"]}],"mendeley":{"formattedCitation":"(Avery, 2004)","plainTextFormattedCitation":"(Avery, 2004)","previouslyFormattedCitation":"(Avery, 2004)"},"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Avery, 2004)</w:t>
      </w:r>
      <w:r w:rsidRPr="005062D9">
        <w:rPr>
          <w:rFonts w:cstheme="minorHAnsi"/>
          <w:sz w:val="24"/>
          <w:szCs w:val="24"/>
        </w:rPr>
        <w:fldChar w:fldCharType="end"/>
      </w:r>
      <w:r w:rsidRPr="005062D9">
        <w:rPr>
          <w:rFonts w:cstheme="minorHAnsi"/>
          <w:sz w:val="24"/>
          <w:szCs w:val="24"/>
        </w:rPr>
        <w:t xml:space="preserve">. Relevant theories falling within this paradigm include Transformational Leadership and Servant Leadership. </w:t>
      </w:r>
    </w:p>
    <w:p w14:paraId="62211B7C" w14:textId="77777777" w:rsidR="00E701CB" w:rsidRPr="005062D9" w:rsidRDefault="00E701CB" w:rsidP="00E701CB">
      <w:pPr>
        <w:spacing w:line="480" w:lineRule="auto"/>
        <w:rPr>
          <w:rFonts w:cstheme="minorHAnsi"/>
          <w:sz w:val="24"/>
          <w:szCs w:val="24"/>
        </w:rPr>
      </w:pPr>
    </w:p>
    <w:p w14:paraId="2B2840CF" w14:textId="77777777" w:rsidR="00E701CB" w:rsidRPr="005062D9" w:rsidRDefault="00E701CB" w:rsidP="00E701CB">
      <w:pPr>
        <w:pStyle w:val="Heading3"/>
        <w:spacing w:line="480" w:lineRule="auto"/>
        <w:rPr>
          <w:sz w:val="28"/>
          <w:szCs w:val="28"/>
        </w:rPr>
      </w:pPr>
      <w:r w:rsidRPr="005062D9">
        <w:rPr>
          <w:sz w:val="28"/>
          <w:szCs w:val="28"/>
        </w:rPr>
        <w:t>4.4.3.1 Transformational Leadership and the Full Range Leadership Model</w:t>
      </w:r>
    </w:p>
    <w:p w14:paraId="424B1A18" w14:textId="77777777" w:rsidR="00E701CB" w:rsidRPr="005062D9" w:rsidRDefault="00E701CB" w:rsidP="00E701CB">
      <w:pPr>
        <w:spacing w:line="480" w:lineRule="auto"/>
        <w:rPr>
          <w:sz w:val="24"/>
          <w:szCs w:val="24"/>
        </w:rPr>
      </w:pPr>
      <w:r w:rsidRPr="005062D9">
        <w:rPr>
          <w:sz w:val="24"/>
          <w:szCs w:val="24"/>
        </w:rPr>
        <w:t xml:space="preserve">Although the term Transformational Leadership was first coined by J.V. Downton in 1973 in relation to “rebel political leader[s]” </w:t>
      </w:r>
      <w:r w:rsidRPr="005062D9">
        <w:rPr>
          <w:sz w:val="24"/>
          <w:szCs w:val="24"/>
        </w:rPr>
        <w:fldChar w:fldCharType="begin" w:fldLock="1"/>
      </w:r>
      <w:r w:rsidRPr="005062D9">
        <w:rPr>
          <w:sz w:val="24"/>
          <w:szCs w:val="24"/>
        </w:rPr>
        <w:instrText>ADDIN CSL_CITATION {"citationItems":[{"id":"ITEM-1","itemData":{"DOI":"10.1037/0003-066X.62.1.6","ISBN":"0003-066X","ISSN":"1935-990X","PMID":"12184579","abstract":"This article provides a qualitative review of the trait perspective in leadership research, followed by a meta-analysis. The authors used the five-factor model as an organizing framework and meta-analyzed 222 correlations from 73 samples. Overall, the correlations with leadership were Neuroticism = -.24, Extraversion = .31, Openness to Experience = .24, Agreeableness = .08, and Conscientiousness = .28. Results indicated that the relations of Neuroticism, Extraversion, Openness to Experience, and Conscientiousness with leadership generalized in that more than 90% of the individual correlations were greater than 0. Extraversion was the most consistent correlate of leadership across study settings and leadership criteria (leader emergence and leadership effectiveness). Overall, the five-factor model had a multiple correlation of .48 with leadership, indicating strong support for the leader trait perspective when traits are organized according to the five-factor model","author":[{"dropping-particle":"","family":"Antonakis","given":"J.","non-dropping-particle":"","parse-names":false,"suffix":""}],"chapter-number":"8","container-title":"The Nature of Leadership","edition":"2nd","editor":[{"dropping-particle":"V.","family":"Day","given":"David.","non-dropping-particle":"","parse-names":false,"suffix":""},{"dropping-particle":"","family":"Antonakis","given":"John","non-dropping-particle":"","parse-names":false,"suffix":""}],"id":"ITEM-1","issued":{"date-parts":[["2012"]]},"publisher":"Sage Publications Inc","publisher-place":"California","title":"Transformational and Charismatic Leadership","type":"chapter"},"uris":["http://www.mendeley.com/documents/?uuid=311f1318-24f1-4e59-9875-b91808ff38d9"]}],"mendeley":{"formattedCitation":"(Antonakis, 2012)","manualFormatting":"(Antonakis, 2012, p260)","plainTextFormattedCitation":"(Antonakis, 2012)","previouslyFormattedCitation":"(Antonakis, 2012)"},"properties":{"noteIndex":0},"schema":"https://github.com/citation-style-language/schema/raw/master/csl-citation.json"}</w:instrText>
      </w:r>
      <w:r w:rsidRPr="005062D9">
        <w:rPr>
          <w:sz w:val="24"/>
          <w:szCs w:val="24"/>
        </w:rPr>
        <w:fldChar w:fldCharType="separate"/>
      </w:r>
      <w:r w:rsidRPr="005062D9">
        <w:rPr>
          <w:noProof/>
          <w:sz w:val="24"/>
          <w:szCs w:val="24"/>
        </w:rPr>
        <w:t>(Antonakis, 2012, p260)</w:t>
      </w:r>
      <w:r w:rsidRPr="005062D9">
        <w:rPr>
          <w:sz w:val="24"/>
          <w:szCs w:val="24"/>
        </w:rPr>
        <w:fldChar w:fldCharType="end"/>
      </w:r>
      <w:r w:rsidRPr="005062D9">
        <w:rPr>
          <w:sz w:val="24"/>
          <w:szCs w:val="24"/>
        </w:rPr>
        <w:t xml:space="preserve">, Northouse (2016) notes that it was James McGregor Burns who first began to develop a transformational approach to leadership in his 1978 book, </w:t>
      </w:r>
      <w:r w:rsidRPr="005062D9">
        <w:rPr>
          <w:i/>
          <w:iCs/>
          <w:sz w:val="24"/>
          <w:szCs w:val="24"/>
        </w:rPr>
        <w:t>Leadership</w:t>
      </w:r>
      <w:r w:rsidRPr="005062D9">
        <w:rPr>
          <w:sz w:val="24"/>
          <w:szCs w:val="24"/>
        </w:rPr>
        <w:t xml:space="preserve"> </w:t>
      </w:r>
      <w:r w:rsidRPr="005062D9">
        <w:rPr>
          <w:sz w:val="24"/>
          <w:szCs w:val="24"/>
        </w:rPr>
        <w:fldChar w:fldCharType="begin" w:fldLock="1"/>
      </w:r>
      <w:r w:rsidRPr="005062D9">
        <w:rPr>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manualFormatting":"(Burns, 1978, cited by Northouse, 2016)","plainTextFormattedCitation":"(Northouse, 2016)","previouslyFormattedCitation":"(Northouse, 2016)"},"properties":{"noteIndex":0},"schema":"https://github.com/citation-style-language/schema/raw/master/csl-citation.json"}</w:instrText>
      </w:r>
      <w:r w:rsidRPr="005062D9">
        <w:rPr>
          <w:sz w:val="24"/>
          <w:szCs w:val="24"/>
        </w:rPr>
        <w:fldChar w:fldCharType="separate"/>
      </w:r>
      <w:r w:rsidRPr="005062D9">
        <w:rPr>
          <w:noProof/>
          <w:sz w:val="24"/>
          <w:szCs w:val="24"/>
        </w:rPr>
        <w:t>(Burns, 1978, cited by Northouse, 2016)</w:t>
      </w:r>
      <w:r w:rsidRPr="005062D9">
        <w:rPr>
          <w:sz w:val="24"/>
          <w:szCs w:val="24"/>
        </w:rPr>
        <w:fldChar w:fldCharType="end"/>
      </w:r>
      <w:r w:rsidRPr="005062D9">
        <w:rPr>
          <w:sz w:val="24"/>
          <w:szCs w:val="24"/>
        </w:rPr>
        <w:t xml:space="preserve">. Burns proposed that leadership approaches could be considered either Transactional or Transformational. As previous described, transactional approaches are those in which the leader offers rewards or punishments for successful/unsuccessful completion of tasks. Transformational approaches by contrast require leaders to engage with the motives and needs of their followers in order to achieve maximum success </w:t>
      </w:r>
      <w:r w:rsidRPr="005062D9">
        <w:rPr>
          <w:sz w:val="24"/>
          <w:szCs w:val="24"/>
        </w:rPr>
        <w:fldChar w:fldCharType="begin" w:fldLock="1"/>
      </w:r>
      <w:r w:rsidRPr="005062D9">
        <w:rPr>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plainTextFormattedCitation":"(Northouse, 2016)","previouslyFormattedCitation":"(Northouse, 2016)"},"properties":{"noteIndex":0},"schema":"https://github.com/citation-style-language/schema/raw/master/csl-citation.json"}</w:instrText>
      </w:r>
      <w:r w:rsidRPr="005062D9">
        <w:rPr>
          <w:sz w:val="24"/>
          <w:szCs w:val="24"/>
        </w:rPr>
        <w:fldChar w:fldCharType="separate"/>
      </w:r>
      <w:r w:rsidRPr="005062D9">
        <w:rPr>
          <w:noProof/>
          <w:sz w:val="24"/>
          <w:szCs w:val="24"/>
        </w:rPr>
        <w:t>(Northouse, 2016)</w:t>
      </w:r>
      <w:r w:rsidRPr="005062D9">
        <w:rPr>
          <w:sz w:val="24"/>
          <w:szCs w:val="24"/>
        </w:rPr>
        <w:fldChar w:fldCharType="end"/>
      </w:r>
      <w:r w:rsidRPr="005062D9">
        <w:rPr>
          <w:sz w:val="24"/>
          <w:szCs w:val="24"/>
        </w:rPr>
        <w:t xml:space="preserve">. The development of transformational approaches therefore marks a distinct paradigm shift in leadership scholarship in that these are concerned not only with the leader’s perspective and actions but also with the motivations and input of followers. </w:t>
      </w:r>
    </w:p>
    <w:p w14:paraId="5634DCD7" w14:textId="77777777" w:rsidR="00E701CB" w:rsidRPr="005062D9" w:rsidRDefault="00E701CB" w:rsidP="00E701CB">
      <w:pPr>
        <w:spacing w:line="480" w:lineRule="auto"/>
        <w:rPr>
          <w:sz w:val="24"/>
          <w:szCs w:val="24"/>
        </w:rPr>
      </w:pPr>
    </w:p>
    <w:p w14:paraId="450900F1" w14:textId="77777777" w:rsidR="00E701CB" w:rsidRPr="005062D9" w:rsidRDefault="00E701CB" w:rsidP="00E701CB">
      <w:pPr>
        <w:spacing w:line="480" w:lineRule="auto"/>
        <w:rPr>
          <w:sz w:val="24"/>
          <w:szCs w:val="24"/>
        </w:rPr>
      </w:pPr>
      <w:r w:rsidRPr="005062D9">
        <w:rPr>
          <w:sz w:val="24"/>
          <w:szCs w:val="24"/>
        </w:rPr>
        <w:t>Since Burns’ original publication on this approach, various authors have developed this concept, producing models of transformational and charismatic leadership (</w:t>
      </w:r>
      <w:r w:rsidRPr="005062D9">
        <w:rPr>
          <w:i/>
          <w:iCs/>
          <w:sz w:val="24"/>
          <w:szCs w:val="24"/>
        </w:rPr>
        <w:t>Ibid.</w:t>
      </w:r>
      <w:r w:rsidRPr="005062D9">
        <w:rPr>
          <w:sz w:val="24"/>
          <w:szCs w:val="24"/>
        </w:rPr>
        <w:t xml:space="preserve">). Although charismatic leadership is its own distinct model of leadership </w:t>
      </w:r>
      <w:r w:rsidRPr="005062D9">
        <w:rPr>
          <w:sz w:val="24"/>
          <w:szCs w:val="24"/>
        </w:rPr>
        <w:fldChar w:fldCharType="begin" w:fldLock="1"/>
      </w:r>
      <w:r w:rsidRPr="005062D9">
        <w:rPr>
          <w:sz w:val="24"/>
          <w:szCs w:val="24"/>
        </w:rPr>
        <w:instrText>ADDIN CSL_CITATION {"citationItems":[{"id":"ITEM-1","itemData":{"DOI":"10.1016/1048-9843(93)90041-Q","ISSN":"10489843","abstract":"Charisma is a Greek word that means \"divinely inspired gift,\" such as the ability to perform miracles or predict future events. The sociologist Max Weber (1947) used the term to describe a form of influence based not on tradition or formal authority but rather on follower perceptions that a leader is endowed with exceptional qualities. For many years, charisma was mostly the province of researchers studying political leadership and the leadership of social movements or religious cults. Charisma was rarely considered within the literature on organizational leadership until Bob House proposed a theory of charismatic leadership for leaders in large private and public sector organizations. © 1993.","author":[{"dropping-particle":"","family":"Yukl","given":"Gary","non-dropping-particle":"","parse-names":false,"suffix":""}],"container-title":"The Leadership Quarterly","id":"ITEM-1","issue":"3-4","issued":{"date-parts":[["1993"]]},"page":"367-373","title":"A retrospective on Robert House's \"1976 theory of charismatic leadership\" and recent revisions","type":"article-journal","volume":"4"},"uris":["http://www.mendeley.com/documents/?uuid=1abf5f24-e6bf-4e82-ab07-5d77eb2bed99"]}],"mendeley":{"formattedCitation":"(Yukl, 1993)","plainTextFormattedCitation":"(Yukl, 1993)","previouslyFormattedCitation":"(Yukl, 1993)"},"properties":{"noteIndex":0},"schema":"https://github.com/citation-style-language/schema/raw/master/csl-citation.json"}</w:instrText>
      </w:r>
      <w:r w:rsidRPr="005062D9">
        <w:rPr>
          <w:sz w:val="24"/>
          <w:szCs w:val="24"/>
        </w:rPr>
        <w:fldChar w:fldCharType="separate"/>
      </w:r>
      <w:r w:rsidRPr="005062D9">
        <w:rPr>
          <w:noProof/>
          <w:sz w:val="24"/>
          <w:szCs w:val="24"/>
        </w:rPr>
        <w:t>(Yukl, 1993)</w:t>
      </w:r>
      <w:r w:rsidRPr="005062D9">
        <w:rPr>
          <w:sz w:val="24"/>
          <w:szCs w:val="24"/>
        </w:rPr>
        <w:fldChar w:fldCharType="end"/>
      </w:r>
      <w:r w:rsidRPr="005062D9">
        <w:rPr>
          <w:sz w:val="24"/>
          <w:szCs w:val="24"/>
        </w:rPr>
        <w:t>, the terms Transformational Leadership and Charismatic Leadership are often used by authors interchangeably (</w:t>
      </w:r>
      <w:r w:rsidRPr="005062D9">
        <w:rPr>
          <w:i/>
          <w:iCs/>
          <w:sz w:val="24"/>
          <w:szCs w:val="24"/>
        </w:rPr>
        <w:t>Ibid.</w:t>
      </w:r>
      <w:r w:rsidRPr="005062D9">
        <w:rPr>
          <w:sz w:val="24"/>
          <w:szCs w:val="24"/>
        </w:rPr>
        <w:t xml:space="preserve">). This is presumably due to the similarity in the </w:t>
      </w:r>
      <w:r w:rsidRPr="005062D9">
        <w:rPr>
          <w:sz w:val="24"/>
          <w:szCs w:val="24"/>
        </w:rPr>
        <w:lastRenderedPageBreak/>
        <w:t xml:space="preserve">transformational/charismatic approaches and their shared origins in Burns’ early work. Although there have been other scholars who have published versions of Transformational Leadership Theory </w:t>
      </w:r>
      <w:r w:rsidRPr="005062D9">
        <w:rPr>
          <w:sz w:val="24"/>
          <w:szCs w:val="24"/>
        </w:rPr>
        <w:fldChar w:fldCharType="begin" w:fldLock="1"/>
      </w:r>
      <w:r w:rsidRPr="005062D9">
        <w:rPr>
          <w:sz w:val="24"/>
          <w:szCs w:val="24"/>
        </w:rPr>
        <w:instrText>ADDIN CSL_CITATION {"citationItems":[{"id":"ITEM-1","itemData":{"ISBN":"978-0470651728","abstract":"\"Leaders get people moving. They energize and mobilize. They take people and organizations to places they have never been before. Leadership is not a fad, and the leadership challenge never goes away.\"—FROM THE INTRODUCTION For more than 25 years, The Leadership Challenge has been the most trusted source on becoming a better leader, selling more than 2 million copies in over 20 languages since its first publication. Based on Kouzes and Posner's extensive global research, this all-new edition casts their enduring work in context for today's world, proving how leadership is a relationship that must be nurtured and, most important, that it can be learned. The world and the workplace have changed dramatically since the first edition of The Leadership Challenge went to press, and through over 100 all-new case studies and firsthand accounts, Jim and Barry explore the toughest organizational challenges leaders face today. Yet while the context of leadership has changed dramatically, the content of leadership has endured the test of time. The Five Practices of Exemplary Leadership® remain not only relevant today but critical to a leader's success. Kouzes and Posner's research reveals that when leaders understand that leadership is a relationship and when they begin to engage in The Five Practices—Model the Way, Inspire a Shared Vision, Challenge the Process, Enable Others to Act, and Encourage the Heart—they are better able to embark on their lifelong journey of success and significance. By exploring The Five Practices of Exemplary Leadership in action around the world, Jim and Barry offer fresh insight into the changes in how people work and what people want from their work. An indispensable resource for leaders at all levels, this anniversary edition of The Leadership Challenge is a landmark update and must-read for anyone looking to be a better leader and make extraordinary things happen.","author":[{"dropping-particle":"","family":"Kouzes","given":"James M.","non-dropping-particle":"","parse-names":false,"suffix":""},{"dropping-particle":"","family":"Posner","given":"Barry","non-dropping-particle":"","parse-names":false,"suffix":""}],"edition":"Fifth","id":"ITEM-1","issued":{"date-parts":[["2012"]]},"number-of-pages":"416","publisher":"Jossey-Bass","publisher-place":"San Francisco","title":"The Leadership Challenge","type":"book"},"uris":["http://www.mendeley.com/documents/?uuid=bbe0c2db-2cda-4e1f-b6b0-3e47d9b36743"]}],"mendeley":{"formattedCitation":"(James M. Kouzes &amp; Posner, 2012)","manualFormatting":"(Kouzes &amp; Posner, 2012)","plainTextFormattedCitation":"(James M. Kouzes &amp; Posner, 2012)","previouslyFormattedCitation":"(James M. Kouzes &amp; Posner, 2012)"},"properties":{"noteIndex":0},"schema":"https://github.com/citation-style-language/schema/raw/master/csl-citation.json"}</w:instrText>
      </w:r>
      <w:r w:rsidRPr="005062D9">
        <w:rPr>
          <w:sz w:val="24"/>
          <w:szCs w:val="24"/>
        </w:rPr>
        <w:fldChar w:fldCharType="separate"/>
      </w:r>
      <w:r w:rsidRPr="005062D9">
        <w:rPr>
          <w:noProof/>
          <w:sz w:val="24"/>
          <w:szCs w:val="24"/>
        </w:rPr>
        <w:t>(Kouzes &amp; Posner, 2012)</w:t>
      </w:r>
      <w:r w:rsidRPr="005062D9">
        <w:rPr>
          <w:sz w:val="24"/>
          <w:szCs w:val="24"/>
        </w:rPr>
        <w:fldChar w:fldCharType="end"/>
      </w:r>
      <w:r w:rsidRPr="005062D9">
        <w:rPr>
          <w:sz w:val="24"/>
          <w:szCs w:val="24"/>
        </w:rPr>
        <w:t xml:space="preserve">, the most notable and well researched transformational approach was developed by Bernard Bass and Bruce Avolio, and sits within the Full Range Leadership Model (FRLM). The FRLM describes transformational, transactional, and non-leadership approaches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id":"ITEM-2","itemData":{"DOI":"2016","ISBN":"9780030224171","ISSN":"01708406","PMID":"25246403","abstract":"Leadership - Theory and Practice, by Peter G. Northouse, is reviewed.","author":[{"dropping-particle":"","family":"Northouse","given":"Peter G.","non-dropping-particle":"","parse-names":false,"suffix":""}],"edition":"7th","id":"ITEM-2","issued":{"date-parts":[["2016"]]},"number-of-pages":"521","publisher":"Sage Publishing Inc","publisher-place":"Los Angeles","title":"Leadership:Theory and Practice","type":"book"},"uris":["http://www.mendeley.com/documents/?uuid=b7c89f13-2989-4620-ba58-6c0fdfed7c70"]},{"id":"ITEM-3","itemData":{"author":[{"dropping-particle":"","family":"Avolio","given":"Bruce J.","non-dropping-particle":"","parse-names":false,"suffix":""}],"edition":"2nd","id":"ITEM-3","issued":{"date-parts":[["2011"]]},"publisher":"Sage Publications Inc","publisher-place":"California","title":"Full Range Leadership Development","type":"book"},"uris":["http://www.mendeley.com/documents/?uuid=6162f549-66f7-4858-a26c-8393e85e37af"]}],"mendeley":{"formattedCitation":"(Avolio, 2011; Bass &amp; Riggio, 2006; Northouse, 2016)","plainTextFormattedCitation":"(Avolio, 2011; Bass &amp; Riggio, 2006; Northouse, 2016)","previouslyFormattedCitation":"(Avolio, 2011; Bass &amp; Riggio, 2006; Northouse, 2016)"},"properties":{"noteIndex":0},"schema":"https://github.com/citation-style-language/schema/raw/master/csl-citation.json"}</w:instrText>
      </w:r>
      <w:r w:rsidRPr="005062D9">
        <w:rPr>
          <w:sz w:val="24"/>
          <w:szCs w:val="24"/>
        </w:rPr>
        <w:fldChar w:fldCharType="separate"/>
      </w:r>
      <w:r w:rsidRPr="005062D9">
        <w:rPr>
          <w:noProof/>
          <w:sz w:val="24"/>
          <w:szCs w:val="24"/>
        </w:rPr>
        <w:t>(Avolio, 2011; Bass &amp; Riggio, 2006; Northouse, 2016)</w:t>
      </w:r>
      <w:r w:rsidRPr="005062D9">
        <w:rPr>
          <w:sz w:val="24"/>
          <w:szCs w:val="24"/>
        </w:rPr>
        <w:fldChar w:fldCharType="end"/>
      </w:r>
      <w:r w:rsidRPr="005062D9">
        <w:rPr>
          <w:sz w:val="24"/>
          <w:szCs w:val="24"/>
        </w:rPr>
        <w:t>. The full range leadership model consists of 5 transformational factors, 3 transactional factors and 1 non-leadership factor. The transformational factors are:</w:t>
      </w:r>
    </w:p>
    <w:p w14:paraId="0575F96B" w14:textId="77777777" w:rsidR="00E701CB" w:rsidRPr="005062D9" w:rsidRDefault="00E701CB" w:rsidP="00E701CB">
      <w:pPr>
        <w:spacing w:line="480" w:lineRule="auto"/>
        <w:rPr>
          <w:sz w:val="24"/>
          <w:szCs w:val="24"/>
        </w:rPr>
      </w:pPr>
    </w:p>
    <w:p w14:paraId="19EE2583" w14:textId="77777777" w:rsidR="00E701CB" w:rsidRPr="005062D9" w:rsidRDefault="00E701CB" w:rsidP="00E701CB">
      <w:pPr>
        <w:pStyle w:val="ListParagraph"/>
        <w:numPr>
          <w:ilvl w:val="0"/>
          <w:numId w:val="3"/>
        </w:numPr>
        <w:spacing w:line="480" w:lineRule="auto"/>
        <w:rPr>
          <w:b/>
          <w:bCs/>
          <w:sz w:val="24"/>
          <w:szCs w:val="24"/>
        </w:rPr>
      </w:pPr>
      <w:r w:rsidRPr="005062D9">
        <w:rPr>
          <w:b/>
          <w:bCs/>
          <w:sz w:val="24"/>
          <w:szCs w:val="24"/>
        </w:rPr>
        <w:t>Idealised Influence (II)</w:t>
      </w:r>
    </w:p>
    <w:p w14:paraId="6021C970" w14:textId="77777777" w:rsidR="00E701CB" w:rsidRPr="005062D9" w:rsidRDefault="00E701CB" w:rsidP="00E701CB">
      <w:pPr>
        <w:spacing w:line="480" w:lineRule="auto"/>
        <w:ind w:left="360"/>
        <w:rPr>
          <w:sz w:val="24"/>
          <w:szCs w:val="24"/>
        </w:rPr>
      </w:pPr>
      <w:r w:rsidRPr="005062D9">
        <w:rPr>
          <w:sz w:val="24"/>
          <w:szCs w:val="24"/>
        </w:rPr>
        <w:t>Idealised influence involves acting as a role model for followers. Leaders display charisma, competence or other qualities which convince followers to look up to them and wish to emulate their behaviour. Leaders display high levels of ethical conduct and consistency, encouraging trust from followers. Followers may describe leaders displaying Idealised Influence as possessing extraordinary qualities and competenc</w:t>
      </w:r>
      <w:r>
        <w:rPr>
          <w:sz w:val="24"/>
          <w:szCs w:val="24"/>
        </w:rPr>
        <w:t>i</w:t>
      </w:r>
      <w:r w:rsidRPr="005062D9">
        <w:rPr>
          <w:sz w:val="24"/>
          <w:szCs w:val="24"/>
        </w:rPr>
        <w:t xml:space="preserve">es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sz w:val="24"/>
          <w:szCs w:val="24"/>
        </w:rPr>
        <w:fldChar w:fldCharType="separate"/>
      </w:r>
      <w:r w:rsidRPr="005062D9">
        <w:rPr>
          <w:noProof/>
          <w:sz w:val="24"/>
          <w:szCs w:val="24"/>
        </w:rPr>
        <w:t>(Bass &amp; Riggio, 2006)</w:t>
      </w:r>
      <w:r w:rsidRPr="005062D9">
        <w:rPr>
          <w:sz w:val="24"/>
          <w:szCs w:val="24"/>
        </w:rPr>
        <w:fldChar w:fldCharType="end"/>
      </w:r>
      <w:r w:rsidRPr="005062D9">
        <w:rPr>
          <w:sz w:val="24"/>
          <w:szCs w:val="24"/>
        </w:rPr>
        <w:t xml:space="preserve">. </w:t>
      </w:r>
    </w:p>
    <w:p w14:paraId="0B39A608" w14:textId="77777777" w:rsidR="00E701CB" w:rsidRPr="005062D9" w:rsidRDefault="00E701CB" w:rsidP="00E701CB">
      <w:pPr>
        <w:spacing w:line="480" w:lineRule="auto"/>
        <w:rPr>
          <w:sz w:val="24"/>
          <w:szCs w:val="24"/>
        </w:rPr>
      </w:pPr>
    </w:p>
    <w:p w14:paraId="3DA33A4D" w14:textId="77777777" w:rsidR="00E701CB" w:rsidRPr="005062D9" w:rsidRDefault="00E701CB" w:rsidP="00E701CB">
      <w:pPr>
        <w:pStyle w:val="ListParagraph"/>
        <w:numPr>
          <w:ilvl w:val="0"/>
          <w:numId w:val="3"/>
        </w:numPr>
        <w:spacing w:line="480" w:lineRule="auto"/>
        <w:rPr>
          <w:b/>
          <w:bCs/>
          <w:sz w:val="24"/>
          <w:szCs w:val="24"/>
        </w:rPr>
      </w:pPr>
      <w:r w:rsidRPr="005062D9">
        <w:rPr>
          <w:b/>
          <w:bCs/>
          <w:sz w:val="24"/>
          <w:szCs w:val="24"/>
        </w:rPr>
        <w:t>Inspirational Motivation (IM)</w:t>
      </w:r>
    </w:p>
    <w:p w14:paraId="3A007B0F" w14:textId="77777777" w:rsidR="00E701CB" w:rsidRPr="005062D9" w:rsidRDefault="00E701CB" w:rsidP="00E701CB">
      <w:pPr>
        <w:spacing w:line="480" w:lineRule="auto"/>
        <w:ind w:left="360"/>
        <w:rPr>
          <w:sz w:val="24"/>
          <w:szCs w:val="24"/>
        </w:rPr>
      </w:pPr>
      <w:r w:rsidRPr="005062D9">
        <w:rPr>
          <w:sz w:val="24"/>
          <w:szCs w:val="24"/>
        </w:rPr>
        <w:t>Leaders inspire followers and motivate them to greater achievement using enthusiasm, positivity and by describing attractive future states/visions (</w:t>
      </w:r>
      <w:r w:rsidRPr="005062D9">
        <w:rPr>
          <w:i/>
          <w:iCs/>
          <w:sz w:val="24"/>
          <w:szCs w:val="24"/>
        </w:rPr>
        <w:t>Ibid.</w:t>
      </w:r>
      <w:r w:rsidRPr="005062D9">
        <w:rPr>
          <w:sz w:val="24"/>
          <w:szCs w:val="24"/>
        </w:rPr>
        <w:t xml:space="preserve">) </w:t>
      </w:r>
    </w:p>
    <w:p w14:paraId="3F7DB52F" w14:textId="77777777" w:rsidR="00E701CB" w:rsidRPr="005062D9" w:rsidRDefault="00E701CB" w:rsidP="00E701CB">
      <w:pPr>
        <w:spacing w:line="480" w:lineRule="auto"/>
        <w:rPr>
          <w:sz w:val="24"/>
          <w:szCs w:val="24"/>
        </w:rPr>
      </w:pPr>
    </w:p>
    <w:p w14:paraId="549C9188" w14:textId="77777777" w:rsidR="00E701CB" w:rsidRPr="005062D9" w:rsidRDefault="00E701CB" w:rsidP="00E701CB">
      <w:pPr>
        <w:pStyle w:val="ListParagraph"/>
        <w:numPr>
          <w:ilvl w:val="0"/>
          <w:numId w:val="3"/>
        </w:numPr>
        <w:spacing w:line="480" w:lineRule="auto"/>
        <w:rPr>
          <w:sz w:val="24"/>
          <w:szCs w:val="24"/>
        </w:rPr>
      </w:pPr>
      <w:r w:rsidRPr="005062D9">
        <w:rPr>
          <w:b/>
          <w:bCs/>
          <w:sz w:val="24"/>
          <w:szCs w:val="24"/>
        </w:rPr>
        <w:t>Intellectual Stimulation (IS)</w:t>
      </w:r>
    </w:p>
    <w:p w14:paraId="1587F6DC" w14:textId="77777777" w:rsidR="00E701CB" w:rsidRPr="005062D9" w:rsidRDefault="00E701CB" w:rsidP="00E701CB">
      <w:pPr>
        <w:spacing w:line="480" w:lineRule="auto"/>
        <w:ind w:left="360"/>
        <w:rPr>
          <w:sz w:val="24"/>
          <w:szCs w:val="24"/>
        </w:rPr>
      </w:pPr>
      <w:r w:rsidRPr="005062D9">
        <w:rPr>
          <w:sz w:val="24"/>
          <w:szCs w:val="24"/>
        </w:rPr>
        <w:lastRenderedPageBreak/>
        <w:t>Leaders encourage input and creativity, asking followers to question routine processes or traditions and welcoming queries. Followers are never singled out for criticism, rather their input is encouraged (</w:t>
      </w:r>
      <w:r w:rsidRPr="005062D9">
        <w:rPr>
          <w:i/>
          <w:iCs/>
          <w:sz w:val="24"/>
          <w:szCs w:val="24"/>
        </w:rPr>
        <w:t>Ibid.</w:t>
      </w:r>
      <w:r w:rsidRPr="005062D9">
        <w:rPr>
          <w:sz w:val="24"/>
          <w:szCs w:val="24"/>
        </w:rPr>
        <w:t>)</w:t>
      </w:r>
    </w:p>
    <w:p w14:paraId="1C161158" w14:textId="77777777" w:rsidR="00E701CB" w:rsidRPr="005062D9" w:rsidRDefault="00E701CB" w:rsidP="00E701CB">
      <w:pPr>
        <w:spacing w:line="480" w:lineRule="auto"/>
        <w:rPr>
          <w:sz w:val="24"/>
          <w:szCs w:val="24"/>
        </w:rPr>
      </w:pPr>
    </w:p>
    <w:p w14:paraId="15A41205" w14:textId="77777777" w:rsidR="00E701CB" w:rsidRPr="005062D9" w:rsidRDefault="00E701CB" w:rsidP="00E701CB">
      <w:pPr>
        <w:pStyle w:val="ListParagraph"/>
        <w:numPr>
          <w:ilvl w:val="0"/>
          <w:numId w:val="3"/>
        </w:numPr>
        <w:spacing w:line="480" w:lineRule="auto"/>
        <w:rPr>
          <w:b/>
          <w:bCs/>
          <w:sz w:val="24"/>
          <w:szCs w:val="24"/>
        </w:rPr>
      </w:pPr>
      <w:r w:rsidRPr="005062D9">
        <w:rPr>
          <w:b/>
          <w:bCs/>
          <w:sz w:val="24"/>
          <w:szCs w:val="24"/>
        </w:rPr>
        <w:t>Individual Consideration (IC)</w:t>
      </w:r>
    </w:p>
    <w:p w14:paraId="5254145F" w14:textId="77777777" w:rsidR="00E701CB" w:rsidRPr="005062D9" w:rsidRDefault="00E701CB" w:rsidP="00E701CB">
      <w:pPr>
        <w:spacing w:line="480" w:lineRule="auto"/>
        <w:ind w:left="360"/>
        <w:rPr>
          <w:sz w:val="24"/>
          <w:szCs w:val="24"/>
        </w:rPr>
      </w:pPr>
      <w:r w:rsidRPr="005062D9">
        <w:rPr>
          <w:sz w:val="24"/>
          <w:szCs w:val="24"/>
        </w:rPr>
        <w:t>Leaders nurture followers, paying attention to individual needs and coaching and mentoring team members. Leaders get to know their followers personally and listen to people. Followers are delegated tasks appropriate to their capabilities but support is made available if necessary in completing these (</w:t>
      </w:r>
      <w:r w:rsidRPr="005062D9">
        <w:rPr>
          <w:i/>
          <w:iCs/>
          <w:sz w:val="24"/>
          <w:szCs w:val="24"/>
        </w:rPr>
        <w:t>Ibid.</w:t>
      </w:r>
      <w:r w:rsidRPr="005062D9">
        <w:rPr>
          <w:sz w:val="24"/>
          <w:szCs w:val="24"/>
        </w:rPr>
        <w:t>)</w:t>
      </w:r>
    </w:p>
    <w:p w14:paraId="7E9E5015" w14:textId="77777777" w:rsidR="00E701CB" w:rsidRPr="005062D9" w:rsidRDefault="00E701CB" w:rsidP="00E701CB">
      <w:pPr>
        <w:spacing w:line="480" w:lineRule="auto"/>
        <w:rPr>
          <w:sz w:val="24"/>
          <w:szCs w:val="24"/>
        </w:rPr>
      </w:pPr>
    </w:p>
    <w:p w14:paraId="1A733216" w14:textId="77777777" w:rsidR="00E701CB" w:rsidRPr="005062D9" w:rsidRDefault="00E701CB" w:rsidP="00E701CB">
      <w:pPr>
        <w:spacing w:line="480" w:lineRule="auto"/>
        <w:rPr>
          <w:sz w:val="24"/>
          <w:szCs w:val="24"/>
        </w:rPr>
      </w:pPr>
      <w:r w:rsidRPr="005062D9">
        <w:rPr>
          <w:sz w:val="24"/>
          <w:szCs w:val="24"/>
        </w:rPr>
        <w:t xml:space="preserve">The four factors above describe transformational leadership. The FRLM combines these with transactional and absent leadership factors to describe a spectrum of leadership approaches which places Transformational Leadership approaches at the most effective end of the scale and absent leadership at the least effective point on the scale. </w:t>
      </w:r>
    </w:p>
    <w:p w14:paraId="50554497" w14:textId="77777777" w:rsidR="00E701CB" w:rsidRPr="005062D9" w:rsidRDefault="00E701CB" w:rsidP="00E701CB">
      <w:pPr>
        <w:spacing w:line="480" w:lineRule="auto"/>
        <w:rPr>
          <w:sz w:val="24"/>
          <w:szCs w:val="24"/>
        </w:rPr>
      </w:pPr>
    </w:p>
    <w:p w14:paraId="72354372" w14:textId="77777777" w:rsidR="00E701CB" w:rsidRPr="005062D9" w:rsidRDefault="00E701CB" w:rsidP="00E701CB">
      <w:pPr>
        <w:spacing w:line="480" w:lineRule="auto"/>
        <w:rPr>
          <w:sz w:val="24"/>
          <w:szCs w:val="24"/>
        </w:rPr>
      </w:pPr>
      <w:r w:rsidRPr="005062D9">
        <w:rPr>
          <w:sz w:val="24"/>
          <w:szCs w:val="24"/>
        </w:rPr>
        <w:t xml:space="preserve">It is important to be clear about the incorporation of “Transactional Leadership” factors in the FRLM. Whilst Avery’s paradigms of leadership separate Transactional and Visionary leadership paradigms, Bass’ Full Range Leadership Model acknowledges the potential for the use of both types of leadership by leaders. The FRLM therefore incorporates both Transformational and Transactional factors. The Transactional factors in the model are:  Contingent Reward; Management By Exception (Active); Management By Exception (Passive). </w:t>
      </w:r>
    </w:p>
    <w:p w14:paraId="00697084" w14:textId="77777777" w:rsidR="00E701CB" w:rsidRPr="005062D9" w:rsidRDefault="00E701CB" w:rsidP="00E701CB">
      <w:pPr>
        <w:pStyle w:val="ListParagraph"/>
        <w:numPr>
          <w:ilvl w:val="0"/>
          <w:numId w:val="1"/>
        </w:numPr>
        <w:spacing w:line="480" w:lineRule="auto"/>
        <w:rPr>
          <w:sz w:val="24"/>
          <w:szCs w:val="24"/>
        </w:rPr>
      </w:pPr>
      <w:r w:rsidRPr="005062D9">
        <w:rPr>
          <w:b/>
          <w:bCs/>
          <w:sz w:val="24"/>
          <w:szCs w:val="24"/>
        </w:rPr>
        <w:lastRenderedPageBreak/>
        <w:t>Contingent Reward</w:t>
      </w:r>
      <w:r w:rsidRPr="005062D9">
        <w:rPr>
          <w:sz w:val="24"/>
          <w:szCs w:val="24"/>
        </w:rPr>
        <w:t xml:space="preserve"> is the setting of tasks for followers, with the promise of rewards for successful completion of these tasks. </w:t>
      </w:r>
    </w:p>
    <w:p w14:paraId="680E346B" w14:textId="77777777" w:rsidR="00E701CB" w:rsidRPr="005062D9" w:rsidRDefault="00E701CB" w:rsidP="00E701CB">
      <w:pPr>
        <w:pStyle w:val="ListParagraph"/>
        <w:numPr>
          <w:ilvl w:val="0"/>
          <w:numId w:val="1"/>
        </w:numPr>
        <w:spacing w:line="480" w:lineRule="auto"/>
        <w:rPr>
          <w:sz w:val="24"/>
          <w:szCs w:val="24"/>
        </w:rPr>
      </w:pPr>
      <w:r w:rsidRPr="005062D9">
        <w:rPr>
          <w:b/>
          <w:bCs/>
          <w:sz w:val="24"/>
          <w:szCs w:val="24"/>
        </w:rPr>
        <w:t>Management By Exception (Active)</w:t>
      </w:r>
      <w:r w:rsidRPr="005062D9">
        <w:rPr>
          <w:sz w:val="24"/>
          <w:szCs w:val="24"/>
        </w:rPr>
        <w:t xml:space="preserve"> is the monitoring of followers and providing correction when mistakes are made. </w:t>
      </w:r>
    </w:p>
    <w:p w14:paraId="03FDDD1E" w14:textId="77777777" w:rsidR="00E701CB" w:rsidRPr="005062D9" w:rsidRDefault="00E701CB" w:rsidP="00E701CB">
      <w:pPr>
        <w:pStyle w:val="ListParagraph"/>
        <w:numPr>
          <w:ilvl w:val="0"/>
          <w:numId w:val="1"/>
        </w:numPr>
        <w:spacing w:line="480" w:lineRule="auto"/>
        <w:rPr>
          <w:sz w:val="24"/>
          <w:szCs w:val="24"/>
        </w:rPr>
      </w:pPr>
      <w:r w:rsidRPr="005062D9">
        <w:rPr>
          <w:b/>
          <w:bCs/>
          <w:sz w:val="24"/>
          <w:szCs w:val="24"/>
        </w:rPr>
        <w:t>Management By Exception (Passive)</w:t>
      </w:r>
      <w:r w:rsidRPr="005062D9">
        <w:rPr>
          <w:sz w:val="24"/>
          <w:szCs w:val="24"/>
        </w:rPr>
        <w:t xml:space="preserve"> is the providing of correction only when mistakes are noticed which prevent required stand</w:t>
      </w:r>
      <w:r>
        <w:rPr>
          <w:sz w:val="24"/>
          <w:szCs w:val="24"/>
        </w:rPr>
        <w:t>ard</w:t>
      </w:r>
      <w:r w:rsidRPr="005062D9">
        <w:rPr>
          <w:sz w:val="24"/>
          <w:szCs w:val="24"/>
        </w:rPr>
        <w:t>s being met</w:t>
      </w:r>
      <w:r>
        <w:rPr>
          <w:sz w:val="24"/>
          <w:szCs w:val="24"/>
        </w:rPr>
        <w:t>.</w:t>
      </w:r>
      <w:r w:rsidRPr="005062D9">
        <w:rPr>
          <w:sz w:val="24"/>
          <w:szCs w:val="24"/>
        </w:rPr>
        <w:t xml:space="preserve"> </w:t>
      </w:r>
    </w:p>
    <w:p w14:paraId="3D188D82" w14:textId="77777777" w:rsidR="00E701CB" w:rsidRPr="005062D9" w:rsidRDefault="00E701CB" w:rsidP="00E701CB">
      <w:pPr>
        <w:spacing w:line="480" w:lineRule="auto"/>
        <w:jc w:val="right"/>
        <w:rPr>
          <w:sz w:val="24"/>
          <w:szCs w:val="24"/>
        </w:rPr>
      </w:pPr>
      <w:r w:rsidRPr="005062D9">
        <w:rPr>
          <w:sz w:val="24"/>
          <w:szCs w:val="24"/>
        </w:rPr>
        <w:t>(</w:t>
      </w:r>
      <w:r w:rsidRPr="005062D9">
        <w:rPr>
          <w:i/>
          <w:iCs/>
          <w:sz w:val="24"/>
          <w:szCs w:val="24"/>
        </w:rPr>
        <w:t>Ibid.</w:t>
      </w:r>
      <w:r w:rsidRPr="005062D9">
        <w:rPr>
          <w:sz w:val="24"/>
          <w:szCs w:val="24"/>
        </w:rPr>
        <w:t>)</w:t>
      </w:r>
    </w:p>
    <w:p w14:paraId="71F9843F" w14:textId="77777777" w:rsidR="00E701CB" w:rsidRPr="005062D9" w:rsidRDefault="00E701CB" w:rsidP="00E701CB">
      <w:pPr>
        <w:spacing w:line="480" w:lineRule="auto"/>
        <w:rPr>
          <w:sz w:val="24"/>
          <w:szCs w:val="24"/>
        </w:rPr>
      </w:pPr>
    </w:p>
    <w:p w14:paraId="0C5364CB" w14:textId="77777777" w:rsidR="00E701CB" w:rsidRPr="005062D9" w:rsidRDefault="00E701CB" w:rsidP="00E701CB">
      <w:pPr>
        <w:spacing w:line="480" w:lineRule="auto"/>
        <w:rPr>
          <w:sz w:val="24"/>
          <w:szCs w:val="24"/>
        </w:rPr>
      </w:pPr>
      <w:r w:rsidRPr="005062D9">
        <w:rPr>
          <w:sz w:val="24"/>
          <w:szCs w:val="24"/>
        </w:rPr>
        <w:t>The final item in the FRLM,</w:t>
      </w:r>
      <w:r w:rsidRPr="005062D9">
        <w:rPr>
          <w:b/>
          <w:bCs/>
          <w:sz w:val="24"/>
          <w:szCs w:val="24"/>
        </w:rPr>
        <w:t xml:space="preserve"> Laissez-faire leadership</w:t>
      </w:r>
      <w:r w:rsidRPr="005062D9">
        <w:rPr>
          <w:sz w:val="24"/>
          <w:szCs w:val="24"/>
        </w:rPr>
        <w:t>, is the neglect of leadership duties to the point of leadership being absent in a situation (</w:t>
      </w:r>
      <w:r w:rsidRPr="005062D9">
        <w:rPr>
          <w:i/>
          <w:iCs/>
          <w:sz w:val="24"/>
          <w:szCs w:val="24"/>
        </w:rPr>
        <w:t>Ibid.</w:t>
      </w:r>
      <w:r w:rsidRPr="005062D9">
        <w:rPr>
          <w:sz w:val="24"/>
          <w:szCs w:val="24"/>
        </w:rPr>
        <w:t xml:space="preserve">). </w:t>
      </w:r>
    </w:p>
    <w:p w14:paraId="764E759E" w14:textId="77777777" w:rsidR="00E701CB" w:rsidRPr="005062D9" w:rsidRDefault="00E701CB" w:rsidP="00E701CB">
      <w:pPr>
        <w:spacing w:line="480" w:lineRule="auto"/>
        <w:rPr>
          <w:sz w:val="24"/>
          <w:szCs w:val="24"/>
        </w:rPr>
      </w:pPr>
    </w:p>
    <w:p w14:paraId="3B031F3E" w14:textId="77777777" w:rsidR="00E701CB" w:rsidRPr="005062D9" w:rsidRDefault="00E701CB" w:rsidP="00E701CB">
      <w:pPr>
        <w:spacing w:line="480" w:lineRule="auto"/>
        <w:rPr>
          <w:b/>
          <w:bCs/>
          <w:sz w:val="24"/>
          <w:szCs w:val="24"/>
        </w:rPr>
      </w:pPr>
      <w:r w:rsidRPr="005062D9">
        <w:rPr>
          <w:sz w:val="24"/>
          <w:szCs w:val="24"/>
        </w:rPr>
        <w:t>Transformational Leadership theory therefore falls within Avery’s Visionary paradigm of leadership, however the Full Range Leadership model may be used to examine both Transactional and Transformational leadership. The 9 factors of the Full Range Leadership Model with descriptions of each approach are shown in Figure 8 below:</w:t>
      </w:r>
    </w:p>
    <w:p w14:paraId="01D25648" w14:textId="77777777" w:rsidR="00E701CB" w:rsidRPr="005062D9" w:rsidRDefault="00E701CB" w:rsidP="00E701CB">
      <w:pPr>
        <w:spacing w:line="480" w:lineRule="auto"/>
        <w:rPr>
          <w:b/>
          <w:bCs/>
          <w:sz w:val="24"/>
          <w:szCs w:val="24"/>
        </w:rPr>
      </w:pPr>
      <w:r w:rsidRPr="005062D9">
        <w:rPr>
          <w:b/>
          <w:bCs/>
          <w:sz w:val="24"/>
          <w:szCs w:val="24"/>
        </w:rPr>
        <w:br w:type="page"/>
      </w:r>
    </w:p>
    <w:p w14:paraId="7D44C9F1" w14:textId="77777777" w:rsidR="00E701CB" w:rsidRPr="005062D9" w:rsidRDefault="00E701CB" w:rsidP="00E701CB">
      <w:pPr>
        <w:spacing w:after="0" w:line="240" w:lineRule="auto"/>
        <w:jc w:val="center"/>
        <w:rPr>
          <w:b/>
          <w:bCs/>
          <w:sz w:val="24"/>
          <w:szCs w:val="24"/>
        </w:rPr>
      </w:pPr>
      <w:r w:rsidRPr="005062D9">
        <w:rPr>
          <w:b/>
          <w:bCs/>
          <w:sz w:val="24"/>
          <w:szCs w:val="24"/>
        </w:rPr>
        <w:lastRenderedPageBreak/>
        <w:t>Bass’ Full range Leadership Model (FRLM)</w:t>
      </w:r>
    </w:p>
    <w:tbl>
      <w:tblPr>
        <w:tblStyle w:val="TableGrid"/>
        <w:tblpPr w:leftFromText="180" w:rightFromText="180" w:vertAnchor="text" w:horzAnchor="margin" w:tblpY="380"/>
        <w:tblW w:w="0" w:type="auto"/>
        <w:tblLook w:val="04A0" w:firstRow="1" w:lastRow="0" w:firstColumn="1" w:lastColumn="0" w:noHBand="0" w:noVBand="1"/>
      </w:tblPr>
      <w:tblGrid>
        <w:gridCol w:w="2322"/>
        <w:gridCol w:w="2365"/>
        <w:gridCol w:w="3333"/>
        <w:gridCol w:w="996"/>
      </w:tblGrid>
      <w:tr w:rsidR="00E701CB" w:rsidRPr="005062D9" w14:paraId="72B4BB5C" w14:textId="77777777" w:rsidTr="002A7DFC">
        <w:tc>
          <w:tcPr>
            <w:tcW w:w="2322" w:type="dxa"/>
          </w:tcPr>
          <w:p w14:paraId="53040ED3" w14:textId="77777777" w:rsidR="00E701CB" w:rsidRPr="005062D9" w:rsidRDefault="00E701CB" w:rsidP="002A7DFC">
            <w:pPr>
              <w:jc w:val="center"/>
              <w:rPr>
                <w:b/>
                <w:bCs/>
              </w:rPr>
            </w:pPr>
            <w:r w:rsidRPr="005062D9">
              <w:rPr>
                <w:b/>
                <w:bCs/>
              </w:rPr>
              <w:t>Factor</w:t>
            </w:r>
          </w:p>
        </w:tc>
        <w:tc>
          <w:tcPr>
            <w:tcW w:w="2365" w:type="dxa"/>
          </w:tcPr>
          <w:p w14:paraId="5DB99130" w14:textId="77777777" w:rsidR="00E701CB" w:rsidRPr="005062D9" w:rsidRDefault="00E701CB" w:rsidP="002A7DFC">
            <w:pPr>
              <w:jc w:val="center"/>
              <w:rPr>
                <w:b/>
                <w:bCs/>
              </w:rPr>
            </w:pPr>
            <w:r w:rsidRPr="005062D9">
              <w:rPr>
                <w:b/>
                <w:bCs/>
              </w:rPr>
              <w:t>Description</w:t>
            </w:r>
          </w:p>
        </w:tc>
        <w:tc>
          <w:tcPr>
            <w:tcW w:w="3333" w:type="dxa"/>
            <w:vAlign w:val="center"/>
          </w:tcPr>
          <w:p w14:paraId="3303C4CA" w14:textId="77777777" w:rsidR="00E701CB" w:rsidRPr="005062D9" w:rsidRDefault="00E701CB" w:rsidP="002A7DFC">
            <w:pPr>
              <w:jc w:val="center"/>
              <w:rPr>
                <w:b/>
                <w:bCs/>
              </w:rPr>
            </w:pPr>
            <w:r w:rsidRPr="005062D9">
              <w:rPr>
                <w:b/>
                <w:bCs/>
              </w:rPr>
              <w:t>Leadership Type</w:t>
            </w:r>
          </w:p>
        </w:tc>
        <w:tc>
          <w:tcPr>
            <w:tcW w:w="996" w:type="dxa"/>
          </w:tcPr>
          <w:p w14:paraId="32A157DE" w14:textId="77777777" w:rsidR="00E701CB" w:rsidRPr="005062D9" w:rsidRDefault="00E701CB" w:rsidP="002A7DFC">
            <w:pPr>
              <w:jc w:val="center"/>
              <w:rPr>
                <w:b/>
                <w:bCs/>
              </w:rPr>
            </w:pPr>
          </w:p>
        </w:tc>
      </w:tr>
      <w:tr w:rsidR="00E701CB" w:rsidRPr="005062D9" w14:paraId="18542478" w14:textId="77777777" w:rsidTr="002A7DFC">
        <w:tc>
          <w:tcPr>
            <w:tcW w:w="2322" w:type="dxa"/>
          </w:tcPr>
          <w:p w14:paraId="1A849EDA" w14:textId="77777777" w:rsidR="00E701CB" w:rsidRPr="005062D9" w:rsidRDefault="00E701CB" w:rsidP="002A7DFC">
            <w:pPr>
              <w:spacing w:line="276" w:lineRule="auto"/>
              <w:rPr>
                <w:b/>
                <w:bCs/>
              </w:rPr>
            </w:pPr>
            <w:r w:rsidRPr="005062D9">
              <w:rPr>
                <w:b/>
                <w:bCs/>
              </w:rPr>
              <w:t>Idealised Influence (attributed)</w:t>
            </w:r>
          </w:p>
        </w:tc>
        <w:tc>
          <w:tcPr>
            <w:tcW w:w="2365" w:type="dxa"/>
          </w:tcPr>
          <w:p w14:paraId="6CCED05C" w14:textId="77777777" w:rsidR="00E701CB" w:rsidRPr="005062D9" w:rsidRDefault="00E701CB" w:rsidP="002A7DFC">
            <w:pPr>
              <w:spacing w:line="276" w:lineRule="auto"/>
            </w:pPr>
            <w:r w:rsidRPr="005062D9">
              <w:t xml:space="preserve">The leader acts as a role model for followers. Charisma is attributed to the leader by followers. </w:t>
            </w:r>
          </w:p>
        </w:tc>
        <w:tc>
          <w:tcPr>
            <w:tcW w:w="3333" w:type="dxa"/>
            <w:vMerge w:val="restart"/>
            <w:vAlign w:val="center"/>
          </w:tcPr>
          <w:p w14:paraId="551C37FB" w14:textId="77777777" w:rsidR="00E701CB" w:rsidRPr="005062D9" w:rsidRDefault="00E701CB" w:rsidP="002A7DFC">
            <w:pPr>
              <w:spacing w:line="276" w:lineRule="auto"/>
              <w:jc w:val="center"/>
            </w:pPr>
            <w:r w:rsidRPr="005062D9">
              <w:t>Transformational Leadership</w:t>
            </w:r>
          </w:p>
        </w:tc>
        <w:tc>
          <w:tcPr>
            <w:tcW w:w="996" w:type="dxa"/>
            <w:vMerge w:val="restart"/>
            <w:vAlign w:val="center"/>
          </w:tcPr>
          <w:p w14:paraId="369C7B04" w14:textId="77777777" w:rsidR="00E701CB" w:rsidRPr="005062D9" w:rsidRDefault="00E701CB" w:rsidP="002A7DFC">
            <w:pPr>
              <w:spacing w:line="276" w:lineRule="auto"/>
              <w:jc w:val="center"/>
            </w:pPr>
            <w:r w:rsidRPr="005062D9">
              <w:t>Most effective</w:t>
            </w:r>
          </w:p>
          <w:p w14:paraId="2C281255" w14:textId="77777777" w:rsidR="00E701CB" w:rsidRPr="005062D9" w:rsidRDefault="00E701CB" w:rsidP="002A7DFC">
            <w:pPr>
              <w:spacing w:line="276" w:lineRule="auto"/>
              <w:jc w:val="center"/>
            </w:pPr>
          </w:p>
        </w:tc>
      </w:tr>
      <w:tr w:rsidR="00E701CB" w:rsidRPr="005062D9" w14:paraId="3294DA90" w14:textId="77777777" w:rsidTr="002A7DFC">
        <w:tc>
          <w:tcPr>
            <w:tcW w:w="2322" w:type="dxa"/>
          </w:tcPr>
          <w:p w14:paraId="6F07BE0C" w14:textId="77777777" w:rsidR="00E701CB" w:rsidRPr="005062D9" w:rsidRDefault="00E701CB" w:rsidP="002A7DFC">
            <w:pPr>
              <w:spacing w:line="276" w:lineRule="auto"/>
              <w:rPr>
                <w:b/>
                <w:bCs/>
              </w:rPr>
            </w:pPr>
            <w:r w:rsidRPr="005062D9">
              <w:rPr>
                <w:b/>
                <w:bCs/>
              </w:rPr>
              <w:t>Idealised Influence (behaviours)</w:t>
            </w:r>
          </w:p>
        </w:tc>
        <w:tc>
          <w:tcPr>
            <w:tcW w:w="2365" w:type="dxa"/>
          </w:tcPr>
          <w:p w14:paraId="1712C3E1" w14:textId="77777777" w:rsidR="00E701CB" w:rsidRPr="005062D9" w:rsidRDefault="00E701CB" w:rsidP="002A7DFC">
            <w:pPr>
              <w:spacing w:line="276" w:lineRule="auto"/>
            </w:pPr>
            <w:r w:rsidRPr="005062D9">
              <w:t xml:space="preserve">The leader acts as a role model for followers. The leader behaves in a charismatic fashion. </w:t>
            </w:r>
          </w:p>
        </w:tc>
        <w:tc>
          <w:tcPr>
            <w:tcW w:w="3333" w:type="dxa"/>
            <w:vMerge/>
            <w:vAlign w:val="center"/>
          </w:tcPr>
          <w:p w14:paraId="45F14968" w14:textId="77777777" w:rsidR="00E701CB" w:rsidRPr="005062D9" w:rsidRDefault="00E701CB" w:rsidP="002A7DFC">
            <w:pPr>
              <w:spacing w:line="276" w:lineRule="auto"/>
              <w:jc w:val="center"/>
            </w:pPr>
          </w:p>
        </w:tc>
        <w:tc>
          <w:tcPr>
            <w:tcW w:w="996" w:type="dxa"/>
            <w:vMerge/>
          </w:tcPr>
          <w:p w14:paraId="5499FD3C" w14:textId="77777777" w:rsidR="00E701CB" w:rsidRPr="005062D9" w:rsidRDefault="00E701CB" w:rsidP="002A7DFC">
            <w:pPr>
              <w:spacing w:line="276" w:lineRule="auto"/>
            </w:pPr>
          </w:p>
        </w:tc>
      </w:tr>
      <w:tr w:rsidR="00E701CB" w:rsidRPr="005062D9" w14:paraId="1A8A6D8A" w14:textId="77777777" w:rsidTr="002A7DFC">
        <w:tc>
          <w:tcPr>
            <w:tcW w:w="2322" w:type="dxa"/>
          </w:tcPr>
          <w:p w14:paraId="13919225" w14:textId="77777777" w:rsidR="00E701CB" w:rsidRPr="005062D9" w:rsidRDefault="00E701CB" w:rsidP="002A7DFC">
            <w:pPr>
              <w:spacing w:line="276" w:lineRule="auto"/>
              <w:rPr>
                <w:b/>
                <w:bCs/>
              </w:rPr>
            </w:pPr>
            <w:r w:rsidRPr="005062D9">
              <w:rPr>
                <w:b/>
                <w:bCs/>
              </w:rPr>
              <w:t>Inspirational Motivation</w:t>
            </w:r>
          </w:p>
        </w:tc>
        <w:tc>
          <w:tcPr>
            <w:tcW w:w="2365" w:type="dxa"/>
          </w:tcPr>
          <w:p w14:paraId="52A04206" w14:textId="77777777" w:rsidR="00E701CB" w:rsidRPr="005062D9" w:rsidRDefault="00E701CB" w:rsidP="002A7DFC">
            <w:pPr>
              <w:spacing w:line="276" w:lineRule="auto"/>
            </w:pPr>
            <w:r w:rsidRPr="005062D9">
              <w:t xml:space="preserve">The leader motivates and inspires followers, often by communicating an attractive vision of the future. </w:t>
            </w:r>
          </w:p>
        </w:tc>
        <w:tc>
          <w:tcPr>
            <w:tcW w:w="3333" w:type="dxa"/>
            <w:vMerge/>
            <w:vAlign w:val="center"/>
          </w:tcPr>
          <w:p w14:paraId="6911BCF0" w14:textId="77777777" w:rsidR="00E701CB" w:rsidRPr="005062D9" w:rsidRDefault="00E701CB" w:rsidP="002A7DFC">
            <w:pPr>
              <w:spacing w:line="276" w:lineRule="auto"/>
              <w:jc w:val="center"/>
            </w:pPr>
          </w:p>
        </w:tc>
        <w:tc>
          <w:tcPr>
            <w:tcW w:w="996" w:type="dxa"/>
            <w:vMerge/>
          </w:tcPr>
          <w:p w14:paraId="688A3E71" w14:textId="77777777" w:rsidR="00E701CB" w:rsidRPr="005062D9" w:rsidRDefault="00E701CB" w:rsidP="002A7DFC">
            <w:pPr>
              <w:spacing w:line="276" w:lineRule="auto"/>
              <w:jc w:val="center"/>
            </w:pPr>
          </w:p>
        </w:tc>
      </w:tr>
      <w:tr w:rsidR="00E701CB" w:rsidRPr="005062D9" w14:paraId="2FAF52D1" w14:textId="77777777" w:rsidTr="002A7DFC">
        <w:tc>
          <w:tcPr>
            <w:tcW w:w="2322" w:type="dxa"/>
          </w:tcPr>
          <w:p w14:paraId="4B98FD9B" w14:textId="77777777" w:rsidR="00E701CB" w:rsidRPr="005062D9" w:rsidRDefault="00E701CB" w:rsidP="002A7DFC">
            <w:pPr>
              <w:spacing w:line="276" w:lineRule="auto"/>
              <w:rPr>
                <w:b/>
                <w:bCs/>
              </w:rPr>
            </w:pPr>
            <w:r w:rsidRPr="005062D9">
              <w:rPr>
                <w:b/>
                <w:bCs/>
              </w:rPr>
              <w:t>Intellectual Stimulation</w:t>
            </w:r>
          </w:p>
        </w:tc>
        <w:tc>
          <w:tcPr>
            <w:tcW w:w="2365" w:type="dxa"/>
          </w:tcPr>
          <w:p w14:paraId="4745FF2C" w14:textId="77777777" w:rsidR="00E701CB" w:rsidRPr="005062D9" w:rsidRDefault="00E701CB" w:rsidP="002A7DFC">
            <w:pPr>
              <w:spacing w:line="276" w:lineRule="auto"/>
            </w:pPr>
            <w:r w:rsidRPr="005062D9">
              <w:t>The leader solicits followers’ opinions and input into the organisation’s strategy. They encourage creativity and problem solving in followers.</w:t>
            </w:r>
          </w:p>
        </w:tc>
        <w:tc>
          <w:tcPr>
            <w:tcW w:w="3333" w:type="dxa"/>
            <w:vMerge/>
            <w:vAlign w:val="center"/>
          </w:tcPr>
          <w:p w14:paraId="635B08FC" w14:textId="77777777" w:rsidR="00E701CB" w:rsidRPr="005062D9" w:rsidRDefault="00E701CB" w:rsidP="002A7DFC">
            <w:pPr>
              <w:spacing w:line="276" w:lineRule="auto"/>
              <w:jc w:val="center"/>
            </w:pPr>
          </w:p>
        </w:tc>
        <w:tc>
          <w:tcPr>
            <w:tcW w:w="996" w:type="dxa"/>
            <w:vMerge/>
          </w:tcPr>
          <w:p w14:paraId="367488C2" w14:textId="77777777" w:rsidR="00E701CB" w:rsidRPr="005062D9" w:rsidRDefault="00E701CB" w:rsidP="002A7DFC">
            <w:pPr>
              <w:spacing w:line="276" w:lineRule="auto"/>
              <w:jc w:val="center"/>
            </w:pPr>
          </w:p>
        </w:tc>
      </w:tr>
      <w:tr w:rsidR="00E701CB" w:rsidRPr="005062D9" w14:paraId="6AEFAFC1" w14:textId="77777777" w:rsidTr="002A7DFC">
        <w:tc>
          <w:tcPr>
            <w:tcW w:w="2322" w:type="dxa"/>
          </w:tcPr>
          <w:p w14:paraId="7408FBAE" w14:textId="77777777" w:rsidR="00E701CB" w:rsidRPr="005062D9" w:rsidRDefault="00E701CB" w:rsidP="002A7DFC">
            <w:pPr>
              <w:spacing w:line="276" w:lineRule="auto"/>
              <w:rPr>
                <w:b/>
                <w:bCs/>
              </w:rPr>
            </w:pPr>
            <w:r w:rsidRPr="005062D9">
              <w:rPr>
                <w:b/>
                <w:bCs/>
              </w:rPr>
              <w:t>Individual Consideration</w:t>
            </w:r>
          </w:p>
        </w:tc>
        <w:tc>
          <w:tcPr>
            <w:tcW w:w="2365" w:type="dxa"/>
          </w:tcPr>
          <w:p w14:paraId="17AC47A9" w14:textId="77777777" w:rsidR="00E701CB" w:rsidRPr="005062D9" w:rsidRDefault="00E701CB" w:rsidP="002A7DFC">
            <w:pPr>
              <w:spacing w:line="276" w:lineRule="auto"/>
            </w:pPr>
            <w:r w:rsidRPr="005062D9">
              <w:t xml:space="preserve">The leader considers each follower’s developmental needs and acts as a coach or mentor to aid the follower’s advancement in these areas. </w:t>
            </w:r>
          </w:p>
        </w:tc>
        <w:tc>
          <w:tcPr>
            <w:tcW w:w="3333" w:type="dxa"/>
            <w:vMerge/>
            <w:vAlign w:val="center"/>
          </w:tcPr>
          <w:p w14:paraId="4745E534" w14:textId="77777777" w:rsidR="00E701CB" w:rsidRPr="005062D9" w:rsidRDefault="00E701CB" w:rsidP="002A7DFC">
            <w:pPr>
              <w:spacing w:line="276" w:lineRule="auto"/>
              <w:jc w:val="center"/>
            </w:pPr>
          </w:p>
        </w:tc>
        <w:tc>
          <w:tcPr>
            <w:tcW w:w="996" w:type="dxa"/>
            <w:vMerge/>
          </w:tcPr>
          <w:p w14:paraId="5F76C851" w14:textId="77777777" w:rsidR="00E701CB" w:rsidRPr="005062D9" w:rsidRDefault="00E701CB" w:rsidP="002A7DFC">
            <w:pPr>
              <w:spacing w:line="276" w:lineRule="auto"/>
              <w:jc w:val="center"/>
            </w:pPr>
          </w:p>
        </w:tc>
      </w:tr>
      <w:tr w:rsidR="00E701CB" w:rsidRPr="005062D9" w14:paraId="11531C45" w14:textId="77777777" w:rsidTr="002A7DFC">
        <w:tc>
          <w:tcPr>
            <w:tcW w:w="2322" w:type="dxa"/>
          </w:tcPr>
          <w:p w14:paraId="08366146" w14:textId="77777777" w:rsidR="00E701CB" w:rsidRPr="005062D9" w:rsidRDefault="00E701CB" w:rsidP="002A7DFC">
            <w:pPr>
              <w:spacing w:line="276" w:lineRule="auto"/>
              <w:rPr>
                <w:b/>
                <w:bCs/>
              </w:rPr>
            </w:pPr>
            <w:r w:rsidRPr="005062D9">
              <w:rPr>
                <w:b/>
                <w:bCs/>
              </w:rPr>
              <w:t>Contingent Reward</w:t>
            </w:r>
          </w:p>
        </w:tc>
        <w:tc>
          <w:tcPr>
            <w:tcW w:w="2365" w:type="dxa"/>
          </w:tcPr>
          <w:p w14:paraId="293E6C1C" w14:textId="77777777" w:rsidR="00E701CB" w:rsidRPr="005062D9" w:rsidRDefault="00E701CB" w:rsidP="002A7DFC">
            <w:pPr>
              <w:spacing w:line="276" w:lineRule="auto"/>
            </w:pPr>
            <w:r w:rsidRPr="005062D9">
              <w:t xml:space="preserve">The leader negotiates tasks to be completed with the follower and offers the follower a reward on completion of the task(s). </w:t>
            </w:r>
          </w:p>
        </w:tc>
        <w:tc>
          <w:tcPr>
            <w:tcW w:w="3333" w:type="dxa"/>
            <w:vMerge w:val="restart"/>
            <w:vAlign w:val="center"/>
          </w:tcPr>
          <w:p w14:paraId="5AC6320E" w14:textId="77777777" w:rsidR="00E701CB" w:rsidRPr="005062D9" w:rsidRDefault="00E701CB" w:rsidP="002A7DFC">
            <w:pPr>
              <w:spacing w:line="276" w:lineRule="auto"/>
              <w:jc w:val="center"/>
            </w:pPr>
            <w:r w:rsidRPr="005062D9">
              <w:t>Transactional Leadership</w:t>
            </w:r>
          </w:p>
        </w:tc>
        <w:tc>
          <w:tcPr>
            <w:tcW w:w="996" w:type="dxa"/>
            <w:vMerge w:val="restart"/>
          </w:tcPr>
          <w:p w14:paraId="007B32A9" w14:textId="77777777" w:rsidR="00E701CB" w:rsidRPr="005062D9" w:rsidRDefault="00E701CB" w:rsidP="002A7DFC">
            <w:pPr>
              <w:spacing w:line="276" w:lineRule="auto"/>
              <w:jc w:val="center"/>
            </w:pPr>
            <w:r w:rsidRPr="005062D9">
              <w:rPr>
                <w:noProof/>
              </w:rPr>
              <mc:AlternateContent>
                <mc:Choice Requires="wps">
                  <w:drawing>
                    <wp:anchor distT="0" distB="0" distL="114300" distR="114300" simplePos="0" relativeHeight="251663360" behindDoc="0" locked="0" layoutInCell="1" allowOverlap="1" wp14:anchorId="4FFB4C45" wp14:editId="76A9DDC3">
                      <wp:simplePos x="0" y="0"/>
                      <wp:positionH relativeFrom="column">
                        <wp:posOffset>172513</wp:posOffset>
                      </wp:positionH>
                      <wp:positionV relativeFrom="paragraph">
                        <wp:posOffset>97434</wp:posOffset>
                      </wp:positionV>
                      <wp:extent cx="45719" cy="1802576"/>
                      <wp:effectExtent l="76200" t="38100" r="50165" b="26670"/>
                      <wp:wrapNone/>
                      <wp:docPr id="1" name="Straight Arrow Connector 1"/>
                      <wp:cNvGraphicFramePr/>
                      <a:graphic xmlns:a="http://schemas.openxmlformats.org/drawingml/2006/main">
                        <a:graphicData uri="http://schemas.microsoft.com/office/word/2010/wordprocessingShape">
                          <wps:wsp>
                            <wps:cNvCnPr/>
                            <wps:spPr>
                              <a:xfrm flipH="1" flipV="1">
                                <a:off x="0" y="0"/>
                                <a:ext cx="45719" cy="18025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918B95" id="Straight Arrow Connector 1" o:spid="_x0000_s1026" type="#_x0000_t32" style="position:absolute;margin-left:13.6pt;margin-top:7.65pt;width:3.6pt;height:141.95pt;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" strokecolor="black [3200]" strokeweight=".5pt">
                      <v:stroke endarrow="block" joinstyle="miter"/>
                    </v:shape>
                  </w:pict>
                </mc:Fallback>
              </mc:AlternateContent>
            </w:r>
          </w:p>
        </w:tc>
      </w:tr>
      <w:tr w:rsidR="00E701CB" w:rsidRPr="005062D9" w14:paraId="131AFA5D" w14:textId="77777777" w:rsidTr="002A7DFC">
        <w:tc>
          <w:tcPr>
            <w:tcW w:w="2322" w:type="dxa"/>
          </w:tcPr>
          <w:p w14:paraId="3C703040" w14:textId="77777777" w:rsidR="00E701CB" w:rsidRPr="005062D9" w:rsidRDefault="00E701CB" w:rsidP="002A7DFC">
            <w:pPr>
              <w:spacing w:line="276" w:lineRule="auto"/>
              <w:rPr>
                <w:b/>
                <w:bCs/>
              </w:rPr>
            </w:pPr>
            <w:r w:rsidRPr="005062D9">
              <w:rPr>
                <w:b/>
                <w:bCs/>
              </w:rPr>
              <w:t>Management By Exception (Active)</w:t>
            </w:r>
          </w:p>
        </w:tc>
        <w:tc>
          <w:tcPr>
            <w:tcW w:w="2365" w:type="dxa"/>
          </w:tcPr>
          <w:p w14:paraId="36F7DA89" w14:textId="77777777" w:rsidR="00E701CB" w:rsidRPr="005062D9" w:rsidRDefault="00E701CB" w:rsidP="002A7DFC">
            <w:pPr>
              <w:spacing w:line="276" w:lineRule="auto"/>
            </w:pPr>
            <w:r w:rsidRPr="005062D9">
              <w:t xml:space="preserve">The leader uses a ‘hands off’ approach, actively monitoring followers but only </w:t>
            </w:r>
            <w:r w:rsidRPr="005062D9">
              <w:rPr>
                <w:noProof/>
              </w:rPr>
              <w:lastRenderedPageBreak/>
              <mc:AlternateContent>
                <mc:Choice Requires="wps">
                  <w:drawing>
                    <wp:anchor distT="0" distB="0" distL="114300" distR="114300" simplePos="0" relativeHeight="251662336" behindDoc="0" locked="0" layoutInCell="1" allowOverlap="1" wp14:anchorId="6DAD74DA" wp14:editId="3268C881">
                      <wp:simplePos x="0" y="0"/>
                      <wp:positionH relativeFrom="column">
                        <wp:posOffset>3877120</wp:posOffset>
                      </wp:positionH>
                      <wp:positionV relativeFrom="paragraph">
                        <wp:posOffset>202211</wp:posOffset>
                      </wp:positionV>
                      <wp:extent cx="0" cy="1605517"/>
                      <wp:effectExtent l="76200" t="0" r="57150" b="52070"/>
                      <wp:wrapNone/>
                      <wp:docPr id="2" name="Straight Arrow Connector 2"/>
                      <wp:cNvGraphicFramePr/>
                      <a:graphic xmlns:a="http://schemas.openxmlformats.org/drawingml/2006/main">
                        <a:graphicData uri="http://schemas.microsoft.com/office/word/2010/wordprocessingShape">
                          <wps:wsp>
                            <wps:cNvCnPr/>
                            <wps:spPr>
                              <a:xfrm>
                                <a:off x="0" y="0"/>
                                <a:ext cx="0" cy="160551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559DFE8" id="Straight Arrow Connector 2" o:spid="_x0000_s1026" type="#_x0000_t32" style="position:absolute;margin-left:305.3pt;margin-top:15.9pt;width:0;height:12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" strokecolor="black [3200]" strokeweight=".5pt">
                      <v:stroke endarrow="block" joinstyle="miter"/>
                    </v:shape>
                  </w:pict>
                </mc:Fallback>
              </mc:AlternateContent>
            </w:r>
            <w:r w:rsidRPr="005062D9">
              <w:t xml:space="preserve">stepping in to correct behaviours only when followers deviate from standards or norms. </w:t>
            </w:r>
          </w:p>
        </w:tc>
        <w:tc>
          <w:tcPr>
            <w:tcW w:w="3333" w:type="dxa"/>
            <w:vMerge/>
            <w:vAlign w:val="center"/>
          </w:tcPr>
          <w:p w14:paraId="5D877C4E" w14:textId="77777777" w:rsidR="00E701CB" w:rsidRPr="005062D9" w:rsidRDefault="00E701CB" w:rsidP="002A7DFC">
            <w:pPr>
              <w:spacing w:line="276" w:lineRule="auto"/>
              <w:jc w:val="center"/>
            </w:pPr>
          </w:p>
        </w:tc>
        <w:tc>
          <w:tcPr>
            <w:tcW w:w="996" w:type="dxa"/>
            <w:vMerge/>
          </w:tcPr>
          <w:p w14:paraId="31B8A191" w14:textId="77777777" w:rsidR="00E701CB" w:rsidRPr="005062D9" w:rsidRDefault="00E701CB" w:rsidP="002A7DFC">
            <w:pPr>
              <w:spacing w:line="276" w:lineRule="auto"/>
              <w:jc w:val="center"/>
            </w:pPr>
          </w:p>
        </w:tc>
      </w:tr>
      <w:tr w:rsidR="00E701CB" w:rsidRPr="005062D9" w14:paraId="76915A1E" w14:textId="77777777" w:rsidTr="002A7DFC">
        <w:tc>
          <w:tcPr>
            <w:tcW w:w="2322" w:type="dxa"/>
          </w:tcPr>
          <w:p w14:paraId="0D038E97" w14:textId="77777777" w:rsidR="00E701CB" w:rsidRPr="005062D9" w:rsidRDefault="00E701CB" w:rsidP="002A7DFC">
            <w:pPr>
              <w:spacing w:line="276" w:lineRule="auto"/>
              <w:rPr>
                <w:b/>
                <w:bCs/>
              </w:rPr>
            </w:pPr>
            <w:r w:rsidRPr="005062D9">
              <w:rPr>
                <w:b/>
                <w:bCs/>
              </w:rPr>
              <w:t>Management By Exception (Passive)</w:t>
            </w:r>
          </w:p>
        </w:tc>
        <w:tc>
          <w:tcPr>
            <w:tcW w:w="2365" w:type="dxa"/>
          </w:tcPr>
          <w:p w14:paraId="5C81F14C" w14:textId="77777777" w:rsidR="00E701CB" w:rsidRPr="005062D9" w:rsidRDefault="00E701CB" w:rsidP="002A7DFC">
            <w:pPr>
              <w:spacing w:line="276" w:lineRule="auto"/>
            </w:pPr>
            <w:r w:rsidRPr="005062D9">
              <w:t xml:space="preserve">The leader uses a passive ‘hands off’ approach, only stepping in to correct followers when an error or problem arises. </w:t>
            </w:r>
          </w:p>
        </w:tc>
        <w:tc>
          <w:tcPr>
            <w:tcW w:w="3333" w:type="dxa"/>
            <w:vMerge/>
            <w:vAlign w:val="center"/>
          </w:tcPr>
          <w:p w14:paraId="0012E487" w14:textId="77777777" w:rsidR="00E701CB" w:rsidRPr="005062D9" w:rsidRDefault="00E701CB" w:rsidP="002A7DFC">
            <w:pPr>
              <w:spacing w:line="276" w:lineRule="auto"/>
              <w:jc w:val="center"/>
            </w:pPr>
          </w:p>
        </w:tc>
        <w:tc>
          <w:tcPr>
            <w:tcW w:w="996" w:type="dxa"/>
            <w:vMerge/>
            <w:tcBorders>
              <w:bottom w:val="single" w:sz="4" w:space="0" w:color="auto"/>
            </w:tcBorders>
          </w:tcPr>
          <w:p w14:paraId="6FD5C271" w14:textId="77777777" w:rsidR="00E701CB" w:rsidRPr="005062D9" w:rsidRDefault="00E701CB" w:rsidP="002A7DFC">
            <w:pPr>
              <w:spacing w:line="276" w:lineRule="auto"/>
              <w:jc w:val="center"/>
            </w:pPr>
          </w:p>
        </w:tc>
      </w:tr>
      <w:tr w:rsidR="00E701CB" w:rsidRPr="005062D9" w14:paraId="16099BD0" w14:textId="77777777" w:rsidTr="002A7DFC">
        <w:trPr>
          <w:trHeight w:val="1735"/>
        </w:trPr>
        <w:tc>
          <w:tcPr>
            <w:tcW w:w="2322" w:type="dxa"/>
          </w:tcPr>
          <w:p w14:paraId="413B1C1F" w14:textId="77777777" w:rsidR="00E701CB" w:rsidRPr="005062D9" w:rsidRDefault="00E701CB" w:rsidP="002A7DFC">
            <w:pPr>
              <w:spacing w:line="276" w:lineRule="auto"/>
              <w:rPr>
                <w:b/>
                <w:bCs/>
              </w:rPr>
            </w:pPr>
            <w:r w:rsidRPr="005062D9">
              <w:rPr>
                <w:b/>
                <w:bCs/>
              </w:rPr>
              <w:t>Laissez-Faire Leadership</w:t>
            </w:r>
          </w:p>
        </w:tc>
        <w:tc>
          <w:tcPr>
            <w:tcW w:w="2365" w:type="dxa"/>
          </w:tcPr>
          <w:p w14:paraId="13B2A868" w14:textId="77777777" w:rsidR="00E701CB" w:rsidRPr="005062D9" w:rsidRDefault="00E701CB" w:rsidP="002A7DFC">
            <w:pPr>
              <w:spacing w:line="276" w:lineRule="auto"/>
            </w:pPr>
            <w:r w:rsidRPr="005062D9">
              <w:t xml:space="preserve">The leader allows followers autonomy, offering no guidance or sanctions for their behaviours. </w:t>
            </w:r>
          </w:p>
        </w:tc>
        <w:tc>
          <w:tcPr>
            <w:tcW w:w="3333" w:type="dxa"/>
            <w:vAlign w:val="center"/>
          </w:tcPr>
          <w:p w14:paraId="47F35AC6" w14:textId="77777777" w:rsidR="00E701CB" w:rsidRPr="005062D9" w:rsidRDefault="00E701CB" w:rsidP="002A7DFC">
            <w:pPr>
              <w:spacing w:line="276" w:lineRule="auto"/>
              <w:jc w:val="center"/>
            </w:pPr>
            <w:r w:rsidRPr="005062D9">
              <w:t>Non-Transactional (Absence of leadership)</w:t>
            </w:r>
          </w:p>
        </w:tc>
        <w:tc>
          <w:tcPr>
            <w:tcW w:w="996" w:type="dxa"/>
            <w:tcBorders>
              <w:top w:val="single" w:sz="4" w:space="0" w:color="auto"/>
            </w:tcBorders>
            <w:vAlign w:val="center"/>
          </w:tcPr>
          <w:p w14:paraId="5DEE3239" w14:textId="77777777" w:rsidR="00E701CB" w:rsidRPr="005062D9" w:rsidRDefault="00E701CB" w:rsidP="002A7DFC">
            <w:pPr>
              <w:keepNext/>
              <w:spacing w:line="276" w:lineRule="auto"/>
              <w:jc w:val="center"/>
            </w:pPr>
            <w:r w:rsidRPr="005062D9">
              <w:t>Least effective</w:t>
            </w:r>
          </w:p>
        </w:tc>
      </w:tr>
    </w:tbl>
    <w:p w14:paraId="09AB2BA5" w14:textId="50393303" w:rsidR="00E701CB" w:rsidRPr="005062D9" w:rsidRDefault="00E701CB" w:rsidP="00E701CB">
      <w:pPr>
        <w:pStyle w:val="Caption"/>
        <w:framePr w:hSpace="180" w:wrap="around" w:vAnchor="text" w:hAnchor="page" w:x="2689" w:y="5005"/>
      </w:pPr>
      <w:r w:rsidRPr="005062D9">
        <w:t xml:space="preserve">Figure </w:t>
      </w:r>
      <w:fldSimple w:instr=" SEQ Figure \* ARABIC ">
        <w:r w:rsidR="00FB3873">
          <w:rPr>
            <w:noProof/>
          </w:rPr>
          <w:t>3</w:t>
        </w:r>
      </w:fldSimple>
      <w:r w:rsidRPr="005062D9">
        <w:t xml:space="preserve"> - Bass’ Full Range Leadership Model (Based on Bass &amp; Riggio, 2006)</w:t>
      </w:r>
    </w:p>
    <w:p w14:paraId="06B60B72" w14:textId="77777777" w:rsidR="00E701CB" w:rsidRPr="005062D9" w:rsidRDefault="00E701CB" w:rsidP="00E701CB">
      <w:pPr>
        <w:spacing w:line="480" w:lineRule="auto"/>
        <w:jc w:val="center"/>
        <w:rPr>
          <w:b/>
          <w:bCs/>
          <w:sz w:val="24"/>
          <w:szCs w:val="24"/>
        </w:rPr>
      </w:pPr>
    </w:p>
    <w:p w14:paraId="10E1D83A" w14:textId="77777777" w:rsidR="00E701CB" w:rsidRPr="005062D9" w:rsidRDefault="00E701CB" w:rsidP="00E701CB">
      <w:pPr>
        <w:spacing w:line="480" w:lineRule="auto"/>
        <w:jc w:val="center"/>
        <w:rPr>
          <w:sz w:val="24"/>
          <w:szCs w:val="24"/>
        </w:rPr>
      </w:pPr>
    </w:p>
    <w:p w14:paraId="4330EB4F" w14:textId="77777777" w:rsidR="00E701CB" w:rsidRPr="005062D9" w:rsidRDefault="00E701CB" w:rsidP="00E701CB">
      <w:pPr>
        <w:spacing w:line="480" w:lineRule="auto"/>
        <w:rPr>
          <w:sz w:val="24"/>
          <w:szCs w:val="24"/>
        </w:rPr>
      </w:pPr>
      <w:r w:rsidRPr="005062D9">
        <w:rPr>
          <w:sz w:val="24"/>
          <w:szCs w:val="24"/>
        </w:rPr>
        <w:t xml:space="preserve">Transformational Leadership has been widely researched, and indeed “continues to be one of the most actively researched leadership paradigms” </w:t>
      </w:r>
      <w:r w:rsidRPr="005062D9">
        <w:rPr>
          <w:sz w:val="24"/>
          <w:szCs w:val="24"/>
        </w:rPr>
        <w:fldChar w:fldCharType="begin" w:fldLock="1"/>
      </w:r>
      <w:r w:rsidRPr="005062D9">
        <w:rPr>
          <w:sz w:val="24"/>
          <w:szCs w:val="24"/>
        </w:rPr>
        <w:instrText>ADDIN CSL_CITATION {"citationItems":[{"id":"ITEM-1","itemData":{"DOI":"10.1016/j.leaqua.2019.101341","ISSN":"10489843","abstract":"Transformational leadership theory represents a cornerstone in leadership research. Despite an impressive empirical record highlighted by both the breadth of its nomological network and magnitudes of effects, scholars raise serious construct and content validity concerns. In this article, we address a remarkable oversight in the transformational leadership literature. Few studies have assessed the theory assumption that the positive individual, group, and organizational effects of transformational leadership are due to the transformation of followers in specific and enduring ways. We offer a systematic review of empirical evidence related to follower transformation as the conceptual foundation of transformational leadership theory. Findings from this review highlight the radical leap in the evolution of transformational leadership theory from nascent phenomena to mature paradigm. Calling for a return to nascent and intermediary phases of theory development, we conclude with a research agenda aimed at creating a stronger theory, better measures, and more actionable leadership models.","author":[{"dropping-particle":"","family":"Siangchokyoo","given":"Nathapon","non-dropping-particle":"","parse-names":false,"suffix":""},{"dropping-particle":"","family":"Klinger","given":"Ryan L.","non-dropping-particle":"","parse-names":false,"suffix":""},{"dropping-particle":"","family":"Campion","given":"Emily D.","non-dropping-particle":"","parse-names":false,"suffix":""}],"container-title":"Leadership Quarterly","id":"ITEM-1","issue":"1","issued":{"date-parts":[["2020"]]},"page":"101341","publisher":"Elsevier","title":"Follower transformation as the linchpin of transformational leadership theory: A systematic review and future research agenda","type":"article-journal","volume":"31"},"uris":["http://www.mendeley.com/documents/?uuid=deef5943-df07-4917-a156-6c0ac2174c10"]}],"mendeley":{"formattedCitation":"(Siangchokyoo et al., 2020)","manualFormatting":"(Siangchokyoo et al., 2020, p1)","plainTextFormattedCitation":"(Siangchokyoo et al., 2020)","previouslyFormattedCitation":"(Siangchokyoo et al., 2020)"},"properties":{"noteIndex":0},"schema":"https://github.com/citation-style-language/schema/raw/master/csl-citation.json"}</w:instrText>
      </w:r>
      <w:r w:rsidRPr="005062D9">
        <w:rPr>
          <w:sz w:val="24"/>
          <w:szCs w:val="24"/>
        </w:rPr>
        <w:fldChar w:fldCharType="separate"/>
      </w:r>
      <w:r w:rsidRPr="005062D9">
        <w:rPr>
          <w:noProof/>
          <w:sz w:val="24"/>
          <w:szCs w:val="24"/>
        </w:rPr>
        <w:t>(Siangchokyoo et al., 2020, p1)</w:t>
      </w:r>
      <w:r w:rsidRPr="005062D9">
        <w:rPr>
          <w:sz w:val="24"/>
          <w:szCs w:val="24"/>
        </w:rPr>
        <w:fldChar w:fldCharType="end"/>
      </w:r>
      <w:r w:rsidRPr="005062D9">
        <w:rPr>
          <w:sz w:val="24"/>
          <w:szCs w:val="24"/>
        </w:rPr>
        <w:t xml:space="preserve">. It has also been argued that other, newer theories of leadership such as Authentic Leadership are in fact based upon Transformational Leadership, so much so that they could be considered still to be a form of Transformational Leadership as opposed to distinct theories </w:t>
      </w:r>
      <w:r w:rsidRPr="005062D9">
        <w:rPr>
          <w:sz w:val="24"/>
          <w:szCs w:val="24"/>
        </w:rPr>
        <w:fldChar w:fldCharType="begin" w:fldLock="1"/>
      </w:r>
      <w:r w:rsidRPr="005062D9">
        <w:rPr>
          <w:sz w:val="24"/>
          <w:szCs w:val="24"/>
        </w:rPr>
        <w:instrText>ADDIN CSL_CITATION {"citationItems":[{"id":"ITEM-1","itemData":{"DOI":"10.1016/j.leaqua.2016.02.006","ISSN":"10489843","abstract":"While authentic leadership (AL) has seen a dramatic increase in scholarly attention over the last decade, its contribution relative to more established leadership constructs merits investigation. We employ meta-analytic techniques to compare AL and transformational leadership theories using 100 independent samples and 25,452 individuals. The findings reveal that (1) the relationship between authentic and transformational leadership is large in magnitude, suggesting construct redundancy (ρ = .72); (2) neither AL nor transformational leadership add noticeable incremental validity beyond the other construct; (3) AL has a lower relative weight than transformational leadership for the outcomes of follower satisfaction, follower satisfaction with the leader, task performance, and leader effectiveness; and (4) AL demonstrates dominance over transformational leadership when predicting group or organization performance and organizational citizenship behaviors. We recommend future research examine AL at the component level and its relationships with related ethical constructs to potentially differentiate it from transformational leadership.","author":[{"dropping-particle":"","family":"Banks","given":"George C.","non-dropping-particle":"","parse-names":false,"suffix":""},{"dropping-particle":"","family":"McCauley","given":"Kelly Davis","non-dropping-particle":"","parse-names":false,"suffix":""},{"dropping-particle":"","family":"Gardner","given":"William L.","non-dropping-particle":"","parse-names":false,"suffix":""},{"dropping-particle":"","family":"Guler","given":"Courtney E.","non-dropping-particle":"","parse-names":false,"suffix":""}],"container-title":"Leadership Quarterly","id":"ITEM-1","issue":"4","issued":{"date-parts":[["2016"]]},"page":"634-652","publisher":"Elsevier Inc.","title":"A meta-analytic review of authentic and transformational leadership: A test for redundancy","type":"article-journal","volume":"27"},"uris":["http://www.mendeley.com/documents/?uuid=c2ca60df-23e7-49fc-9146-d011591a7faf"]}],"mendeley":{"formattedCitation":"(Banks et al., 2016)","plainTextFormattedCitation":"(Banks et al., 2016)","previouslyFormattedCitation":"(Banks et al., 2016)"},"properties":{"noteIndex":0},"schema":"https://github.com/citation-style-language/schema/raw/master/csl-citation.json"}</w:instrText>
      </w:r>
      <w:r w:rsidRPr="005062D9">
        <w:rPr>
          <w:sz w:val="24"/>
          <w:szCs w:val="24"/>
        </w:rPr>
        <w:fldChar w:fldCharType="separate"/>
      </w:r>
      <w:r w:rsidRPr="005062D9">
        <w:rPr>
          <w:noProof/>
          <w:sz w:val="24"/>
          <w:szCs w:val="24"/>
        </w:rPr>
        <w:t>(Banks et al., 2016)</w:t>
      </w:r>
      <w:r w:rsidRPr="005062D9">
        <w:rPr>
          <w:sz w:val="24"/>
          <w:szCs w:val="24"/>
        </w:rPr>
        <w:fldChar w:fldCharType="end"/>
      </w:r>
      <w:r w:rsidRPr="005062D9">
        <w:rPr>
          <w:sz w:val="24"/>
          <w:szCs w:val="24"/>
        </w:rPr>
        <w:t xml:space="preserve">. There has equally been criticism of the theory. Criticisms include its potential for creating dependence on the leader, as opposed to empowering followers </w:t>
      </w:r>
      <w:r w:rsidRPr="005062D9">
        <w:rPr>
          <w:sz w:val="24"/>
          <w:szCs w:val="24"/>
        </w:rPr>
        <w:fldChar w:fldCharType="begin" w:fldLock="1"/>
      </w:r>
      <w:r w:rsidRPr="005062D9">
        <w:rPr>
          <w:sz w:val="24"/>
          <w:szCs w:val="24"/>
        </w:rPr>
        <w:instrText>ADDIN CSL_CITATION {"citationItems":[{"id":"ITEM-1","itemData":{"DOI":"10.1037/0021-9010.88.2.246","ISSN":"00219010","PMID":"12731708","abstract":"Followers' identification with the leader and the organizational unit, dependence on the leader, and empowerment by the leader are often attributed to transformational leadership in organizations. However, these hypothesized outcomes have received very little attention in empirical studies. Using a sample of 888 bank employees working under 76 branch managers, the authors tested the relationships between transformational leadership and these outcomes. They found that transformational leadership was positively related to both followers' dependence and their empowerment and that personal identification mediated the relationship between transformational leadership and followers' dependence on the leader, whereas social identification mediated the relationship between transformational leadership and followers' empowerment. The authors discuss the implications of these findings to both theory and practice.","author":[{"dropping-particle":"","family":"Kark","given":"Ronit","non-dropping-particle":"","parse-names":false,"suffix":""},{"dropping-particle":"","family":"Shamir","given":"Boas","non-dropping-particle":"","parse-names":false,"suffix":""},{"dropping-particle":"","family":"Chen","given":"Gilad","non-dropping-particle":"","parse-names":false,"suffix":""}],"container-title":"Journal of Applied Psychology","id":"ITEM-1","issue":"2","issued":{"date-parts":[["2003"]]},"page":"246-255","title":"The two faces of transformational leadership: Empowerment and dependency","type":"article-journal","volume":"88"},"uris":["http://www.mendeley.com/documents/?uuid=b722d7f6-ae69-4600-a4d8-21b25d73c85c"]}],"mendeley":{"formattedCitation":"(Kark et al., 2003)","plainTextFormattedCitation":"(Kark et al., 2003)","previouslyFormattedCitation":"(Kark et al., 2003)"},"properties":{"noteIndex":0},"schema":"https://github.com/citation-style-language/schema/raw/master/csl-citation.json"}</w:instrText>
      </w:r>
      <w:r w:rsidRPr="005062D9">
        <w:rPr>
          <w:sz w:val="24"/>
          <w:szCs w:val="24"/>
        </w:rPr>
        <w:fldChar w:fldCharType="separate"/>
      </w:r>
      <w:r w:rsidRPr="005062D9">
        <w:rPr>
          <w:noProof/>
          <w:sz w:val="24"/>
          <w:szCs w:val="24"/>
        </w:rPr>
        <w:t>(Kark et al., 2003)</w:t>
      </w:r>
      <w:r w:rsidRPr="005062D9">
        <w:rPr>
          <w:sz w:val="24"/>
          <w:szCs w:val="24"/>
        </w:rPr>
        <w:fldChar w:fldCharType="end"/>
      </w:r>
      <w:r w:rsidRPr="005062D9">
        <w:rPr>
          <w:sz w:val="24"/>
          <w:szCs w:val="24"/>
        </w:rPr>
        <w:t xml:space="preserve">, a potential lack of conceptual clarity, particularly pertaining to overlapping criteria in the “Four </w:t>
      </w:r>
      <w:r w:rsidRPr="005062D9">
        <w:rPr>
          <w:i/>
          <w:iCs/>
          <w:sz w:val="24"/>
          <w:szCs w:val="24"/>
        </w:rPr>
        <w:t>I</w:t>
      </w:r>
      <w:r w:rsidRPr="005062D9">
        <w:rPr>
          <w:sz w:val="24"/>
          <w:szCs w:val="24"/>
        </w:rPr>
        <w:t xml:space="preserve">s” </w:t>
      </w:r>
      <w:r w:rsidRPr="005062D9">
        <w:rPr>
          <w:sz w:val="24"/>
          <w:szCs w:val="24"/>
        </w:rPr>
        <w:fldChar w:fldCharType="begin" w:fldLock="1"/>
      </w:r>
      <w:r w:rsidRPr="005062D9">
        <w:rPr>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plainTextFormattedCitation":"(Northouse, 2016)","previouslyFormattedCitation":"(Northouse, 2016)"},"properties":{"noteIndex":0},"schema":"https://github.com/citation-style-language/schema/raw/master/csl-citation.json"}</w:instrText>
      </w:r>
      <w:r w:rsidRPr="005062D9">
        <w:rPr>
          <w:sz w:val="24"/>
          <w:szCs w:val="24"/>
        </w:rPr>
        <w:fldChar w:fldCharType="separate"/>
      </w:r>
      <w:r w:rsidRPr="005062D9">
        <w:rPr>
          <w:noProof/>
          <w:sz w:val="24"/>
          <w:szCs w:val="24"/>
        </w:rPr>
        <w:t>(Northouse, 2016)</w:t>
      </w:r>
      <w:r w:rsidRPr="005062D9">
        <w:rPr>
          <w:sz w:val="24"/>
          <w:szCs w:val="24"/>
        </w:rPr>
        <w:fldChar w:fldCharType="end"/>
      </w:r>
      <w:r w:rsidRPr="005062D9">
        <w:rPr>
          <w:sz w:val="24"/>
          <w:szCs w:val="24"/>
        </w:rPr>
        <w:t xml:space="preserve">, arguments relating to the division of transactions/transformational approaches </w:t>
      </w:r>
      <w:r w:rsidRPr="005062D9">
        <w:rPr>
          <w:sz w:val="24"/>
          <w:szCs w:val="24"/>
        </w:rPr>
        <w:fldChar w:fldCharType="begin" w:fldLock="1"/>
      </w:r>
      <w:r w:rsidRPr="005062D9">
        <w:rPr>
          <w:sz w:val="24"/>
          <w:szCs w:val="24"/>
        </w:rPr>
        <w:instrText>ADDIN CSL_CITATION {"citationItems":[{"id":"ITEM-1","itemData":{"DOI":"10.1016/S1048-9843(99)00013-2","ISSN":"10489843","abstract":"Theories of transformational and charismatic leadership provide important insights about the nature of effective leadership. However, most of the theories have conceptual weaknesses that reduce their capacity to explain effective leadership. The conceptual weaknesses are identified here and refinements are suggested. The issue of compatibility between transformational and charismatic leadership is also discussed. Finally, some methodological problems involving construct validation and theory testing are identified, and suggestions for future research are provided. © 1999 Elsevier Science Inc.","author":[{"dropping-particle":"","family":"Yukl","given":"Gary","non-dropping-particle":"","parse-names":false,"suffix":""}],"container-title":"Leadership Quarterly","id":"ITEM-1","issue":"2","issued":{"date-parts":[["1999"]]},"page":"285-305","publisher":"Elsevier Science Inc.","title":"An evaluation of conceptual weaknesses in transformational and charismatic leadership theories","type":"article-journal","volume":"10"},"uris":["http://www.mendeley.com/documents/?uuid=0e87b868-c306-496c-a404-71c0229eaa6d"]}],"mendeley":{"formattedCitation":"(Yukl, 1999)","plainTextFormattedCitation":"(Yukl, 1999)","previouslyFormattedCitation":"(Yukl, 1999)"},"properties":{"noteIndex":0},"schema":"https://github.com/citation-style-language/schema/raw/master/csl-citation.json"}</w:instrText>
      </w:r>
      <w:r w:rsidRPr="005062D9">
        <w:rPr>
          <w:sz w:val="24"/>
          <w:szCs w:val="24"/>
        </w:rPr>
        <w:fldChar w:fldCharType="separate"/>
      </w:r>
      <w:r w:rsidRPr="005062D9">
        <w:rPr>
          <w:noProof/>
          <w:sz w:val="24"/>
          <w:szCs w:val="24"/>
        </w:rPr>
        <w:t>(Yukl, 1999)</w:t>
      </w:r>
      <w:r w:rsidRPr="005062D9">
        <w:rPr>
          <w:sz w:val="24"/>
          <w:szCs w:val="24"/>
        </w:rPr>
        <w:fldChar w:fldCharType="end"/>
      </w:r>
      <w:r w:rsidRPr="005062D9">
        <w:rPr>
          <w:sz w:val="24"/>
          <w:szCs w:val="24"/>
        </w:rPr>
        <w:t xml:space="preserve">, and its potential for abuse by leaders with malicious intentions </w:t>
      </w:r>
      <w:r w:rsidRPr="005062D9">
        <w:rPr>
          <w:sz w:val="24"/>
          <w:szCs w:val="24"/>
        </w:rPr>
        <w:fldChar w:fldCharType="begin" w:fldLock="1"/>
      </w:r>
      <w:r w:rsidRPr="005062D9">
        <w:rPr>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sz w:val="24"/>
          <w:szCs w:val="24"/>
        </w:rPr>
        <w:fldChar w:fldCharType="separate"/>
      </w:r>
      <w:r w:rsidRPr="005062D9">
        <w:rPr>
          <w:noProof/>
          <w:sz w:val="24"/>
          <w:szCs w:val="24"/>
        </w:rPr>
        <w:t>(Bass &amp; Riggio, 2006)</w:t>
      </w:r>
      <w:r w:rsidRPr="005062D9">
        <w:rPr>
          <w:sz w:val="24"/>
          <w:szCs w:val="24"/>
        </w:rPr>
        <w:fldChar w:fldCharType="end"/>
      </w:r>
      <w:r w:rsidRPr="005062D9">
        <w:rPr>
          <w:sz w:val="24"/>
          <w:szCs w:val="24"/>
        </w:rPr>
        <w:t xml:space="preserve">. In spite of these and other criticisms, there is considerable support for Transformational Leadership as an effective </w:t>
      </w:r>
      <w:r w:rsidRPr="005062D9">
        <w:rPr>
          <w:sz w:val="24"/>
          <w:szCs w:val="24"/>
        </w:rPr>
        <w:lastRenderedPageBreak/>
        <w:t xml:space="preserve">leadership style </w:t>
      </w:r>
      <w:r w:rsidRPr="005062D9">
        <w:rPr>
          <w:sz w:val="24"/>
          <w:szCs w:val="24"/>
        </w:rPr>
        <w:fldChar w:fldCharType="begin" w:fldLock="1"/>
      </w:r>
      <w:r w:rsidRPr="005062D9">
        <w:rPr>
          <w:sz w:val="24"/>
          <w:szCs w:val="24"/>
        </w:rPr>
        <w:instrText>ADDIN CSL_CITATION {"citationItems":[{"id":"ITEM-1","itemData":{"DOI":"10.1016/S1048-9843(99)00013-2","ISSN":"10489843","abstract":"Theories of transformational and charismatic leadership provide important insights about the nature of effective leadership. However, most of the theories have conceptual weaknesses that reduce their capacity to explain effective leadership. The conceptual weaknesses are identified here and refinements are suggested. The issue of compatibility between transformational and charismatic leadership is also discussed. Finally, some methodological problems involving construct validation and theory testing are identified, and suggestions for future research are provided. © 1999 Elsevier Science Inc.","author":[{"dropping-particle":"","family":"Yukl","given":"Gary","non-dropping-particle":"","parse-names":false,"suffix":""}],"container-title":"Leadership Quarterly","id":"ITEM-1","issue":"2","issued":{"date-parts":[["1999"]]},"page":"285-305","publisher":"Elsevier Science Inc.","title":"An evaluation of conceptual weaknesses in transformational and charismatic leadership theories","type":"article-journal","volume":"10"},"uris":["http://www.mendeley.com/documents/?uuid=0e87b868-c306-496c-a404-71c0229eaa6d"]}],"mendeley":{"formattedCitation":"(Yukl, 1999)","manualFormatting":"(Yukl, 1999)","plainTextFormattedCitation":"(Yukl, 1999)","previouslyFormattedCitation":"(Yukl, 1999)"},"properties":{"noteIndex":0},"schema":"https://github.com/citation-style-language/schema/raw/master/csl-citation.json"}</w:instrText>
      </w:r>
      <w:r w:rsidRPr="005062D9">
        <w:rPr>
          <w:sz w:val="24"/>
          <w:szCs w:val="24"/>
        </w:rPr>
        <w:fldChar w:fldCharType="separate"/>
      </w:r>
      <w:r w:rsidRPr="005062D9">
        <w:rPr>
          <w:noProof/>
          <w:sz w:val="24"/>
          <w:szCs w:val="24"/>
        </w:rPr>
        <w:t>(Yukl, 1999)</w:t>
      </w:r>
      <w:r w:rsidRPr="005062D9">
        <w:rPr>
          <w:sz w:val="24"/>
          <w:szCs w:val="24"/>
        </w:rPr>
        <w:fldChar w:fldCharType="end"/>
      </w:r>
      <w:r w:rsidRPr="005062D9">
        <w:rPr>
          <w:sz w:val="24"/>
          <w:szCs w:val="24"/>
        </w:rPr>
        <w:t xml:space="preserve"> and that a transformational approach affords a broader view of leadership which can augment other leadership models </w:t>
      </w:r>
      <w:r w:rsidRPr="005062D9">
        <w:rPr>
          <w:sz w:val="24"/>
          <w:szCs w:val="24"/>
        </w:rPr>
        <w:fldChar w:fldCharType="begin" w:fldLock="1"/>
      </w:r>
      <w:r w:rsidRPr="005062D9">
        <w:rPr>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manualFormatting":"(Northouse, 2016)","plainTextFormattedCitation":"(Northouse, 2016)","previouslyFormattedCitation":"(Northouse, 2016)"},"properties":{"noteIndex":0},"schema":"https://github.com/citation-style-language/schema/raw/master/csl-citation.json"}</w:instrText>
      </w:r>
      <w:r w:rsidRPr="005062D9">
        <w:rPr>
          <w:sz w:val="24"/>
          <w:szCs w:val="24"/>
        </w:rPr>
        <w:fldChar w:fldCharType="separate"/>
      </w:r>
      <w:r w:rsidRPr="005062D9">
        <w:rPr>
          <w:noProof/>
          <w:sz w:val="24"/>
          <w:szCs w:val="24"/>
        </w:rPr>
        <w:t>(Northouse, 2016)</w:t>
      </w:r>
      <w:r w:rsidRPr="005062D9">
        <w:rPr>
          <w:sz w:val="24"/>
          <w:szCs w:val="24"/>
        </w:rPr>
        <w:fldChar w:fldCharType="end"/>
      </w:r>
      <w:r w:rsidRPr="005062D9">
        <w:rPr>
          <w:sz w:val="24"/>
          <w:szCs w:val="24"/>
        </w:rPr>
        <w:t xml:space="preserve">. </w:t>
      </w:r>
    </w:p>
    <w:p w14:paraId="46BFFF0E" w14:textId="77777777" w:rsidR="00E701CB" w:rsidRPr="005062D9" w:rsidRDefault="00E701CB" w:rsidP="00E701CB">
      <w:pPr>
        <w:spacing w:line="480" w:lineRule="auto"/>
        <w:rPr>
          <w:sz w:val="24"/>
          <w:szCs w:val="24"/>
        </w:rPr>
      </w:pPr>
    </w:p>
    <w:p w14:paraId="4EA88F41" w14:textId="77777777" w:rsidR="00E701CB" w:rsidRPr="005062D9" w:rsidRDefault="00E701CB" w:rsidP="00E701CB">
      <w:pPr>
        <w:pStyle w:val="Heading4"/>
        <w:spacing w:line="480" w:lineRule="auto"/>
        <w:rPr>
          <w:sz w:val="24"/>
          <w:szCs w:val="24"/>
        </w:rPr>
      </w:pPr>
      <w:r w:rsidRPr="005062D9">
        <w:rPr>
          <w:sz w:val="24"/>
          <w:szCs w:val="24"/>
        </w:rPr>
        <w:t>Choral Conductorship and Transformational Leadership/FRLM</w:t>
      </w:r>
    </w:p>
    <w:p w14:paraId="338CA248"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In 1996, Armstrong &amp; Armstrong published a paper simply titled </w:t>
      </w:r>
      <w:r w:rsidRPr="005062D9">
        <w:rPr>
          <w:rFonts w:cstheme="minorHAnsi"/>
          <w:i/>
          <w:iCs/>
          <w:sz w:val="24"/>
          <w:szCs w:val="24"/>
        </w:rPr>
        <w:t>The Conductor As Transformational Leader</w:t>
      </w:r>
      <w:r w:rsidRPr="005062D9">
        <w:rPr>
          <w:rFonts w:cstheme="minorHAnsi"/>
          <w:sz w:val="24"/>
          <w:szCs w:val="24"/>
        </w:rPr>
        <w:t xml:space="preserve"> in which they argue that “Conductors (and that includes most music educators) can and should have a transforming impact on their students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Armstrong","given":"Susan","non-dropping-particle":"","parse-names":false,"suffix":""},{"dropping-particle":"","family":"Armstrong","given":"Scott","non-dropping-particle":"","parse-names":false,"suffix":""}],"container-title":"Music Educators Journal","id":"ITEM-1","issue":"6","issued":{"date-parts":[["1996"]]},"page":"22-25","title":"The Conductor As Transformational Leader","type":"article-journal","volume":"82"},"uris":["http://www.mendeley.com/documents/?uuid=78626e89-71d7-42a7-a2d6-af6f70ff5a3f"]}],"mendeley":{"formattedCitation":"(Armstrong &amp; Armstrong, 1996)","manualFormatting":"(Armstrong &amp; Armstrong, 1996, p.22)","plainTextFormattedCitation":"(Armstrong &amp; Armstrong, 1996)","previouslyFormattedCitation":"(Armstrong &amp; Armstrong, 1996)"},"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Armstrong &amp; Armstrong, 1996, p.22)</w:t>
      </w:r>
      <w:r w:rsidRPr="005062D9">
        <w:rPr>
          <w:rFonts w:cstheme="minorHAnsi"/>
          <w:sz w:val="24"/>
          <w:szCs w:val="24"/>
        </w:rPr>
        <w:fldChar w:fldCharType="end"/>
      </w:r>
      <w:r w:rsidRPr="005062D9">
        <w:rPr>
          <w:rFonts w:cstheme="minorHAnsi"/>
          <w:sz w:val="24"/>
          <w:szCs w:val="24"/>
        </w:rPr>
        <w:t xml:space="preserve">”. This paper is not empirical, rather the authors use Transformational Leadership Theory as a framework for suggesting practical advice to conductors, drawn from their own experience. The six qualities advocated in this paper are: charisma/enthusiasm; a shared vision; producing through people; positive modelling; empowering others; and encouraging the heart. These qualities are shown to correspond to transformational factors from the FRLM in Figure 9, below. </w:t>
      </w:r>
    </w:p>
    <w:p w14:paraId="353A6CB0" w14:textId="77777777" w:rsidR="00E701CB" w:rsidRPr="005062D9" w:rsidRDefault="00E701CB" w:rsidP="00E701CB">
      <w:pPr>
        <w:spacing w:line="480" w:lineRule="auto"/>
        <w:rPr>
          <w:rFonts w:cstheme="minorHAnsi"/>
          <w:sz w:val="24"/>
          <w:szCs w:val="24"/>
        </w:rPr>
      </w:pPr>
    </w:p>
    <w:tbl>
      <w:tblPr>
        <w:tblStyle w:val="TableGrid"/>
        <w:tblW w:w="0" w:type="auto"/>
        <w:tblLook w:val="04A0" w:firstRow="1" w:lastRow="0" w:firstColumn="1" w:lastColumn="0" w:noHBand="0" w:noVBand="1"/>
      </w:tblPr>
      <w:tblGrid>
        <w:gridCol w:w="4649"/>
        <w:gridCol w:w="4367"/>
      </w:tblGrid>
      <w:tr w:rsidR="00E701CB" w:rsidRPr="005062D9" w14:paraId="27157EB1" w14:textId="77777777" w:rsidTr="002A7DFC">
        <w:tc>
          <w:tcPr>
            <w:tcW w:w="4649" w:type="dxa"/>
          </w:tcPr>
          <w:p w14:paraId="1D686F2F" w14:textId="77777777" w:rsidR="00E701CB" w:rsidRPr="005062D9" w:rsidRDefault="00E701CB" w:rsidP="002A7DFC">
            <w:pPr>
              <w:jc w:val="center"/>
              <w:rPr>
                <w:rFonts w:cstheme="minorHAnsi"/>
                <w:b/>
                <w:bCs/>
                <w:sz w:val="24"/>
                <w:szCs w:val="24"/>
              </w:rPr>
            </w:pPr>
            <w:r w:rsidRPr="005062D9">
              <w:rPr>
                <w:rFonts w:cstheme="minorHAnsi"/>
                <w:b/>
                <w:bCs/>
                <w:sz w:val="24"/>
                <w:szCs w:val="24"/>
              </w:rPr>
              <w:t>Conductor Quality</w:t>
            </w:r>
          </w:p>
          <w:p w14:paraId="4A7E3058" w14:textId="77777777" w:rsidR="00E701CB" w:rsidRPr="005062D9" w:rsidRDefault="00E701CB" w:rsidP="002A7DFC">
            <w:pPr>
              <w:jc w:val="center"/>
              <w:rPr>
                <w:rFonts w:cstheme="minorHAnsi"/>
                <w:b/>
                <w:bCs/>
                <w:sz w:val="24"/>
                <w:szCs w:val="24"/>
              </w:rPr>
            </w:pPr>
            <w:r w:rsidRPr="005062D9">
              <w:rPr>
                <w:rFonts w:cstheme="minorHAnsi"/>
                <w:b/>
                <w:bCs/>
                <w:sz w:val="24"/>
                <w:szCs w:val="24"/>
              </w:rPr>
              <w:fldChar w:fldCharType="begin" w:fldLock="1"/>
            </w:r>
            <w:r w:rsidRPr="005062D9">
              <w:rPr>
                <w:rFonts w:cstheme="minorHAnsi"/>
                <w:b/>
                <w:bCs/>
                <w:sz w:val="24"/>
                <w:szCs w:val="24"/>
              </w:rPr>
              <w:instrText>ADDIN CSL_CITATION {"citationItems":[{"id":"ITEM-1","itemData":{"author":[{"dropping-particle":"","family":"Armstrong","given":"Susan","non-dropping-particle":"","parse-names":false,"suffix":""},{"dropping-particle":"","family":"Armstrong","given":"Scott","non-dropping-particle":"","parse-names":false,"suffix":""}],"container-title":"Music Educators Journal","id":"ITEM-1","issue":"6","issued":{"date-parts":[["1996"]]},"page":"22-25","title":"The Conductor As Transformational Leader","type":"article-journal","volume":"82"},"uris":["http://www.mendeley.com/documents/?uuid=78626e89-71d7-42a7-a2d6-af6f70ff5a3f"]}],"mendeley":{"formattedCitation":"(Armstrong &amp; Armstrong, 1996)","plainTextFormattedCitation":"(Armstrong &amp; Armstrong, 1996)","previouslyFormattedCitation":"(Armstrong &amp; Armstrong, 1996)"},"properties":{"noteIndex":0},"schema":"https://github.com/citation-style-language/schema/raw/master/csl-citation.json"}</w:instrText>
            </w:r>
            <w:r w:rsidRPr="005062D9">
              <w:rPr>
                <w:rFonts w:cstheme="minorHAnsi"/>
                <w:b/>
                <w:bCs/>
                <w:sz w:val="24"/>
                <w:szCs w:val="24"/>
              </w:rPr>
              <w:fldChar w:fldCharType="separate"/>
            </w:r>
            <w:r w:rsidRPr="005062D9">
              <w:rPr>
                <w:rFonts w:cstheme="minorHAnsi"/>
                <w:b/>
                <w:bCs/>
                <w:noProof/>
                <w:sz w:val="24"/>
                <w:szCs w:val="24"/>
              </w:rPr>
              <w:t>(Armstrong &amp; Armstrong, 1996)</w:t>
            </w:r>
            <w:r w:rsidRPr="005062D9">
              <w:rPr>
                <w:rFonts w:cstheme="minorHAnsi"/>
                <w:b/>
                <w:bCs/>
                <w:sz w:val="24"/>
                <w:szCs w:val="24"/>
              </w:rPr>
              <w:fldChar w:fldCharType="end"/>
            </w:r>
          </w:p>
        </w:tc>
        <w:tc>
          <w:tcPr>
            <w:tcW w:w="4367" w:type="dxa"/>
          </w:tcPr>
          <w:p w14:paraId="66118ABD" w14:textId="77777777" w:rsidR="00E701CB" w:rsidRPr="005062D9" w:rsidRDefault="00E701CB" w:rsidP="002A7DFC">
            <w:pPr>
              <w:jc w:val="center"/>
              <w:rPr>
                <w:rFonts w:cstheme="minorHAnsi"/>
                <w:b/>
                <w:bCs/>
                <w:sz w:val="24"/>
                <w:szCs w:val="24"/>
              </w:rPr>
            </w:pPr>
            <w:r w:rsidRPr="005062D9">
              <w:rPr>
                <w:rFonts w:cstheme="minorHAnsi"/>
                <w:b/>
                <w:bCs/>
                <w:sz w:val="24"/>
                <w:szCs w:val="24"/>
              </w:rPr>
              <w:t>Corresponding Factor from the FRLM</w:t>
            </w:r>
          </w:p>
          <w:p w14:paraId="4A046EA5" w14:textId="77777777" w:rsidR="00E701CB" w:rsidRPr="005062D9" w:rsidRDefault="00E701CB" w:rsidP="002A7DFC">
            <w:pPr>
              <w:jc w:val="center"/>
              <w:rPr>
                <w:rFonts w:cstheme="minorHAnsi"/>
                <w:b/>
                <w:bCs/>
                <w:sz w:val="24"/>
                <w:szCs w:val="24"/>
              </w:rPr>
            </w:pPr>
            <w:r w:rsidRPr="005062D9">
              <w:rPr>
                <w:rFonts w:cstheme="minorHAnsi"/>
                <w:b/>
                <w:bCs/>
                <w:sz w:val="24"/>
                <w:szCs w:val="24"/>
              </w:rPr>
              <w:fldChar w:fldCharType="begin" w:fldLock="1"/>
            </w:r>
            <w:r w:rsidRPr="005062D9">
              <w:rPr>
                <w:rFonts w:cstheme="minorHAnsi"/>
                <w:b/>
                <w:bCs/>
                <w:sz w:val="24"/>
                <w:szCs w:val="24"/>
              </w:rPr>
              <w:instrText>ADDIN CSL_CITATION {"citationItems":[{"id":"ITEM-1","itemData":{"author":[{"dropping-particle":"","family":"Bass","given":"Bernard. M.","non-dropping-particle":"","parse-names":false,"suffix":""},{"dropping-particle":"","family":"Riggio","given":"Ronald E.","non-dropping-particle":"","parse-names":false,"suffix":""}],"edition":"2nd","id":"ITEM-1","issued":{"date-parts":[["2006"]]},"number-of-pages":"282","publisher":"Lawrence Erlbaum Associates, Inc.","publisher-place":"Mahwah, NJ","title":"Transformational Leadership","type":"book"},"uris":["http://www.mendeley.com/documents/?uuid=2b95d6b5-ed77-40b6-bf60-2de05e57399e"]}],"mendeley":{"formattedCitation":"(Bass &amp; Riggio, 2006)","plainTextFormattedCitation":"(Bass &amp; Riggio, 2006)","previouslyFormattedCitation":"(Bass &amp; Riggio, 2006)"},"properties":{"noteIndex":0},"schema":"https://github.com/citation-style-language/schema/raw/master/csl-citation.json"}</w:instrText>
            </w:r>
            <w:r w:rsidRPr="005062D9">
              <w:rPr>
                <w:rFonts w:cstheme="minorHAnsi"/>
                <w:b/>
                <w:bCs/>
                <w:sz w:val="24"/>
                <w:szCs w:val="24"/>
              </w:rPr>
              <w:fldChar w:fldCharType="separate"/>
            </w:r>
            <w:r w:rsidRPr="005062D9">
              <w:rPr>
                <w:rFonts w:cstheme="minorHAnsi"/>
                <w:b/>
                <w:bCs/>
                <w:noProof/>
                <w:sz w:val="24"/>
                <w:szCs w:val="24"/>
              </w:rPr>
              <w:t>(Bass &amp; Riggio, 2006)</w:t>
            </w:r>
            <w:r w:rsidRPr="005062D9">
              <w:rPr>
                <w:rFonts w:cstheme="minorHAnsi"/>
                <w:b/>
                <w:bCs/>
                <w:sz w:val="24"/>
                <w:szCs w:val="24"/>
              </w:rPr>
              <w:fldChar w:fldCharType="end"/>
            </w:r>
          </w:p>
        </w:tc>
      </w:tr>
      <w:tr w:rsidR="00E701CB" w:rsidRPr="005062D9" w14:paraId="74F6CE92" w14:textId="77777777" w:rsidTr="002A7DFC">
        <w:tc>
          <w:tcPr>
            <w:tcW w:w="4649" w:type="dxa"/>
          </w:tcPr>
          <w:p w14:paraId="7EAA2277" w14:textId="77777777" w:rsidR="00E701CB" w:rsidRPr="005062D9" w:rsidRDefault="00E701CB" w:rsidP="002A7DFC">
            <w:pPr>
              <w:spacing w:line="480" w:lineRule="auto"/>
              <w:rPr>
                <w:rFonts w:cstheme="minorHAnsi"/>
                <w:sz w:val="24"/>
                <w:szCs w:val="24"/>
              </w:rPr>
            </w:pPr>
            <w:r w:rsidRPr="005062D9">
              <w:rPr>
                <w:rFonts w:cstheme="minorHAnsi"/>
                <w:sz w:val="24"/>
                <w:szCs w:val="24"/>
              </w:rPr>
              <w:t>Charisma/enthusiasm</w:t>
            </w:r>
          </w:p>
        </w:tc>
        <w:tc>
          <w:tcPr>
            <w:tcW w:w="4367" w:type="dxa"/>
          </w:tcPr>
          <w:p w14:paraId="5FF92B16" w14:textId="77777777" w:rsidR="00E701CB" w:rsidRPr="005062D9" w:rsidRDefault="00E701CB" w:rsidP="002A7DFC">
            <w:pPr>
              <w:spacing w:line="480" w:lineRule="auto"/>
              <w:rPr>
                <w:rFonts w:cstheme="minorHAnsi"/>
                <w:sz w:val="24"/>
                <w:szCs w:val="24"/>
              </w:rPr>
            </w:pPr>
            <w:r w:rsidRPr="005062D9">
              <w:rPr>
                <w:rFonts w:cstheme="minorHAnsi"/>
                <w:sz w:val="24"/>
                <w:szCs w:val="24"/>
              </w:rPr>
              <w:t>Idealised Influence</w:t>
            </w:r>
          </w:p>
        </w:tc>
      </w:tr>
      <w:tr w:rsidR="00E701CB" w:rsidRPr="005062D9" w14:paraId="4D15361F" w14:textId="77777777" w:rsidTr="002A7DFC">
        <w:tc>
          <w:tcPr>
            <w:tcW w:w="4649" w:type="dxa"/>
          </w:tcPr>
          <w:p w14:paraId="3B5FA03D" w14:textId="77777777" w:rsidR="00E701CB" w:rsidRPr="005062D9" w:rsidRDefault="00E701CB" w:rsidP="002A7DFC">
            <w:pPr>
              <w:spacing w:line="480" w:lineRule="auto"/>
              <w:rPr>
                <w:rFonts w:cstheme="minorHAnsi"/>
                <w:sz w:val="24"/>
                <w:szCs w:val="24"/>
              </w:rPr>
            </w:pPr>
            <w:r w:rsidRPr="005062D9">
              <w:rPr>
                <w:rFonts w:cstheme="minorHAnsi"/>
                <w:sz w:val="24"/>
                <w:szCs w:val="24"/>
              </w:rPr>
              <w:t>A shared vision</w:t>
            </w:r>
          </w:p>
        </w:tc>
        <w:tc>
          <w:tcPr>
            <w:tcW w:w="4367" w:type="dxa"/>
          </w:tcPr>
          <w:p w14:paraId="5E931EE6" w14:textId="77777777" w:rsidR="00E701CB" w:rsidRPr="005062D9" w:rsidRDefault="00E701CB" w:rsidP="002A7DFC">
            <w:pPr>
              <w:spacing w:line="480" w:lineRule="auto"/>
              <w:rPr>
                <w:rFonts w:cstheme="minorHAnsi"/>
                <w:sz w:val="24"/>
                <w:szCs w:val="24"/>
              </w:rPr>
            </w:pPr>
            <w:r w:rsidRPr="005062D9">
              <w:rPr>
                <w:rFonts w:cstheme="minorHAnsi"/>
                <w:sz w:val="24"/>
                <w:szCs w:val="24"/>
              </w:rPr>
              <w:t>Inspirational Motivation</w:t>
            </w:r>
          </w:p>
        </w:tc>
      </w:tr>
      <w:tr w:rsidR="00E701CB" w:rsidRPr="005062D9" w14:paraId="170BE521" w14:textId="77777777" w:rsidTr="002A7DFC">
        <w:tc>
          <w:tcPr>
            <w:tcW w:w="4649" w:type="dxa"/>
          </w:tcPr>
          <w:p w14:paraId="41CA1190" w14:textId="77777777" w:rsidR="00E701CB" w:rsidRPr="005062D9" w:rsidRDefault="00E701CB" w:rsidP="002A7DFC">
            <w:pPr>
              <w:spacing w:line="480" w:lineRule="auto"/>
              <w:rPr>
                <w:rFonts w:cstheme="minorHAnsi"/>
                <w:sz w:val="24"/>
                <w:szCs w:val="24"/>
              </w:rPr>
            </w:pPr>
            <w:r w:rsidRPr="005062D9">
              <w:rPr>
                <w:rFonts w:cstheme="minorHAnsi"/>
                <w:sz w:val="24"/>
                <w:szCs w:val="24"/>
              </w:rPr>
              <w:t>Producing through people</w:t>
            </w:r>
          </w:p>
        </w:tc>
        <w:tc>
          <w:tcPr>
            <w:tcW w:w="4367" w:type="dxa"/>
          </w:tcPr>
          <w:p w14:paraId="0010940A" w14:textId="77777777" w:rsidR="00E701CB" w:rsidRPr="005062D9" w:rsidRDefault="00E701CB" w:rsidP="002A7DFC">
            <w:pPr>
              <w:spacing w:line="480" w:lineRule="auto"/>
              <w:rPr>
                <w:rFonts w:cstheme="minorHAnsi"/>
                <w:sz w:val="24"/>
                <w:szCs w:val="24"/>
              </w:rPr>
            </w:pPr>
            <w:r w:rsidRPr="005062D9">
              <w:rPr>
                <w:rFonts w:cstheme="minorHAnsi"/>
                <w:sz w:val="24"/>
                <w:szCs w:val="24"/>
              </w:rPr>
              <w:t>Individual Consideration</w:t>
            </w:r>
          </w:p>
        </w:tc>
      </w:tr>
      <w:tr w:rsidR="00E701CB" w:rsidRPr="005062D9" w14:paraId="090B9EE6" w14:textId="77777777" w:rsidTr="002A7DFC">
        <w:tc>
          <w:tcPr>
            <w:tcW w:w="4649" w:type="dxa"/>
          </w:tcPr>
          <w:p w14:paraId="3E61DDE2" w14:textId="77777777" w:rsidR="00E701CB" w:rsidRPr="005062D9" w:rsidRDefault="00E701CB" w:rsidP="002A7DFC">
            <w:pPr>
              <w:spacing w:line="480" w:lineRule="auto"/>
              <w:rPr>
                <w:rFonts w:cstheme="minorHAnsi"/>
                <w:sz w:val="24"/>
                <w:szCs w:val="24"/>
              </w:rPr>
            </w:pPr>
            <w:r w:rsidRPr="005062D9">
              <w:rPr>
                <w:rFonts w:cstheme="minorHAnsi"/>
                <w:sz w:val="24"/>
                <w:szCs w:val="24"/>
              </w:rPr>
              <w:t>Positive modelling</w:t>
            </w:r>
          </w:p>
        </w:tc>
        <w:tc>
          <w:tcPr>
            <w:tcW w:w="4367" w:type="dxa"/>
          </w:tcPr>
          <w:p w14:paraId="4B8A05C1" w14:textId="77777777" w:rsidR="00E701CB" w:rsidRPr="005062D9" w:rsidRDefault="00E701CB" w:rsidP="002A7DFC">
            <w:pPr>
              <w:spacing w:line="480" w:lineRule="auto"/>
              <w:rPr>
                <w:rFonts w:cstheme="minorHAnsi"/>
                <w:sz w:val="24"/>
                <w:szCs w:val="24"/>
              </w:rPr>
            </w:pPr>
            <w:r w:rsidRPr="005062D9">
              <w:rPr>
                <w:rFonts w:cstheme="minorHAnsi"/>
                <w:sz w:val="24"/>
                <w:szCs w:val="24"/>
              </w:rPr>
              <w:t>Idealised Influence</w:t>
            </w:r>
          </w:p>
        </w:tc>
      </w:tr>
      <w:tr w:rsidR="00E701CB" w:rsidRPr="005062D9" w14:paraId="4A0B03DC" w14:textId="77777777" w:rsidTr="002A7DFC">
        <w:tc>
          <w:tcPr>
            <w:tcW w:w="4649" w:type="dxa"/>
          </w:tcPr>
          <w:p w14:paraId="1DDB929B" w14:textId="77777777" w:rsidR="00E701CB" w:rsidRPr="005062D9" w:rsidRDefault="00E701CB" w:rsidP="002A7DFC">
            <w:pPr>
              <w:spacing w:line="480" w:lineRule="auto"/>
              <w:rPr>
                <w:rFonts w:cstheme="minorHAnsi"/>
                <w:sz w:val="24"/>
                <w:szCs w:val="24"/>
              </w:rPr>
            </w:pPr>
            <w:r w:rsidRPr="005062D9">
              <w:rPr>
                <w:rFonts w:cstheme="minorHAnsi"/>
                <w:sz w:val="24"/>
                <w:szCs w:val="24"/>
              </w:rPr>
              <w:t>Empowering others</w:t>
            </w:r>
          </w:p>
        </w:tc>
        <w:tc>
          <w:tcPr>
            <w:tcW w:w="4367" w:type="dxa"/>
          </w:tcPr>
          <w:p w14:paraId="0B940EDE" w14:textId="77777777" w:rsidR="00E701CB" w:rsidRPr="005062D9" w:rsidRDefault="00E701CB" w:rsidP="002A7DFC">
            <w:pPr>
              <w:spacing w:line="480" w:lineRule="auto"/>
              <w:rPr>
                <w:rFonts w:cstheme="minorHAnsi"/>
                <w:sz w:val="24"/>
                <w:szCs w:val="24"/>
              </w:rPr>
            </w:pPr>
            <w:r w:rsidRPr="005062D9">
              <w:rPr>
                <w:rFonts w:cstheme="minorHAnsi"/>
                <w:sz w:val="24"/>
                <w:szCs w:val="24"/>
              </w:rPr>
              <w:t>Intellectual Stimulation</w:t>
            </w:r>
          </w:p>
        </w:tc>
      </w:tr>
      <w:tr w:rsidR="00E701CB" w:rsidRPr="005062D9" w14:paraId="4BF69672" w14:textId="77777777" w:rsidTr="002A7DFC">
        <w:tc>
          <w:tcPr>
            <w:tcW w:w="4649" w:type="dxa"/>
          </w:tcPr>
          <w:p w14:paraId="239FE504" w14:textId="77777777" w:rsidR="00E701CB" w:rsidRPr="005062D9" w:rsidRDefault="00E701CB" w:rsidP="002A7DFC">
            <w:pPr>
              <w:spacing w:line="480" w:lineRule="auto"/>
              <w:rPr>
                <w:rFonts w:cstheme="minorHAnsi"/>
                <w:sz w:val="24"/>
                <w:szCs w:val="24"/>
              </w:rPr>
            </w:pPr>
            <w:r w:rsidRPr="005062D9">
              <w:rPr>
                <w:rFonts w:cstheme="minorHAnsi"/>
                <w:sz w:val="24"/>
                <w:szCs w:val="24"/>
              </w:rPr>
              <w:t>Encouraging the heart</w:t>
            </w:r>
          </w:p>
        </w:tc>
        <w:tc>
          <w:tcPr>
            <w:tcW w:w="4367" w:type="dxa"/>
          </w:tcPr>
          <w:p w14:paraId="482198FA" w14:textId="77777777" w:rsidR="00E701CB" w:rsidRPr="005062D9" w:rsidRDefault="00E701CB" w:rsidP="002A7DFC">
            <w:pPr>
              <w:keepNext/>
              <w:spacing w:line="480" w:lineRule="auto"/>
              <w:rPr>
                <w:rFonts w:cstheme="minorHAnsi"/>
                <w:sz w:val="24"/>
                <w:szCs w:val="24"/>
              </w:rPr>
            </w:pPr>
            <w:r w:rsidRPr="005062D9">
              <w:rPr>
                <w:rFonts w:cstheme="minorHAnsi"/>
                <w:sz w:val="24"/>
                <w:szCs w:val="24"/>
              </w:rPr>
              <w:t>Inspirational Motivation</w:t>
            </w:r>
          </w:p>
        </w:tc>
      </w:tr>
    </w:tbl>
    <w:p w14:paraId="4DF67545" w14:textId="2D52AED8" w:rsidR="00E701CB" w:rsidRPr="005062D9" w:rsidRDefault="00E701CB" w:rsidP="00E701CB">
      <w:pPr>
        <w:pStyle w:val="Caption"/>
      </w:pPr>
      <w:r w:rsidRPr="005062D9">
        <w:t xml:space="preserve">Figure </w:t>
      </w:r>
      <w:fldSimple w:instr=" SEQ Figure \* ARABIC ">
        <w:r w:rsidR="00FB3873">
          <w:rPr>
            <w:noProof/>
          </w:rPr>
          <w:t>4</w:t>
        </w:r>
      </w:fldSimple>
      <w:r w:rsidRPr="005062D9">
        <w:t xml:space="preserve"> - Relationship between conducting qualities (Armstrong &amp; Armstrong, 1996) and FRLM factors.</w:t>
      </w:r>
    </w:p>
    <w:p w14:paraId="02FDBA74" w14:textId="77777777" w:rsidR="00E701CB" w:rsidRPr="005062D9" w:rsidRDefault="00E701CB" w:rsidP="00E701CB">
      <w:pPr>
        <w:spacing w:line="480" w:lineRule="auto"/>
        <w:rPr>
          <w:rFonts w:cstheme="minorHAnsi"/>
          <w:sz w:val="24"/>
          <w:szCs w:val="24"/>
        </w:rPr>
      </w:pPr>
    </w:p>
    <w:p w14:paraId="5AE69435"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This paper refers to the potential for conducting to be an educational act, however the central thesis is that first and foremost conductors are leaders of people and that whilst this often involves development and coaching, conductors should also consider followers’ needs in other terms such as motivation and individual support. This represents an important alternative perspective on choral conducting. As previously mentioned, much choral research takes an educational perspective on the role of a conductor as opposed to a leadership perspective. Armstrong &amp; Armstrong’s view of the conductor as a leader first whose role may involve the education of followers among other things, as opposed to as an educator, allows the full exploration of the conductor’s role, without either limiting the scope of study to educational practices or mandating that a conductor </w:t>
      </w:r>
      <w:r w:rsidRPr="005062D9">
        <w:rPr>
          <w:rFonts w:cstheme="minorHAnsi"/>
          <w:i/>
          <w:iCs/>
          <w:sz w:val="24"/>
          <w:szCs w:val="24"/>
        </w:rPr>
        <w:t>should</w:t>
      </w:r>
      <w:r w:rsidRPr="005062D9">
        <w:rPr>
          <w:rFonts w:cstheme="minorHAnsi"/>
          <w:sz w:val="24"/>
          <w:szCs w:val="24"/>
        </w:rPr>
        <w:t xml:space="preserve"> be an educator. </w:t>
      </w:r>
    </w:p>
    <w:p w14:paraId="5AD0AB91" w14:textId="77777777" w:rsidR="00E701CB" w:rsidRPr="005062D9" w:rsidRDefault="00E701CB" w:rsidP="00E701CB">
      <w:pPr>
        <w:spacing w:line="480" w:lineRule="auto"/>
        <w:rPr>
          <w:rFonts w:cstheme="minorHAnsi"/>
          <w:sz w:val="24"/>
          <w:szCs w:val="24"/>
        </w:rPr>
      </w:pPr>
    </w:p>
    <w:p w14:paraId="1252C341"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Armstrong &amp; Armstrong’s paper contrasts not only with previous choral research in terms of theoretical perspective, but also with previous choral leadership studies in terms of paradigm. Authors discussed previously, such as Allen and Apfelstadt, use theories lying within a Transactional paradigm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Avery","given":"Gayle. C.","non-dropping-particle":"","parse-names":false,"suffix":""}],"edition":"First","id":"ITEM-1","issued":{"date-parts":[["2004"]]},"number-of-pages":"316","publisher":"Sage Publications Ltd","publisher-place":"London","title":"Understanding Leadership: Paradigms and Cases","type":"book"},"uris":["http://www.mendeley.com/documents/?uuid=289a9f1f-6a80-4300-be3c-ff7f8c3e49c0"]}],"mendeley":{"formattedCitation":"(Avery, 2004)","plainTextFormattedCitation":"(Avery, 2004)","previouslyFormattedCitation":"(Avery, 2004)"},"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Avery, 2004)</w:t>
      </w:r>
      <w:r w:rsidRPr="005062D9">
        <w:rPr>
          <w:rFonts w:cstheme="minorHAnsi"/>
          <w:sz w:val="24"/>
          <w:szCs w:val="24"/>
        </w:rPr>
        <w:fldChar w:fldCharType="end"/>
      </w:r>
      <w:r w:rsidRPr="005062D9">
        <w:rPr>
          <w:rFonts w:cstheme="minorHAnsi"/>
          <w:sz w:val="24"/>
          <w:szCs w:val="24"/>
        </w:rPr>
        <w:t xml:space="preserve">. The focus of these types of leadership theories is on task completion and transactional leaders use ‘carrot or stick’ methods to ensure follower compliance. There is scope within this paradigm for the encouragement and support of individuals however the focus is not </w:t>
      </w:r>
      <w:r w:rsidRPr="005062D9">
        <w:rPr>
          <w:rFonts w:cstheme="minorHAnsi"/>
          <w:i/>
          <w:iCs/>
          <w:sz w:val="24"/>
          <w:szCs w:val="24"/>
        </w:rPr>
        <w:t>necessarily</w:t>
      </w:r>
      <w:r w:rsidRPr="005062D9">
        <w:rPr>
          <w:rFonts w:cstheme="minorHAnsi"/>
          <w:sz w:val="24"/>
          <w:szCs w:val="24"/>
        </w:rPr>
        <w:t xml:space="preserve"> on the development of followers and there is no strict requirement for transactional leaders to use follower emotions to inspire group cohesion or achieve success. Armstrong &amp; Armstrong’s suggestion that conductors should behave transformationally, focusing on followers as opposed to focusing </w:t>
      </w:r>
      <w:r w:rsidRPr="005062D9">
        <w:rPr>
          <w:rFonts w:cstheme="minorHAnsi"/>
          <w:sz w:val="24"/>
          <w:szCs w:val="24"/>
        </w:rPr>
        <w:lastRenderedPageBreak/>
        <w:t xml:space="preserve">solely on task completion, is an important paradigm shift in the study of choral conductors as leaders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Armstrong","given":"Susan","non-dropping-particle":"","parse-names":false,"suffix":""},{"dropping-particle":"","family":"Armstrong","given":"Scott","non-dropping-particle":"","parse-names":false,"suffix":""}],"container-title":"Music Educators Journal","id":"ITEM-1","issue":"6","issued":{"date-parts":[["1996"]]},"page":"22-25","title":"The Conductor As Transformational Leader","type":"article-journal","volume":"82"},"uris":["http://www.mendeley.com/documents/?uuid=78626e89-71d7-42a7-a2d6-af6f70ff5a3f"]}],"mendeley":{"formattedCitation":"(Armstrong &amp; Armstrong, 1996)","plainTextFormattedCitation":"(Armstrong &amp; Armstrong, 1996)","previouslyFormattedCitation":"(Armstrong &amp; Armstrong, 1996)"},"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Armstrong &amp; Armstrong, 1996)</w:t>
      </w:r>
      <w:r w:rsidRPr="005062D9">
        <w:rPr>
          <w:rFonts w:cstheme="minorHAnsi"/>
          <w:sz w:val="24"/>
          <w:szCs w:val="24"/>
        </w:rPr>
        <w:fldChar w:fldCharType="end"/>
      </w:r>
      <w:r w:rsidRPr="005062D9">
        <w:rPr>
          <w:rFonts w:cstheme="minorHAnsi"/>
          <w:sz w:val="24"/>
          <w:szCs w:val="24"/>
        </w:rPr>
        <w:t>.</w:t>
      </w:r>
    </w:p>
    <w:p w14:paraId="0C194578" w14:textId="77777777" w:rsidR="00E701CB" w:rsidRPr="005062D9" w:rsidRDefault="00E701CB" w:rsidP="00E701CB">
      <w:pPr>
        <w:spacing w:line="480" w:lineRule="auto"/>
        <w:rPr>
          <w:rFonts w:cstheme="minorHAnsi"/>
          <w:sz w:val="24"/>
          <w:szCs w:val="24"/>
        </w:rPr>
      </w:pPr>
    </w:p>
    <w:p w14:paraId="408AD08E"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Transformational Leadership Theory has also been used as a framework for a small number of empirical studies of choral conducting. Brenda Davidson (1995) and Chris Ludwa (2012) both used the Multifactor Leadership Questionnaire (MLQ) in their doctoral theses to assess levels of Transformational Leadership in choral conductors. The MLQ is a quantitative instrument used to determine a leader’s approach in relation to the FRLM. The MLQ can be administered to leaders alone, or to both leaders and their followers, in order to add another perspective to the assessment. Whilst Davidson administered the MLQ only to conductors, Ludwa included more participants in his study and collected responses to the MLQ from the conductors’ choral singers and colleagues to add to his assessment of the conductors’ leadership styles. </w:t>
      </w:r>
    </w:p>
    <w:p w14:paraId="286FA7C3" w14:textId="77777777" w:rsidR="00E701CB" w:rsidRPr="005062D9" w:rsidRDefault="00E701CB" w:rsidP="00E701CB">
      <w:pPr>
        <w:spacing w:line="480" w:lineRule="auto"/>
        <w:rPr>
          <w:rFonts w:cstheme="minorHAnsi"/>
          <w:sz w:val="24"/>
          <w:szCs w:val="24"/>
        </w:rPr>
      </w:pPr>
    </w:p>
    <w:p w14:paraId="5E83A4F3"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Davidson’s study used 3 separate questionnaires to assess conductors’ leadership styles: the Leader Behavior Description Questionnaire; the Leader Effectiveness and Adaptability Description Self-Test; and the Multifactor Leadership Questionnaire </w:t>
      </w:r>
      <w:r w:rsidRPr="005062D9">
        <w:rPr>
          <w:rFonts w:cstheme="minorHAnsi"/>
          <w:sz w:val="24"/>
          <w:szCs w:val="24"/>
        </w:rPr>
        <w:fldChar w:fldCharType="begin" w:fldLock="1"/>
      </w:r>
      <w:r w:rsidRPr="005062D9">
        <w:rPr>
          <w:rFonts w:cstheme="minorHAnsi"/>
          <w:sz w:val="24"/>
          <w:szCs w:val="24"/>
        </w:rPr>
        <w:instrText>ADDIN CSL_CITATION {"citationItems":[{"id":"ITEM-1","itemData":{"ISBN":"0419-4209","abstract":"The purpose of this study was to identify the primary leadership styles of successful male and female college choral directors and to determine whether differences occurred based on gender, years of choral experience, and years at present institution. Leadership styles were analyzed within three theoretical perspectives: (a) Stogdill's Behavioral and Attitudinal Leadership Theory, measured by the Leader Behavior Description Questionnaire (LBDQ-Form XII-Self), (b) Hersey and Blanchard's Situational Leadership Theory, measured by the Leader Effectiveness and Adaptability Description Self-Test (LEAD-Self), and (c) Bass' Transformational/Transactional Leadership Theory, measured by the Multifactor Leadership Questionnaire (MLQ-researcher-adapted self-report). An additional purpose of this study was to compile a profile of the successful male and female college choral director, using data gathered from the researcher-designed Personal Profile Questionnaire. These profiles were compared and contrasted in four areas: (a) age and teaching experience, (b) educational background, (c) professional career development, and (d) achievements. Subjects for this study were nominated by the top divisional, state, and national officials of the American Choral Directors Association as the most successful male and female college choral directors in the United States. Of those nominated, 27 males and 24 females consented to participate in the study and completed the four questionnaires. Data were subjected to various mathematical procedures and multiple analyses of variance (ANOVAs) to compile profiles and test the hypotheses. The profiles of males and females were similar in age and teaching experience, educational background, professional career development, and achievements, with some exceptions noted. Results of the ANOVAs indicated that there was no significant difference (p &lt;) in primary leadership style in any of the three theoretical perspectives based on gender. There we (PsycINFO Database Record (c) 2016 APA, all rights reserved)","author":[{"dropping-particle":"","family":"Davidson","given":"Brenda Joyce","non-dropping-particle":"","parse-names":false,"suffix":""}],"id":"ITEM-1","issued":{"date-parts":[["1995"]]},"publisher":"Arizona State University","title":"Leadership styles of succussful male and female college choral directors","type":"thesis"},"uris":["http://www.mendeley.com/documents/?uuid=fbfba30c-6ae0-4555-b0ef-0a3ce5a30967"]}],"mendeley":{"formattedCitation":"(Davidson, 1995)","plainTextFormattedCitation":"(Davidson, 1995)","previouslyFormattedCitation":"(Davidson, 1995)"},"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Davidson, 1995)</w:t>
      </w:r>
      <w:r w:rsidRPr="005062D9">
        <w:rPr>
          <w:rFonts w:cstheme="minorHAnsi"/>
          <w:sz w:val="24"/>
          <w:szCs w:val="24"/>
        </w:rPr>
        <w:fldChar w:fldCharType="end"/>
      </w:r>
      <w:r w:rsidRPr="005062D9">
        <w:rPr>
          <w:rFonts w:cstheme="minorHAnsi"/>
          <w:sz w:val="24"/>
          <w:szCs w:val="24"/>
        </w:rPr>
        <w:t xml:space="preserve">. The results are discussed primarily in terms of task/relationship focus, i.e. in a Transactional paradigm however after analysis of her data relating to Transformational Leadership Davidson does note a “… significant difference (p &lt; .05) between the three transformational styles of leadership (Charismatic, Individualized Consideration, and Intellectual Stimulation) and the two transactional styles (Contingent Reward and Management by Exception)” </w:t>
      </w:r>
      <w:r w:rsidRPr="005062D9">
        <w:rPr>
          <w:rFonts w:cstheme="minorHAnsi"/>
          <w:sz w:val="24"/>
          <w:szCs w:val="24"/>
        </w:rPr>
        <w:lastRenderedPageBreak/>
        <w:fldChar w:fldCharType="begin" w:fldLock="1"/>
      </w:r>
      <w:r w:rsidRPr="005062D9">
        <w:rPr>
          <w:rFonts w:cstheme="minorHAnsi"/>
          <w:sz w:val="24"/>
          <w:szCs w:val="24"/>
        </w:rPr>
        <w:instrText>ADDIN CSL_CITATION {"citationItems":[{"id":"ITEM-1","itemData":{"ISBN":"0419-4209","abstract":"The purpose of this study was to identify the primary leadership styles of successful male and female college choral directors and to determine whether differences occurred based on gender, years of choral experience, and years at present institution. Leadership styles were analyzed within three theoretical perspectives: (a) Stogdill's Behavioral and Attitudinal Leadership Theory, measured by the Leader Behavior Description Questionnaire (LBDQ-Form XII-Self), (b) Hersey and Blanchard's Situational Leadership Theory, measured by the Leader Effectiveness and Adaptability Description Self-Test (LEAD-Self), and (c) Bass' Transformational/Transactional Leadership Theory, measured by the Multifactor Leadership Questionnaire (MLQ-researcher-adapted self-report). An additional purpose of this study was to compile a profile of the successful male and female college choral director, using data gathered from the researcher-designed Personal Profile Questionnaire. These profiles were compared and contrasted in four areas: (a) age and teaching experience, (b) educational background, (c) professional career development, and (d) achievements. Subjects for this study were nominated by the top divisional, state, and national officials of the American Choral Directors Association as the most successful male and female college choral directors in the United States. Of those nominated, 27 males and 24 females consented to participate in the study and completed the four questionnaires. Data were subjected to various mathematical procedures and multiple analyses of variance (ANOVAs) to compile profiles and test the hypotheses. The profiles of males and females were similar in age and teaching experience, educational background, professional career development, and achievements, with some exceptions noted. Results of the ANOVAs indicated that there was no significant difference (p &lt;) in primary leadership style in any of the three theoretical perspectives based on gender. There we (PsycINFO Database Record (c) 2016 APA, all rights reserved)","author":[{"dropping-particle":"","family":"Davidson","given":"Brenda Joyce","non-dropping-particle":"","parse-names":false,"suffix":""}],"id":"ITEM-1","issued":{"date-parts":[["1995"]]},"publisher":"Arizona State University","title":"Leadership styles of succussful male and female college choral directors","type":"thesis"},"uris":["http://www.mendeley.com/documents/?uuid=fbfba30c-6ae0-4555-b0ef-0a3ce5a30967"]}],"mendeley":{"formattedCitation":"(Davidson, 1995)","manualFormatting":"(Davidson, 1995, p.47)","plainTextFormattedCitation":"(Davidson, 1995)","previouslyFormattedCitation":"(Davidson, 1995)"},"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Davidson, 1995, p.47)</w:t>
      </w:r>
      <w:r w:rsidRPr="005062D9">
        <w:rPr>
          <w:rFonts w:cstheme="minorHAnsi"/>
          <w:sz w:val="24"/>
          <w:szCs w:val="24"/>
        </w:rPr>
        <w:fldChar w:fldCharType="end"/>
      </w:r>
      <w:r w:rsidRPr="005062D9">
        <w:rPr>
          <w:rFonts w:cstheme="minorHAnsi"/>
          <w:sz w:val="24"/>
          <w:szCs w:val="24"/>
        </w:rPr>
        <w:t xml:space="preserve">. Davidson found that choral conductors participating in this study rated their leadership more Transformational than Transactional or Laissez Faire. </w:t>
      </w:r>
    </w:p>
    <w:p w14:paraId="7B5BF88F" w14:textId="77777777" w:rsidR="00E701CB" w:rsidRPr="005062D9" w:rsidRDefault="00E701CB" w:rsidP="00E701CB">
      <w:pPr>
        <w:spacing w:line="480" w:lineRule="auto"/>
        <w:rPr>
          <w:rFonts w:cstheme="minorHAnsi"/>
          <w:sz w:val="24"/>
          <w:szCs w:val="24"/>
        </w:rPr>
      </w:pPr>
    </w:p>
    <w:p w14:paraId="125B7093"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Whilst Davidson’s thesis suggests that choral conductors report using Transformational Leadership in their practice, Ludwa’s 2012 study suggests that self-reports from conductors may not be sufficient to determine the extent of the use of Transformational Leadership by conductors. Arguably Ludwa’s most interesting finding is that “conductors’ leadership skills both on and off the podium are perceived differently by their followers and colleagues”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Ludwa","given":"Chris","non-dropping-particle":"","parse-names":false,"suffix":""}],"id":"ITEM-1","issued":{"date-parts":[["2012"]]},"number-of-pages":"100","publisher":"Indiana university","title":"Assessing the Leadership Potential of Choral Conductors","type":"thesis"},"uris":["http://www.mendeley.com/documents/?uuid=c10e70e4-9eea-4649-9efc-d194bf46b224"]}],"mendeley":{"formattedCitation":"(Ludwa, 2012)","manualFormatting":"(Ludwa, 2012, p62)","plainTextFormattedCitation":"(Ludwa, 2012)","previouslyFormattedCitation":"(Ludwa, 2012)"},"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Ludwa, 2012, p62)</w:t>
      </w:r>
      <w:r w:rsidRPr="005062D9">
        <w:rPr>
          <w:rFonts w:cstheme="minorHAnsi"/>
          <w:sz w:val="24"/>
          <w:szCs w:val="24"/>
        </w:rPr>
        <w:fldChar w:fldCharType="end"/>
      </w:r>
      <w:r w:rsidRPr="005062D9">
        <w:rPr>
          <w:rFonts w:cstheme="minorHAnsi"/>
          <w:sz w:val="24"/>
          <w:szCs w:val="24"/>
        </w:rPr>
        <w:t>.</w:t>
      </w:r>
      <w:r w:rsidRPr="005062D9">
        <w:rPr>
          <w:rFonts w:cstheme="minorHAnsi"/>
          <w:b/>
          <w:bCs/>
          <w:sz w:val="24"/>
          <w:szCs w:val="24"/>
        </w:rPr>
        <w:t xml:space="preserve"> </w:t>
      </w:r>
      <w:r w:rsidRPr="005062D9">
        <w:rPr>
          <w:rFonts w:cstheme="minorHAnsi"/>
          <w:sz w:val="24"/>
          <w:szCs w:val="24"/>
        </w:rPr>
        <w:t xml:space="preserve">When conductors’ self-ratings of transformational leadership were compared with those given to them by their students or colleagues, a small or negative correlation occurred. This may suggest that conductors believe they are using Transformational Leadership whilst their singers and colleagues disagree. Ludwa argues that whilst this may be a valid interpretation of the results, it may also be that perceptions of the conductors’ leadership styles are influenced by their use of communication. He suggests that the correlation of the conductor, student and colleague scores could be improved by the use of more effective communication on the part of the conductors. He suggests that “[p]roviding ensemble members either a mechanism to provide honest feedback as to their experience or engaging them in the conductor’s overall vision may enable stronger leadership by conductors of all types of ensembles”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Ludwa","given":"Chris","non-dropping-particle":"","parse-names":false,"suffix":""}],"id":"ITEM-1","issued":{"date-parts":[["2012"]]},"number-of-pages":"100","publisher":"Indiana university","title":"Assessing the Leadership Potential of Choral Conductors","type":"thesis"},"uris":["http://www.mendeley.com/documents/?uuid=c10e70e4-9eea-4649-9efc-d194bf46b224"]}],"mendeley":{"formattedCitation":"(Ludwa, 2012)","manualFormatting":"(Ludwa, 2012, p.62)","plainTextFormattedCitation":"(Ludwa, 2012)","previouslyFormattedCitation":"(Ludwa, 2012)"},"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Ludwa, 2012, p.62)</w:t>
      </w:r>
      <w:r w:rsidRPr="005062D9">
        <w:rPr>
          <w:rFonts w:cstheme="minorHAnsi"/>
          <w:sz w:val="24"/>
          <w:szCs w:val="24"/>
        </w:rPr>
        <w:fldChar w:fldCharType="end"/>
      </w:r>
      <w:r w:rsidRPr="005062D9">
        <w:rPr>
          <w:rFonts w:cstheme="minorHAnsi"/>
          <w:sz w:val="24"/>
          <w:szCs w:val="24"/>
        </w:rPr>
        <w:t xml:space="preserve">. In spite of this discrepancy in scores between conductor, singers and colleagues, ratings for Transformational Leadership were higher than those for Transactional Leadership, suggesting that whilst the various groups may disagree on the exact level of </w:t>
      </w:r>
      <w:r w:rsidRPr="005062D9">
        <w:rPr>
          <w:rFonts w:cstheme="minorHAnsi"/>
          <w:sz w:val="24"/>
          <w:szCs w:val="24"/>
        </w:rPr>
        <w:lastRenderedPageBreak/>
        <w:t xml:space="preserve">Transformational Leadership used by conductors, this is still the most frequently used leadership style of conductors participating in this study. </w:t>
      </w:r>
    </w:p>
    <w:p w14:paraId="58FA7D29" w14:textId="77777777" w:rsidR="00E701CB" w:rsidRPr="005062D9" w:rsidRDefault="00E701CB" w:rsidP="00E701CB">
      <w:pPr>
        <w:spacing w:line="480" w:lineRule="auto"/>
        <w:rPr>
          <w:rFonts w:cstheme="minorHAnsi"/>
          <w:sz w:val="24"/>
          <w:szCs w:val="24"/>
        </w:rPr>
      </w:pPr>
    </w:p>
    <w:p w14:paraId="1CA06BDB" w14:textId="77777777" w:rsidR="00E701CB" w:rsidRPr="005062D9" w:rsidRDefault="00E701CB" w:rsidP="00E701CB">
      <w:pPr>
        <w:pStyle w:val="Heading3"/>
        <w:spacing w:line="480" w:lineRule="auto"/>
        <w:rPr>
          <w:sz w:val="28"/>
          <w:szCs w:val="28"/>
        </w:rPr>
      </w:pPr>
      <w:r w:rsidRPr="005062D9">
        <w:rPr>
          <w:sz w:val="28"/>
          <w:szCs w:val="28"/>
        </w:rPr>
        <w:t xml:space="preserve">4.4.3.2 Servant Leadership </w:t>
      </w:r>
    </w:p>
    <w:p w14:paraId="515681DB"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The concept of Servant Leadership was first developed in the 1970s by Robert Greenleaf, based on his reading of Hermann Hesse’s (1956) novel The Journey to the East in which a servant to a group of travellers emerges as the group’s leader through attending to the needs of each member of the group to the point that they are unable to function without him </w:t>
      </w:r>
      <w:r w:rsidRPr="005062D9">
        <w:rPr>
          <w:rFonts w:cstheme="minorHAnsi"/>
          <w:sz w:val="24"/>
          <w:szCs w:val="24"/>
        </w:rPr>
        <w:fldChar w:fldCharType="begin" w:fldLock="1"/>
      </w:r>
      <w:r w:rsidRPr="005062D9">
        <w:rPr>
          <w:rFonts w:cstheme="minorHAnsi"/>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plainTextFormattedCitation":"(Northouse, 2016)","previouslyFormattedCitation":"(Northouse, 2016)"},"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Northouse, 2016)</w:t>
      </w:r>
      <w:r w:rsidRPr="005062D9">
        <w:rPr>
          <w:rFonts w:cstheme="minorHAnsi"/>
          <w:sz w:val="24"/>
          <w:szCs w:val="24"/>
        </w:rPr>
        <w:fldChar w:fldCharType="end"/>
      </w:r>
      <w:r w:rsidRPr="005062D9">
        <w:rPr>
          <w:rFonts w:cstheme="minorHAnsi"/>
          <w:sz w:val="24"/>
          <w:szCs w:val="24"/>
        </w:rPr>
        <w:t xml:space="preserve">. Within Servant Leadership theory, the leader’s focus is placed firmly on the fulfilment of their followers’ needs. Since this time, relatively little empirical study has been undertaken on this theory </w:t>
      </w:r>
      <w:r w:rsidRPr="005062D9">
        <w:rPr>
          <w:rFonts w:cstheme="minorHAnsi"/>
          <w:sz w:val="24"/>
          <w:szCs w:val="24"/>
        </w:rPr>
        <w:fldChar w:fldCharType="begin" w:fldLock="1"/>
      </w:r>
      <w:r w:rsidRPr="005062D9">
        <w:rPr>
          <w:rFonts w:cstheme="minorHAnsi"/>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id":"ITEM-2","itemData":{"DOI":"10.1108/01437730410538671","ISSN":"01437739","abstract":"This article examines transformational leadership and servant leadership to determine what similarities and differences exist between the two leadership concepts. The authors posit that the primary difference between transformational leadership and servant leadership is the focus of the leader. The transformational leader's focus is directed toward the organization, and his or her behavior builds follower commitment toward organizational objectives, while the servant leader's focus is on the followers, and the achievement of organizational objectives is a subordinate outcome. The extent to which the leader is able to shift the primary focus of leadership from the organization to the follower is the distinguishing factor in classifying leaders as either transformational or servant leaders. This article also looks at the next stage of developmental issues in servant leadership, such as the challenges facing empirical investigation and measurement, and the changes that are occurring in current thinking about the servant leadership approach. Ultimately, the case is made that although different, both transformational leadership and servant leadership offer the conceptual framework for dynamic leadership. © 2004, Emerald Group Publishing Limited","author":[{"dropping-particle":"","family":"Gregory Stone","given":"A.","non-dropping-particle":"","parse-names":false,"suffix":""},{"dropping-particle":"","family":"Russell","given":"Robert F.","non-dropping-particle":"","parse-names":false,"suffix":""},{"dropping-particle":"","family":"Patterson","given":"Kathleen","non-dropping-particle":"","parse-names":false,"suffix":""}],"container-title":"The Leadership &amp; Organization Development Journal","id":"ITEM-2","issue":"4","issued":{"date-parts":[["2004"]]},"page":"349-361","title":"Transformational versus servant leadership: A difference in leader focus","type":"article-journal","volume":"25"},"uris":["http://www.mendeley.com/documents/?uuid=f957d597-35d4-42bd-adb1-8dd0dc2abe82"]}],"mendeley":{"formattedCitation":"(Gregory Stone et al., 2004; Northouse, 2016)","plainTextFormattedCitation":"(Gregory Stone et al., 2004; Northouse, 2016)","previouslyFormattedCitation":"(Gregory Stone et al., 2004; Northouse, 2016)"},"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Gregory Stone et al., 2004; Northouse, 2016)</w:t>
      </w:r>
      <w:r w:rsidRPr="005062D9">
        <w:rPr>
          <w:rFonts w:cstheme="minorHAnsi"/>
          <w:sz w:val="24"/>
          <w:szCs w:val="24"/>
        </w:rPr>
        <w:fldChar w:fldCharType="end"/>
      </w:r>
      <w:r w:rsidRPr="005062D9">
        <w:rPr>
          <w:rFonts w:cstheme="minorHAnsi"/>
          <w:sz w:val="24"/>
          <w:szCs w:val="24"/>
        </w:rPr>
        <w:t xml:space="preserve"> </w:t>
      </w:r>
      <w:r>
        <w:rPr>
          <w:rFonts w:cstheme="minorHAnsi"/>
          <w:sz w:val="24"/>
          <w:szCs w:val="24"/>
        </w:rPr>
        <w:t>al</w:t>
      </w:r>
      <w:r w:rsidRPr="005062D9">
        <w:rPr>
          <w:rFonts w:cstheme="minorHAnsi"/>
          <w:sz w:val="24"/>
          <w:szCs w:val="24"/>
        </w:rPr>
        <w:t xml:space="preserve">though a few scholars have attempted to develop a model of Servant Leadership. A 2011 review of Servant Leadership identified four different models as being most influential, but no single theory was identified as definitive </w:t>
      </w:r>
      <w:r w:rsidRPr="005062D9">
        <w:rPr>
          <w:rFonts w:cstheme="minorHAnsi"/>
          <w:sz w:val="24"/>
          <w:szCs w:val="24"/>
        </w:rPr>
        <w:fldChar w:fldCharType="begin" w:fldLock="1"/>
      </w:r>
      <w:r w:rsidRPr="005062D9">
        <w:rPr>
          <w:rFonts w:cstheme="minorHAnsi"/>
          <w:sz w:val="24"/>
          <w:szCs w:val="24"/>
        </w:rPr>
        <w:instrText>ADDIN CSL_CITATION {"citationItems":[{"id":"ITEM-1","itemData":{"DOI":"10.1177/0149206310380462","author":[{"dropping-particle":"Van","family":"Dierendonck","given":"Dirk","non-dropping-particle":"","parse-names":false,"suffix":""}],"container-title":"Journal of Management","id":"ITEM-1","issue":"4","issued":{"date-parts":[["2011"]]},"page":"1228-1261","title":"Servant Leadership : A Review and Synthesis","type":"article-journal","volume":"37"},"uris":["http://www.mendeley.com/documents/?uuid=73f86b9f-4940-4a0d-8214-8ea5b208c736"]}],"mendeley":{"formattedCitation":"(Dierendonck, 2011)","plainTextFormattedCitation":"(Dierendonck, 2011)","previouslyFormattedCitation":"(Dierendonck, 2011)"},"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Dierendonck, 2011)</w:t>
      </w:r>
      <w:r w:rsidRPr="005062D9">
        <w:rPr>
          <w:rFonts w:cstheme="minorHAnsi"/>
          <w:sz w:val="24"/>
          <w:szCs w:val="24"/>
        </w:rPr>
        <w:fldChar w:fldCharType="end"/>
      </w:r>
      <w:r w:rsidRPr="005062D9">
        <w:rPr>
          <w:rFonts w:cstheme="minorHAnsi"/>
          <w:sz w:val="24"/>
          <w:szCs w:val="24"/>
        </w:rPr>
        <w:t>. Whilst modern models of Servant Leadership vary, all are based on Greenleaf’s original suggestion that:</w:t>
      </w:r>
    </w:p>
    <w:p w14:paraId="7EC08B77" w14:textId="77777777" w:rsidR="00E701CB" w:rsidRPr="005062D9" w:rsidRDefault="00E701CB" w:rsidP="00E701CB">
      <w:pPr>
        <w:spacing w:line="480" w:lineRule="auto"/>
        <w:rPr>
          <w:rFonts w:cstheme="minorHAnsi"/>
          <w:sz w:val="24"/>
          <w:szCs w:val="24"/>
        </w:rPr>
      </w:pPr>
    </w:p>
    <w:p w14:paraId="3BB35D6D" w14:textId="77777777" w:rsidR="00E701CB" w:rsidRPr="005062D9" w:rsidRDefault="00E701CB" w:rsidP="00E701CB">
      <w:pPr>
        <w:spacing w:line="480" w:lineRule="auto"/>
        <w:ind w:left="720"/>
        <w:rPr>
          <w:rFonts w:cstheme="minorHAnsi"/>
          <w:sz w:val="24"/>
          <w:szCs w:val="24"/>
        </w:rPr>
      </w:pPr>
      <w:r w:rsidRPr="005062D9">
        <w:rPr>
          <w:rFonts w:cstheme="minorHAnsi"/>
          <w:sz w:val="24"/>
          <w:szCs w:val="24"/>
        </w:rPr>
        <w:t xml:space="preserve">“[Servant leadership] begins with the natural feeling that one wants to serve, to serve first. Then conscious choice brings one to aspire to lead…The difference manifests itself in the care taken by the servant—first to make sure that other people’s highest priority needs are being served. The best test . . . is: do those served grow as persons; do they, while being served, become healthier, wiser, freer, more autonomous, more likely themselves to become servants? And, what is the effect on </w:t>
      </w:r>
      <w:r w:rsidRPr="005062D9">
        <w:rPr>
          <w:rFonts w:cstheme="minorHAnsi"/>
          <w:sz w:val="24"/>
          <w:szCs w:val="24"/>
        </w:rPr>
        <w:lastRenderedPageBreak/>
        <w:t xml:space="preserve">the least privileged in society; will they benefit, or, at least, will they not be further deprived?” </w:t>
      </w:r>
      <w:r w:rsidRPr="005062D9">
        <w:rPr>
          <w:rFonts w:cstheme="minorHAnsi"/>
          <w:sz w:val="24"/>
          <w:szCs w:val="24"/>
        </w:rPr>
        <w:fldChar w:fldCharType="begin" w:fldLock="1"/>
      </w:r>
      <w:r w:rsidRPr="005062D9">
        <w:rPr>
          <w:rFonts w:cstheme="minorHAnsi"/>
          <w:sz w:val="24"/>
          <w:szCs w:val="24"/>
        </w:rPr>
        <w:instrText>ADDIN CSL_CITATION {"citationItems":[{"id":"ITEM-1","itemData":{"DOI":"2016","ISBN":"9780030224171","ISSN":"01708406","PMID":"25246403","abstract":"Leadership - Theory and Practice, by Peter G. Northouse, is reviewed.","author":[{"dropping-particle":"","family":"Northouse","given":"Peter G.","non-dropping-particle":"","parse-names":false,"suffix":""}],"edition":"7th","id":"ITEM-1","issued":{"date-parts":[["2016"]]},"number-of-pages":"521","publisher":"Sage Publishing Inc","publisher-place":"Los Angeles","title":"Leadership:Theory and Practice","type":"book"},"uris":["http://www.mendeley.com/documents/?uuid=b7c89f13-2989-4620-ba58-6c0fdfed7c70"]}],"mendeley":{"formattedCitation":"(Northouse, 2016)","manualFormatting":"(Greenleaf, 1970, cited by Northouse, 2016)","plainTextFormattedCitation":"(Northouse, 2016)","previouslyFormattedCitation":"(Northouse, 2016)"},"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Greenleaf, 1970, cited by Northouse, 2016)</w:t>
      </w:r>
      <w:r w:rsidRPr="005062D9">
        <w:rPr>
          <w:rFonts w:cstheme="minorHAnsi"/>
          <w:sz w:val="24"/>
          <w:szCs w:val="24"/>
        </w:rPr>
        <w:fldChar w:fldCharType="end"/>
      </w:r>
    </w:p>
    <w:p w14:paraId="6B13E88D" w14:textId="77777777" w:rsidR="00E701CB" w:rsidRPr="005062D9" w:rsidRDefault="00E701CB" w:rsidP="00E701CB">
      <w:pPr>
        <w:spacing w:line="480" w:lineRule="auto"/>
        <w:rPr>
          <w:rFonts w:cstheme="minorHAnsi"/>
          <w:sz w:val="24"/>
          <w:szCs w:val="24"/>
        </w:rPr>
      </w:pPr>
    </w:p>
    <w:p w14:paraId="75CD4DC6" w14:textId="77777777" w:rsidR="00E701CB" w:rsidRPr="005062D9" w:rsidRDefault="00E701CB" w:rsidP="00E701CB">
      <w:pPr>
        <w:pStyle w:val="Heading4"/>
        <w:spacing w:line="480" w:lineRule="auto"/>
        <w:rPr>
          <w:sz w:val="24"/>
          <w:szCs w:val="24"/>
        </w:rPr>
      </w:pPr>
      <w:r w:rsidRPr="005062D9">
        <w:rPr>
          <w:sz w:val="24"/>
          <w:szCs w:val="24"/>
        </w:rPr>
        <w:t xml:space="preserve">Choral Conductorship and Servant Leadership </w:t>
      </w:r>
    </w:p>
    <w:p w14:paraId="602D9C24"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Ramona Wis (2002, 2007, 2011, 2014) has pioneered the use of Servant Leadership theory to explore the role of a conductor. Unlike the other authors reviewed in this section, Wis does not limit the scope of her writing on conducting solely to choral ensembles and her work is included in this review due to the scarcity of authors publishing on the subject of choral conducting in relation to formal leadership theories, particularly within the Visionary paradigm. </w:t>
      </w:r>
    </w:p>
    <w:p w14:paraId="50CBEA9E" w14:textId="77777777" w:rsidR="00E701CB" w:rsidRPr="005062D9" w:rsidRDefault="00E701CB" w:rsidP="00E701CB">
      <w:pPr>
        <w:spacing w:line="480" w:lineRule="auto"/>
        <w:rPr>
          <w:rFonts w:cstheme="minorHAnsi"/>
          <w:sz w:val="24"/>
          <w:szCs w:val="24"/>
        </w:rPr>
      </w:pPr>
    </w:p>
    <w:p w14:paraId="39F48B90"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Like other authors on the subject of Servant Leadership, Wis does not use a formal model of servant leadership, instead using Greenleaf’s principles and relating these to specific aspects of the conductor’s role. Wis defines leadership as “influence, service, and passion”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Wis","given":"Ramona M.","non-dropping-particle":"","parse-names":false,"suffix":""}],"container-title":"Music Educators Journal","id":"ITEM-1","issue":"2","issued":{"date-parts":[["2002"]]},"page":"17-23","title":"The Conductor as Servant-Leader","type":"article-journal","volume":"89"},"uris":["http://www.mendeley.com/documents/?uuid=9a7cb660-a8f9-4761-aed1-99665cf70fbb"]}],"mendeley":{"formattedCitation":"(Wis, 2002)","manualFormatting":"(Wis, 2002, p23)","plainTextFormattedCitation":"(Wis, 2002)","previouslyFormattedCitation":"(Wis, 2002)"},"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Wis, 2002, p23)</w:t>
      </w:r>
      <w:r w:rsidRPr="005062D9">
        <w:rPr>
          <w:rFonts w:cstheme="minorHAnsi"/>
          <w:sz w:val="24"/>
          <w:szCs w:val="24"/>
        </w:rPr>
        <w:fldChar w:fldCharType="end"/>
      </w:r>
      <w:r w:rsidRPr="005062D9">
        <w:rPr>
          <w:rFonts w:cstheme="minorHAnsi"/>
          <w:sz w:val="24"/>
          <w:szCs w:val="24"/>
        </w:rPr>
        <w:t xml:space="preserve"> and identifies Servant Leadership principles as: </w:t>
      </w:r>
    </w:p>
    <w:p w14:paraId="759AD6D2" w14:textId="77777777" w:rsidR="00E701CB" w:rsidRPr="005062D9" w:rsidRDefault="00E701CB" w:rsidP="00E701CB">
      <w:pPr>
        <w:pStyle w:val="ListParagraph"/>
        <w:numPr>
          <w:ilvl w:val="0"/>
          <w:numId w:val="1"/>
        </w:numPr>
        <w:spacing w:line="480" w:lineRule="auto"/>
        <w:rPr>
          <w:rFonts w:cstheme="minorHAnsi"/>
          <w:sz w:val="24"/>
          <w:szCs w:val="24"/>
        </w:rPr>
      </w:pPr>
      <w:r w:rsidRPr="005062D9">
        <w:rPr>
          <w:rFonts w:cstheme="minorHAnsi"/>
          <w:sz w:val="24"/>
          <w:szCs w:val="24"/>
        </w:rPr>
        <w:t>Service</w:t>
      </w:r>
    </w:p>
    <w:p w14:paraId="50302961" w14:textId="77777777" w:rsidR="00E701CB" w:rsidRPr="005062D9" w:rsidRDefault="00E701CB" w:rsidP="00E701CB">
      <w:pPr>
        <w:pStyle w:val="ListParagraph"/>
        <w:numPr>
          <w:ilvl w:val="0"/>
          <w:numId w:val="1"/>
        </w:numPr>
        <w:spacing w:line="480" w:lineRule="auto"/>
        <w:rPr>
          <w:rFonts w:cstheme="minorHAnsi"/>
          <w:sz w:val="24"/>
          <w:szCs w:val="24"/>
        </w:rPr>
      </w:pPr>
      <w:r w:rsidRPr="005062D9">
        <w:rPr>
          <w:rFonts w:cstheme="minorHAnsi"/>
          <w:sz w:val="24"/>
          <w:szCs w:val="24"/>
        </w:rPr>
        <w:t>Vision</w:t>
      </w:r>
    </w:p>
    <w:p w14:paraId="62B04813" w14:textId="77777777" w:rsidR="00E701CB" w:rsidRPr="005062D9" w:rsidRDefault="00E701CB" w:rsidP="00E701CB">
      <w:pPr>
        <w:pStyle w:val="ListParagraph"/>
        <w:numPr>
          <w:ilvl w:val="0"/>
          <w:numId w:val="1"/>
        </w:numPr>
        <w:spacing w:line="480" w:lineRule="auto"/>
        <w:rPr>
          <w:rFonts w:cstheme="minorHAnsi"/>
          <w:sz w:val="24"/>
          <w:szCs w:val="24"/>
        </w:rPr>
      </w:pPr>
      <w:r w:rsidRPr="005062D9">
        <w:rPr>
          <w:rFonts w:cstheme="minorHAnsi"/>
          <w:sz w:val="24"/>
          <w:szCs w:val="24"/>
        </w:rPr>
        <w:t>Responsiveness</w:t>
      </w:r>
    </w:p>
    <w:p w14:paraId="1FC9F8F1" w14:textId="77777777" w:rsidR="00E701CB" w:rsidRPr="005062D9" w:rsidRDefault="00E701CB" w:rsidP="00E701CB">
      <w:pPr>
        <w:pStyle w:val="ListParagraph"/>
        <w:numPr>
          <w:ilvl w:val="0"/>
          <w:numId w:val="1"/>
        </w:numPr>
        <w:spacing w:line="480" w:lineRule="auto"/>
        <w:rPr>
          <w:rFonts w:cstheme="minorHAnsi"/>
          <w:sz w:val="24"/>
          <w:szCs w:val="24"/>
        </w:rPr>
      </w:pPr>
      <w:r w:rsidRPr="005062D9">
        <w:rPr>
          <w:rFonts w:cstheme="minorHAnsi"/>
          <w:sz w:val="24"/>
          <w:szCs w:val="24"/>
        </w:rPr>
        <w:t>Trust</w:t>
      </w:r>
    </w:p>
    <w:p w14:paraId="225FE894" w14:textId="77777777" w:rsidR="00E701CB" w:rsidRPr="005062D9" w:rsidRDefault="00E701CB" w:rsidP="00E701CB">
      <w:pPr>
        <w:pStyle w:val="ListParagraph"/>
        <w:numPr>
          <w:ilvl w:val="0"/>
          <w:numId w:val="1"/>
        </w:numPr>
        <w:spacing w:line="480" w:lineRule="auto"/>
        <w:rPr>
          <w:rFonts w:cstheme="minorHAnsi"/>
          <w:sz w:val="24"/>
          <w:szCs w:val="24"/>
        </w:rPr>
      </w:pPr>
      <w:r w:rsidRPr="005062D9">
        <w:rPr>
          <w:rFonts w:cstheme="minorHAnsi"/>
          <w:sz w:val="24"/>
          <w:szCs w:val="24"/>
        </w:rPr>
        <w:t>Persuasion</w:t>
      </w:r>
    </w:p>
    <w:p w14:paraId="546A43FD" w14:textId="77777777" w:rsidR="00E701CB" w:rsidRPr="005062D9" w:rsidRDefault="00E701CB" w:rsidP="00E701CB">
      <w:pPr>
        <w:pStyle w:val="ListParagraph"/>
        <w:numPr>
          <w:ilvl w:val="0"/>
          <w:numId w:val="1"/>
        </w:numPr>
        <w:spacing w:line="480" w:lineRule="auto"/>
        <w:rPr>
          <w:rFonts w:cstheme="minorHAnsi"/>
          <w:sz w:val="24"/>
          <w:szCs w:val="24"/>
        </w:rPr>
      </w:pPr>
      <w:r w:rsidRPr="005062D9">
        <w:rPr>
          <w:rFonts w:cstheme="minorHAnsi"/>
          <w:sz w:val="24"/>
          <w:szCs w:val="24"/>
        </w:rPr>
        <w:t xml:space="preserve">Character </w:t>
      </w:r>
      <w:r w:rsidRPr="005062D9">
        <w:rPr>
          <w:rFonts w:cstheme="minorHAnsi"/>
          <w:sz w:val="24"/>
          <w:szCs w:val="24"/>
        </w:rPr>
        <w:fldChar w:fldCharType="begin" w:fldLock="1"/>
      </w:r>
      <w:r w:rsidRPr="005062D9">
        <w:rPr>
          <w:rFonts w:cstheme="minorHAnsi"/>
          <w:sz w:val="24"/>
          <w:szCs w:val="24"/>
        </w:rPr>
        <w:instrText>ADDIN CSL_CITATION {"citationItems":[{"id":"ITEM-1","itemData":{"author":[{"dropping-particle":"","family":"Wis","given":"Ramona M.","non-dropping-particle":"","parse-names":false,"suffix":""}],"container-title":"Music Educators Journal","id":"ITEM-1","issue":"2","issued":{"date-parts":[["2002"]]},"page":"17-23","title":"The Conductor as Servant-Leader","type":"article-journal","volume":"89"},"uris":["http://www.mendeley.com/documents/?uuid=9a7cb660-a8f9-4761-aed1-99665cf70fbb"]}],"mendeley":{"formattedCitation":"(Wis, 2002)","manualFormatting":"(Wis, 2002, pp.21-23)","plainTextFormattedCitation":"(Wis, 2002)","previouslyFormattedCitation":"(Wis, 2002)"},"properties":{"noteIndex":0},"schema":"https://github.com/citation-style-language/schema/raw/master/csl-citation.json"}</w:instrText>
      </w:r>
      <w:r w:rsidRPr="005062D9">
        <w:rPr>
          <w:rFonts w:cstheme="minorHAnsi"/>
          <w:sz w:val="24"/>
          <w:szCs w:val="24"/>
        </w:rPr>
        <w:fldChar w:fldCharType="separate"/>
      </w:r>
      <w:r w:rsidRPr="005062D9">
        <w:rPr>
          <w:rFonts w:cstheme="minorHAnsi"/>
          <w:noProof/>
          <w:sz w:val="24"/>
          <w:szCs w:val="24"/>
        </w:rPr>
        <w:t>(Wis, 2002, pp.21-23)</w:t>
      </w:r>
      <w:r w:rsidRPr="005062D9">
        <w:rPr>
          <w:rFonts w:cstheme="minorHAnsi"/>
          <w:sz w:val="24"/>
          <w:szCs w:val="24"/>
        </w:rPr>
        <w:fldChar w:fldCharType="end"/>
      </w:r>
    </w:p>
    <w:p w14:paraId="0BBF3308" w14:textId="77777777" w:rsidR="00E701CB" w:rsidRPr="005062D9" w:rsidRDefault="00E701CB" w:rsidP="00E701CB">
      <w:pPr>
        <w:spacing w:line="480" w:lineRule="auto"/>
        <w:rPr>
          <w:rFonts w:cstheme="minorHAnsi"/>
          <w:sz w:val="24"/>
          <w:szCs w:val="24"/>
        </w:rPr>
      </w:pPr>
    </w:p>
    <w:p w14:paraId="41155F85" w14:textId="77777777" w:rsidR="00E701CB" w:rsidRPr="005062D9" w:rsidRDefault="00E701CB" w:rsidP="00E701CB">
      <w:pPr>
        <w:spacing w:line="480" w:lineRule="auto"/>
        <w:rPr>
          <w:rFonts w:cstheme="minorHAnsi"/>
          <w:sz w:val="24"/>
          <w:szCs w:val="24"/>
        </w:rPr>
      </w:pPr>
      <w:r w:rsidRPr="005062D9">
        <w:rPr>
          <w:rFonts w:cstheme="minorHAnsi"/>
          <w:sz w:val="24"/>
          <w:szCs w:val="24"/>
        </w:rPr>
        <w:lastRenderedPageBreak/>
        <w:t xml:space="preserve">Again, Wis focuses on the conductor’s role in education although, like Armstrong &amp; Armstrong, her use of a leadership theory that focuses on the followers allows her to provide an insight into the conductor’s role in a broader sense than an educational perspective would allow. </w:t>
      </w:r>
    </w:p>
    <w:p w14:paraId="6BFE5232" w14:textId="77777777" w:rsidR="00E701CB" w:rsidRPr="005062D9" w:rsidRDefault="00E701CB" w:rsidP="00E701CB">
      <w:pPr>
        <w:spacing w:line="480" w:lineRule="auto"/>
        <w:rPr>
          <w:rFonts w:cstheme="minorHAnsi"/>
          <w:sz w:val="24"/>
          <w:szCs w:val="24"/>
        </w:rPr>
      </w:pPr>
    </w:p>
    <w:p w14:paraId="16A4430D" w14:textId="77777777" w:rsidR="00E701CB" w:rsidRPr="005062D9" w:rsidRDefault="00E701CB" w:rsidP="00E701CB">
      <w:pPr>
        <w:spacing w:line="480" w:lineRule="auto"/>
        <w:rPr>
          <w:rFonts w:cstheme="minorHAnsi"/>
          <w:sz w:val="24"/>
          <w:szCs w:val="24"/>
        </w:rPr>
      </w:pPr>
      <w:r w:rsidRPr="005062D9">
        <w:rPr>
          <w:rFonts w:cstheme="minorHAnsi"/>
          <w:sz w:val="24"/>
          <w:szCs w:val="24"/>
        </w:rPr>
        <w:t xml:space="preserve">Servant Leadership is a theory </w:t>
      </w:r>
      <w:r>
        <w:rPr>
          <w:rFonts w:cstheme="minorHAnsi"/>
          <w:sz w:val="24"/>
          <w:szCs w:val="24"/>
        </w:rPr>
        <w:t>that</w:t>
      </w:r>
      <w:r w:rsidRPr="005062D9">
        <w:rPr>
          <w:rFonts w:cstheme="minorHAnsi"/>
          <w:sz w:val="24"/>
          <w:szCs w:val="24"/>
        </w:rPr>
        <w:t xml:space="preserve"> is still in development and therefore research using this theory to examine conducting is understandably scarce. Wis’ work does however provide a promising starting point for further research in this area. </w:t>
      </w:r>
    </w:p>
    <w:p w14:paraId="36ACF901" w14:textId="77777777" w:rsidR="00E701CB" w:rsidRPr="005062D9" w:rsidRDefault="00E701CB" w:rsidP="00E701CB">
      <w:pPr>
        <w:spacing w:line="480" w:lineRule="auto"/>
        <w:ind w:firstLine="720"/>
        <w:rPr>
          <w:rFonts w:cstheme="minorHAnsi"/>
          <w:color w:val="FF0000"/>
          <w:sz w:val="24"/>
          <w:szCs w:val="24"/>
        </w:rPr>
      </w:pPr>
    </w:p>
    <w:p w14:paraId="24D96672" w14:textId="77777777" w:rsidR="00E701CB" w:rsidRPr="005062D9" w:rsidRDefault="00E701CB" w:rsidP="00E701CB">
      <w:pPr>
        <w:pStyle w:val="Heading2"/>
        <w:numPr>
          <w:ilvl w:val="2"/>
          <w:numId w:val="4"/>
        </w:numPr>
        <w:tabs>
          <w:tab w:val="num" w:pos="360"/>
        </w:tabs>
        <w:spacing w:line="480" w:lineRule="auto"/>
        <w:ind w:left="709" w:firstLine="0"/>
        <w:rPr>
          <w:szCs w:val="28"/>
        </w:rPr>
      </w:pPr>
      <w:r w:rsidRPr="005062D9">
        <w:rPr>
          <w:szCs w:val="28"/>
        </w:rPr>
        <w:t>Organic Leadership</w:t>
      </w:r>
    </w:p>
    <w:p w14:paraId="433BD70A" w14:textId="77777777" w:rsidR="00E701CB" w:rsidRPr="005062D9" w:rsidRDefault="00E701CB" w:rsidP="00E701CB">
      <w:pPr>
        <w:spacing w:line="480" w:lineRule="auto"/>
        <w:rPr>
          <w:sz w:val="24"/>
          <w:szCs w:val="24"/>
        </w:rPr>
      </w:pPr>
      <w:r w:rsidRPr="005062D9">
        <w:rPr>
          <w:rFonts w:cstheme="minorHAnsi"/>
          <w:sz w:val="24"/>
          <w:szCs w:val="24"/>
        </w:rPr>
        <w:t xml:space="preserve">Similarly to Classical Leadership, the use of the Organic Leadership paradigm as a lens for examining choral conductorship is not common in (if not absent from) the literature. This may be due to the fact that conducting has traditionally been viewed as being enacted by a single person who influences the music making act. In contrast to this, </w:t>
      </w:r>
      <w:r w:rsidRPr="005062D9">
        <w:rPr>
          <w:sz w:val="24"/>
          <w:szCs w:val="24"/>
        </w:rPr>
        <w:t xml:space="preserve">Organic Leadership allows for the use of multiple leaders arising from the group’s/project’s needs at any given time. There are relatively few choirs operating without a designated conductor as compared to those that employ a single person to fulfil this role. </w:t>
      </w:r>
    </w:p>
    <w:p w14:paraId="69B57A3D" w14:textId="77777777" w:rsidR="00E701CB" w:rsidRPr="005062D9" w:rsidRDefault="00E701CB" w:rsidP="00E701CB">
      <w:pPr>
        <w:spacing w:line="480" w:lineRule="auto"/>
        <w:rPr>
          <w:sz w:val="24"/>
          <w:szCs w:val="24"/>
        </w:rPr>
      </w:pPr>
    </w:p>
    <w:p w14:paraId="721F6DAB" w14:textId="77777777" w:rsidR="00E701CB" w:rsidRPr="005062D9" w:rsidRDefault="00E701CB" w:rsidP="00E701CB">
      <w:pPr>
        <w:spacing w:line="480" w:lineRule="auto"/>
        <w:rPr>
          <w:sz w:val="24"/>
          <w:szCs w:val="24"/>
        </w:rPr>
      </w:pPr>
      <w:r w:rsidRPr="005062D9">
        <w:rPr>
          <w:sz w:val="24"/>
          <w:szCs w:val="24"/>
        </w:rPr>
        <w:t xml:space="preserve">It is of course true that some ensembles can and do operate successfully within a leaderless model </w:t>
      </w:r>
      <w:r w:rsidRPr="005062D9">
        <w:rPr>
          <w:sz w:val="24"/>
          <w:szCs w:val="24"/>
        </w:rPr>
        <w:fldChar w:fldCharType="begin" w:fldLock="1"/>
      </w:r>
      <w:r w:rsidRPr="005062D9">
        <w:rPr>
          <w:sz w:val="24"/>
          <w:szCs w:val="24"/>
        </w:rPr>
        <w:instrText>ADDIN CSL_CITATION {"citationItems":[{"id":"ITEM-1","itemData":{"DOI":"10.1108/TPM-09-2016-0041","ISSN":"13527592","abstract":"Purpose: Coordination of group activity is rarely more important than in a singing group that has no designated conductor. This paper aims to explore the group dynamics in an 11-man singing group whose members, all over 60, have without exception occupied senior leadership positions in their working careers. The study arose because responses to a wider research study revealed interesting perceptions of leadership issues in the group. Design/methodology/approach: All the members participated in semi-structured interviews and interpretative phenomenological analysis of the responses was used to process the responses. This enabled the identification of practices that support the group’s success and illustrated how this group of practiced “leaders” respond to a (relatively) conductorless situation. Findings: It was confirmed that the group exhibits several characteristics of self-managed teams and string quartets. All members felt empowered to take a lead, although their backgrounds might have predisposed them to take such initiatives anyway. But the long-serving female accompanist is, by virtue inter alia of her superior musicianship, which appears to overcome any gender bias, in many respects the de facto leader. In performance, the singers synchronize their singing in response to cues from each other, but this could work better if given more specific attention. Originality/value: Whereas conducted choirs have been extensively studied, such a self-managed group of amateur singers, all of whom are accustomed to leading in their working careers, has apparently not been studied. This study sheds some light on techniques for overcoming the challenges of creating quality performance in such a group and insights for similar groups, not necessarily musical, are identified.","author":[{"dropping-particle":"","family":"Page-Shipp","given":"Roy","non-dropping-particle":"","parse-names":false,"suffix":""},{"dropping-particle":"","family":"Joseph","given":"Dawn","non-dropping-particle":"","parse-names":false,"suffix":""},{"dropping-particle":"","family":"Niekerk","given":"Caroline","non-dropping-particle":"van","parse-names":false,"suffix":""}],"container-title":"Team Performance Management","id":"ITEM-1","issue":"5-6","issued":{"date-parts":[["2018"]]},"page":"331-346","title":"Conductorless singing group: a particular kind of self-managed team?","type":"article-journal","volume":"24"},"uris":["http://www.mendeley.com/documents/?uuid=895e0039-e469-43a3-8189-5cd6f040b7d9"]},{"id":"ITEM-2","itemData":{"DOI":"10.1353/sof.2007.0100","ISSN":"0037-7732","abstract":"Using a qualitative approach, I study two processes of intraorganizational cooperation and coordination - control and trust - in creative organizations. Specifically, I analyze the complex nature of trust-control relationships in Orpheus orchestra, the world's largest contemporary conductorless orchestra. I discuss how it rehearses and performs without a baton holder and benefits from the creativity of all musicians. This study supports the duality perspective of trust-control relationships. While competence trust and goodwill trust enable musicians to participate in organizational decision-making and be creative, it is behavioral, input, output and social control strategies that facilitate the development of trust and help ensure the orchestra's long-term success. Trust-control duality allows Orpheus to achieve \"optimal distinctiveness,\" which aligns creativity and artistic freedoms with the goals of economic stability. CR  - Copyright &amp;#169; 2007 Social Forces, University of North Carolina Press","author":[{"dropping-particle":"","family":"Khodyakov","given":"D. M.","non-dropping-particle":"","parse-names":false,"suffix":""}],"container-title":"Social Forces","id":"ITEM-2","issue":"1","issued":{"date-parts":[["2007"]]},"page":"1-22","title":"The Complexity of Trust-Control Relationships in Creative Organizations: Insights From a Qualitative Analysis of a Conductorless Orchestra","type":"article-journal","volume":"86"},"uris":["http://www.mendeley.com/documents/?uuid=82a97a10-f430-4855-833b-6c0e72d410c1"]}],"mendeley":{"formattedCitation":"(Khodyakov, 2007; Page-Shipp et al., 2018)","plainTextFormattedCitation":"(Khodyakov, 2007; Page-Shipp et al., 2018)","previouslyFormattedCitation":"(Khodyakov, 2007; Page-Shipp et al., 2018)"},"properties":{"noteIndex":0},"schema":"https://github.com/citation-style-language/schema/raw/master/csl-citation.json"}</w:instrText>
      </w:r>
      <w:r w:rsidRPr="005062D9">
        <w:rPr>
          <w:sz w:val="24"/>
          <w:szCs w:val="24"/>
        </w:rPr>
        <w:fldChar w:fldCharType="separate"/>
      </w:r>
      <w:r w:rsidRPr="005062D9">
        <w:rPr>
          <w:noProof/>
          <w:sz w:val="24"/>
          <w:szCs w:val="24"/>
        </w:rPr>
        <w:t>(Khodyakov, 2007; Page-Shipp et al., 2018)</w:t>
      </w:r>
      <w:r w:rsidRPr="005062D9">
        <w:rPr>
          <w:sz w:val="24"/>
          <w:szCs w:val="24"/>
        </w:rPr>
        <w:fldChar w:fldCharType="end"/>
      </w:r>
      <w:r w:rsidRPr="005062D9">
        <w:rPr>
          <w:sz w:val="24"/>
          <w:szCs w:val="24"/>
        </w:rPr>
        <w:t xml:space="preserve">. It is also true however that, on closer inspection, these conductorless ensembles employ control mechanisms which amount to delegating leadership to a single person as opposed to organic leadership. Based in New </w:t>
      </w:r>
      <w:r w:rsidRPr="005062D9">
        <w:rPr>
          <w:sz w:val="24"/>
          <w:szCs w:val="24"/>
        </w:rPr>
        <w:lastRenderedPageBreak/>
        <w:t xml:space="preserve">York, the world’s largest conductorless orchestra, The Orpheus Orchestra operates with “no hierarchical control, [however] Orpheus uses various control strategies. One of them is a system of seating position rotation on a piece-by-piece basis that provides everyone with an opportunity to lead the orchestra” </w:t>
      </w:r>
      <w:r w:rsidRPr="005062D9">
        <w:rPr>
          <w:sz w:val="24"/>
          <w:szCs w:val="24"/>
        </w:rPr>
        <w:fldChar w:fldCharType="begin" w:fldLock="1"/>
      </w:r>
      <w:r w:rsidRPr="005062D9">
        <w:rPr>
          <w:sz w:val="24"/>
          <w:szCs w:val="24"/>
        </w:rPr>
        <w:instrText>ADDIN CSL_CITATION {"citationItems":[{"id":"ITEM-1","itemData":{"DOI":"10.1353/sof.2007.0100","ISSN":"0037-7732","abstract":"Using a qualitative approach, I study two processes of intraorganizational cooperation and coordination - control and trust - in creative organizations. Specifically, I analyze the complex nature of trust-control relationships in Orpheus orchestra, the world's largest contemporary conductorless orchestra. I discuss how it rehearses and performs without a baton holder and benefits from the creativity of all musicians. This study supports the duality perspective of trust-control relationships. While competence trust and goodwill trust enable musicians to participate in organizational decision-making and be creative, it is behavioral, input, output and social control strategies that facilitate the development of trust and help ensure the orchestra's long-term success. Trust-control duality allows Orpheus to achieve \"optimal distinctiveness,\" which aligns creativity and artistic freedoms with the goals of economic stability. CR  - Copyright &amp;#169; 2007 Social Forces, University of North Carolina Press","author":[{"dropping-particle":"","family":"Khodyakov","given":"D. M.","non-dropping-particle":"","parse-names":false,"suffix":""}],"container-title":"Social Forces","id":"ITEM-1","issue":"1","issued":{"date-parts":[["2007"]]},"page":"1-22","title":"The Complexity of Trust-Control Relationships in Creative Organizations: Insights From a Qualitative Analysis of a Conductorless Orchestra","type":"article-journal","volume":"86"},"uris":["http://www.mendeley.com/documents/?uuid=82a97a10-f430-4855-833b-6c0e72d410c1"]}],"mendeley":{"formattedCitation":"(Khodyakov, 2007)","manualFormatting":"(Khodyakov, 2007, p.10)","plainTextFormattedCitation":"(Khodyakov, 2007)","previouslyFormattedCitation":"(Khodyakov, 2007)"},"properties":{"noteIndex":0},"schema":"https://github.com/citation-style-language/schema/raw/master/csl-citation.json"}</w:instrText>
      </w:r>
      <w:r w:rsidRPr="005062D9">
        <w:rPr>
          <w:sz w:val="24"/>
          <w:szCs w:val="24"/>
        </w:rPr>
        <w:fldChar w:fldCharType="separate"/>
      </w:r>
      <w:r w:rsidRPr="005062D9">
        <w:rPr>
          <w:noProof/>
          <w:sz w:val="24"/>
          <w:szCs w:val="24"/>
        </w:rPr>
        <w:t>(Khodyakov, 2007, p.10)</w:t>
      </w:r>
      <w:r w:rsidRPr="005062D9">
        <w:rPr>
          <w:sz w:val="24"/>
          <w:szCs w:val="24"/>
        </w:rPr>
        <w:fldChar w:fldCharType="end"/>
      </w:r>
      <w:r w:rsidRPr="005062D9">
        <w:rPr>
          <w:sz w:val="24"/>
          <w:szCs w:val="24"/>
        </w:rPr>
        <w:t xml:space="preserve">. This group is therefore not truly using Organic Leadership in that the role of leader is given to members on a rotational basis, not on the basis of the group needing the member’s particular expertise at any given time. The process is democratic, but not organically generated. </w:t>
      </w:r>
    </w:p>
    <w:p w14:paraId="3ABF2E76" w14:textId="77777777" w:rsidR="00E701CB" w:rsidRPr="005062D9" w:rsidRDefault="00E701CB" w:rsidP="00E701CB">
      <w:pPr>
        <w:spacing w:line="480" w:lineRule="auto"/>
        <w:rPr>
          <w:sz w:val="24"/>
          <w:szCs w:val="24"/>
        </w:rPr>
      </w:pPr>
    </w:p>
    <w:p w14:paraId="536629BA" w14:textId="77777777" w:rsidR="00E701CB" w:rsidRPr="005062D9" w:rsidRDefault="00E701CB" w:rsidP="00E701CB">
      <w:pPr>
        <w:spacing w:line="480" w:lineRule="auto"/>
        <w:rPr>
          <w:sz w:val="24"/>
          <w:szCs w:val="24"/>
        </w:rPr>
      </w:pPr>
      <w:r w:rsidRPr="005062D9">
        <w:rPr>
          <w:sz w:val="24"/>
          <w:szCs w:val="24"/>
        </w:rPr>
        <w:t xml:space="preserve">The finding that leaderless groups delegate control to a de-facto leader has also been found by Page-Shipp et al. who found in their study on an 11-man, conductorless singing group that </w:t>
      </w:r>
    </w:p>
    <w:p w14:paraId="115B9BA4" w14:textId="77777777" w:rsidR="00E701CB" w:rsidRPr="005062D9" w:rsidRDefault="00E701CB" w:rsidP="00E701CB">
      <w:pPr>
        <w:spacing w:line="480" w:lineRule="auto"/>
        <w:ind w:left="720"/>
        <w:rPr>
          <w:sz w:val="24"/>
          <w:szCs w:val="24"/>
        </w:rPr>
      </w:pPr>
      <w:r w:rsidRPr="005062D9">
        <w:rPr>
          <w:sz w:val="24"/>
          <w:szCs w:val="24"/>
        </w:rPr>
        <w:t xml:space="preserve">“Leadership roles…are not well defined in this group, but singing members all defer to the musicality and technical insight of the Accompanist, who thus qualifies de facto as the undisputed, if informal, Musical Director as well as voice coach, repetiteur and major influence in repertoire selection” </w:t>
      </w:r>
      <w:r w:rsidRPr="005062D9">
        <w:rPr>
          <w:sz w:val="24"/>
          <w:szCs w:val="24"/>
        </w:rPr>
        <w:fldChar w:fldCharType="begin" w:fldLock="1"/>
      </w:r>
      <w:r w:rsidRPr="005062D9">
        <w:rPr>
          <w:sz w:val="24"/>
          <w:szCs w:val="24"/>
        </w:rPr>
        <w:instrText>ADDIN CSL_CITATION {"citationItems":[{"id":"ITEM-1","itemData":{"DOI":"10.1108/TPM-09-2016-0041","ISSN":"13527592","abstract":"Purpose: Coordination of group activity is rarely more important than in a singing group that has no designated conductor. This paper aims to explore the group dynamics in an 11-man singing group whose members, all over 60, have without exception occupied senior leadership positions in their working careers. The study arose because responses to a wider research study revealed interesting perceptions of leadership issues in the group. Design/methodology/approach: All the members participated in semi-structured interviews and interpretative phenomenological analysis of the responses was used to process the responses. This enabled the identification of practices that support the group’s success and illustrated how this group of practiced “leaders” respond to a (relatively) conductorless situation. Findings: It was confirmed that the group exhibits several characteristics of self-managed teams and string quartets. All members felt empowered to take a lead, although their backgrounds might have predisposed them to take such initiatives anyway. But the long-serving female accompanist is, by virtue inter alia of her superior musicianship, which appears to overcome any gender bias, in many respects the de facto leader. In performance, the singers synchronize their singing in response to cues from each other, but this could work better if given more specific attention. Originality/value: Whereas conducted choirs have been extensively studied, such a self-managed group of amateur singers, all of whom are accustomed to leading in their working careers, has apparently not been studied. This study sheds some light on techniques for overcoming the challenges of creating quality performance in such a group and insights for similar groups, not necessarily musical, are identified.","author":[{"dropping-particle":"","family":"Page-Shipp","given":"Roy","non-dropping-particle":"","parse-names":false,"suffix":""},{"dropping-particle":"","family":"Joseph","given":"Dawn","non-dropping-particle":"","parse-names":false,"suffix":""},{"dropping-particle":"","family":"Niekerk","given":"Caroline","non-dropping-particle":"van","parse-names":false,"suffix":""}],"container-title":"Team Performance Management","id":"ITEM-1","issue":"5-6","issued":{"date-parts":[["2018"]]},"page":"331-346","title":"Conductorless singing group: a particular kind of self-managed team?","type":"article-journal","volume":"24"},"uris":["http://www.mendeley.com/documents/?uuid=895e0039-e469-43a3-8189-5cd6f040b7d9"]}],"mendeley":{"formattedCitation":"(Page-Shipp et al., 2018)","manualFormatting":"(Page-Shipp et al., 2018, p.338)","plainTextFormattedCitation":"(Page-Shipp et al., 2018)","previouslyFormattedCitation":"(Page-Shipp et al., 2018)"},"properties":{"noteIndex":0},"schema":"https://github.com/citation-style-language/schema/raw/master/csl-citation.json"}</w:instrText>
      </w:r>
      <w:r w:rsidRPr="005062D9">
        <w:rPr>
          <w:sz w:val="24"/>
          <w:szCs w:val="24"/>
        </w:rPr>
        <w:fldChar w:fldCharType="separate"/>
      </w:r>
      <w:r w:rsidRPr="005062D9">
        <w:rPr>
          <w:noProof/>
          <w:sz w:val="24"/>
          <w:szCs w:val="24"/>
        </w:rPr>
        <w:t>(Page-Shipp et al., 2018, p.338)</w:t>
      </w:r>
      <w:r w:rsidRPr="005062D9">
        <w:rPr>
          <w:sz w:val="24"/>
          <w:szCs w:val="24"/>
        </w:rPr>
        <w:fldChar w:fldCharType="end"/>
      </w:r>
      <w:r w:rsidRPr="005062D9">
        <w:rPr>
          <w:sz w:val="24"/>
          <w:szCs w:val="24"/>
        </w:rPr>
        <w:t xml:space="preserve">. </w:t>
      </w:r>
    </w:p>
    <w:p w14:paraId="026E989B" w14:textId="77777777" w:rsidR="00E701CB" w:rsidRPr="005062D9" w:rsidRDefault="00E701CB" w:rsidP="00E701CB">
      <w:pPr>
        <w:spacing w:line="480" w:lineRule="auto"/>
        <w:rPr>
          <w:sz w:val="24"/>
          <w:szCs w:val="24"/>
        </w:rPr>
      </w:pPr>
      <w:r w:rsidRPr="005062D9">
        <w:rPr>
          <w:sz w:val="24"/>
          <w:szCs w:val="24"/>
        </w:rPr>
        <w:t xml:space="preserve">In this case leadership </w:t>
      </w:r>
      <w:r w:rsidRPr="005062D9">
        <w:rPr>
          <w:i/>
          <w:iCs/>
          <w:sz w:val="24"/>
          <w:szCs w:val="24"/>
        </w:rPr>
        <w:t>has</w:t>
      </w:r>
      <w:r w:rsidRPr="005062D9">
        <w:rPr>
          <w:sz w:val="24"/>
          <w:szCs w:val="24"/>
        </w:rPr>
        <w:t xml:space="preserve"> been designated organically, however it is not the case that the group operates in a way that would allow for other leaders to take control of the group from the accompanist as this person has become the “undisputed” leader of the group. </w:t>
      </w:r>
    </w:p>
    <w:p w14:paraId="67E1245C" w14:textId="77777777" w:rsidR="00E701CB" w:rsidRPr="005062D9" w:rsidRDefault="00E701CB" w:rsidP="00E701CB">
      <w:pPr>
        <w:spacing w:line="480" w:lineRule="auto"/>
        <w:rPr>
          <w:sz w:val="24"/>
          <w:szCs w:val="24"/>
        </w:rPr>
      </w:pPr>
    </w:p>
    <w:p w14:paraId="433CC427" w14:textId="77777777" w:rsidR="00E701CB" w:rsidRPr="005062D9" w:rsidRDefault="00E701CB" w:rsidP="00E701CB">
      <w:pPr>
        <w:spacing w:line="480" w:lineRule="auto"/>
        <w:rPr>
          <w:sz w:val="24"/>
          <w:szCs w:val="24"/>
        </w:rPr>
      </w:pPr>
      <w:r w:rsidRPr="005062D9">
        <w:rPr>
          <w:sz w:val="24"/>
          <w:szCs w:val="24"/>
        </w:rPr>
        <w:t xml:space="preserve">Whilst it therefore is true that studies have identified that some ensembles do operate without an officially designated leader, research in this area is scarce. Additionally, the </w:t>
      </w:r>
      <w:r w:rsidRPr="005062D9">
        <w:rPr>
          <w:sz w:val="24"/>
          <w:szCs w:val="24"/>
        </w:rPr>
        <w:lastRenderedPageBreak/>
        <w:t xml:space="preserve">literature that is available suggests that even within these ensembles, leadership is in fact delegated to a single person as opposed to organically moving within the organisation to those most suitable to fulfil a part of the leadership role at any given time. Finally, it has also been noted that whilst these ensembles avoid dictatorial leadership, a consequence of this is reduced efficiency </w:t>
      </w:r>
      <w:r w:rsidRPr="005062D9">
        <w:rPr>
          <w:sz w:val="24"/>
          <w:szCs w:val="24"/>
        </w:rPr>
        <w:fldChar w:fldCharType="begin" w:fldLock="1"/>
      </w:r>
      <w:r w:rsidRPr="005062D9">
        <w:rPr>
          <w:sz w:val="24"/>
          <w:szCs w:val="24"/>
        </w:rPr>
        <w:instrText>ADDIN CSL_CITATION {"citationItems":[{"id":"ITEM-1","itemData":{"author":[{"dropping-particle":"","family":"Ludwa","given":"Chris","non-dropping-particle":"","parse-names":false,"suffix":""}],"id":"ITEM-1","issued":{"date-parts":[["2012"]]},"number-of-pages":"100","publisher":"Indiana university","title":"Assessing the Leadership Potential of Choral Conductors","type":"thesis"},"uris":["http://www.mendeley.com/documents/?uuid=c10e70e4-9eea-4649-9efc-d194bf46b224"]}],"mendeley":{"formattedCitation":"(Ludwa, 2012)","plainTextFormattedCitation":"(Ludwa, 2012)","previouslyFormattedCitation":"(Ludwa, 2012)"},"properties":{"noteIndex":0},"schema":"https://github.com/citation-style-language/schema/raw/master/csl-citation.json"}</w:instrText>
      </w:r>
      <w:r w:rsidRPr="005062D9">
        <w:rPr>
          <w:sz w:val="24"/>
          <w:szCs w:val="24"/>
        </w:rPr>
        <w:fldChar w:fldCharType="separate"/>
      </w:r>
      <w:r w:rsidRPr="005062D9">
        <w:rPr>
          <w:noProof/>
          <w:sz w:val="24"/>
          <w:szCs w:val="24"/>
        </w:rPr>
        <w:t>(Ludwa, 2012)</w:t>
      </w:r>
      <w:r w:rsidRPr="005062D9">
        <w:rPr>
          <w:sz w:val="24"/>
          <w:szCs w:val="24"/>
        </w:rPr>
        <w:fldChar w:fldCharType="end"/>
      </w:r>
      <w:r w:rsidRPr="005062D9">
        <w:rPr>
          <w:sz w:val="24"/>
          <w:szCs w:val="24"/>
        </w:rPr>
        <w:t xml:space="preserve">. It is therefore unsurprising that very few scholars have employed the use of the organic paradigm in studying choral conductorship, in spite of the existence of choral groups operating within this paradigm. </w:t>
      </w:r>
    </w:p>
    <w:p w14:paraId="0D3DD7C6" w14:textId="77777777" w:rsidR="00E701CB" w:rsidRPr="005062D9" w:rsidRDefault="00E701CB" w:rsidP="00E701CB">
      <w:pPr>
        <w:spacing w:line="480" w:lineRule="auto"/>
        <w:rPr>
          <w:rFonts w:cstheme="minorHAnsi"/>
          <w:color w:val="FF0000"/>
          <w:sz w:val="24"/>
          <w:szCs w:val="24"/>
        </w:rPr>
      </w:pPr>
    </w:p>
    <w:p w14:paraId="188B84F9" w14:textId="77777777" w:rsidR="00E701CB" w:rsidRPr="005062D9" w:rsidRDefault="00E701CB" w:rsidP="00E701CB">
      <w:pPr>
        <w:pStyle w:val="Heading1"/>
        <w:spacing w:line="480" w:lineRule="auto"/>
        <w:rPr>
          <w:sz w:val="36"/>
          <w:szCs w:val="36"/>
        </w:rPr>
      </w:pPr>
      <w:r w:rsidRPr="005062D9">
        <w:rPr>
          <w:sz w:val="36"/>
          <w:szCs w:val="36"/>
        </w:rPr>
        <w:t xml:space="preserve">4.5 Conclusions </w:t>
      </w:r>
    </w:p>
    <w:p w14:paraId="3B790738" w14:textId="77777777" w:rsidR="00E701CB" w:rsidRPr="005062D9" w:rsidRDefault="00E701CB" w:rsidP="00E701CB">
      <w:pPr>
        <w:spacing w:line="480" w:lineRule="auto"/>
        <w:rPr>
          <w:sz w:val="24"/>
          <w:szCs w:val="24"/>
        </w:rPr>
      </w:pPr>
      <w:r w:rsidRPr="005062D9">
        <w:rPr>
          <w:sz w:val="24"/>
          <w:szCs w:val="24"/>
        </w:rPr>
        <w:t xml:space="preserve">Although much scholarly choral research views conductors as educators, there is a recent but significant precedent for studying choral conducting through a leadership lens. </w:t>
      </w:r>
    </w:p>
    <w:p w14:paraId="2D16C31D" w14:textId="77777777" w:rsidR="00E701CB" w:rsidRPr="005062D9" w:rsidRDefault="00E701CB" w:rsidP="00E701CB">
      <w:pPr>
        <w:spacing w:line="480" w:lineRule="auto"/>
        <w:rPr>
          <w:sz w:val="24"/>
          <w:szCs w:val="24"/>
        </w:rPr>
      </w:pPr>
    </w:p>
    <w:p w14:paraId="5D480C38" w14:textId="77777777" w:rsidR="00E701CB" w:rsidRPr="005062D9" w:rsidRDefault="00E701CB" w:rsidP="00E701CB">
      <w:pPr>
        <w:spacing w:line="480" w:lineRule="auto"/>
        <w:rPr>
          <w:sz w:val="24"/>
          <w:szCs w:val="24"/>
        </w:rPr>
      </w:pPr>
      <w:r w:rsidRPr="005062D9">
        <w:rPr>
          <w:sz w:val="24"/>
          <w:szCs w:val="24"/>
        </w:rPr>
        <w:t xml:space="preserve">The leadership literature can be divided into four paradigms: Classical; Transactional; Visionary; and Organic. Early theories of leadership which fall under the Classical paradigm such as “Great Man Theory” </w:t>
      </w:r>
      <w:r w:rsidRPr="005062D9">
        <w:rPr>
          <w:sz w:val="24"/>
          <w:szCs w:val="24"/>
        </w:rPr>
        <w:fldChar w:fldCharType="begin" w:fldLock="1"/>
      </w:r>
      <w:r w:rsidRPr="005062D9">
        <w:rPr>
          <w:sz w:val="24"/>
          <w:szCs w:val="24"/>
        </w:rPr>
        <w:instrText>ADDIN CSL_CITATION {"citationItems":[{"id":"ITEM-1","itemData":{"DOI":"10.1177/1742715015571392","ISBN":"1742715015571","ISSN":"17427169","abstract":"Contemporary surveys of leadership scholarship will occasionally mention the Great Man theory before moving on to more rigorous academic categories. Less a theory than a statement of faith, the Great Man theory does not fit into the rigorous scholarly theory and research that makes up the contemporary canon of leadership discourse. My goal in this article is to treat the Great Man theory seriously and to present a fuller notion of the theory. My intent is not to offer a defense of the theory or to ''redeem'' Thomas Carlyle as a leadership theorist. Rather, I will add a hitherto unacknowledged dimension: the element of Freudian psychology. In Freud's case, the Great Man was articulated not a moral proscription for how to act, but rather an analytic description of the elemental forces that lead people to seek heroes. The article suggests that the Great Man theory is worth considering because of its contemporary relevance. To consider the theory in full, however, Freud's work on leadership needs to be examined alongside that of Carlyle. It is Freud's description of the impulses that drive us toward authority figures, more than Carlyle's proselytizing for hero worship that can, and should offer valuable insights into how we—scholars, observers, and participants in the business world—react to corporate saviors.","author":[{"dropping-particle":"","family":"Spector","given":"Bert Alan","non-dropping-particle":"","parse-names":false,"suffix":""}],"container-title":"Leadership","id":"ITEM-1","issue":"2","issued":{"date-parts":[["2014"]]},"page":"250-260","title":"Carlyle, Freud, and the Great Man Theory more fully considered","type":"article-journal","volume":"12"},"uris":["http://www.mendeley.com/documents/?uuid=f862ce9d-46c0-4d72-ab6c-4dcea95071d2"]}],"mendeley":{"formattedCitation":"(Spector, 2014)","plainTextFormattedCitation":"(Spector, 2014)","previouslyFormattedCitation":"(Spector, 2014)"},"properties":{"noteIndex":0},"schema":"https://github.com/citation-style-language/schema/raw/master/csl-citation.json"}</w:instrText>
      </w:r>
      <w:r w:rsidRPr="005062D9">
        <w:rPr>
          <w:sz w:val="24"/>
          <w:szCs w:val="24"/>
        </w:rPr>
        <w:fldChar w:fldCharType="separate"/>
      </w:r>
      <w:r w:rsidRPr="005062D9">
        <w:rPr>
          <w:noProof/>
          <w:sz w:val="24"/>
          <w:szCs w:val="24"/>
        </w:rPr>
        <w:t>(Spector, 2014)</w:t>
      </w:r>
      <w:r w:rsidRPr="005062D9">
        <w:rPr>
          <w:sz w:val="24"/>
          <w:szCs w:val="24"/>
        </w:rPr>
        <w:fldChar w:fldCharType="end"/>
      </w:r>
      <w:r w:rsidRPr="005062D9">
        <w:rPr>
          <w:sz w:val="24"/>
          <w:szCs w:val="24"/>
        </w:rPr>
        <w:t xml:space="preserve"> are limited in scope and are seldom,  if ever, used in examining choral conducting today. Theories falling under Transactional and Visionary paradigms are of more use as frameworks for examining choral conducting and Bass’ Full Range Leadership Model which incorporates both Transactional and Transformational factors (i.e. both the Transactional and Visionary paradigms) has been used successfully by researchers to examine choral leadership. Although recent leadership literature explores leadership from an Organic perspective, this paradigm removes the single locus of leadership from the situation and is therefore perhaps not as appropriate for </w:t>
      </w:r>
      <w:r w:rsidRPr="005062D9">
        <w:rPr>
          <w:sz w:val="24"/>
          <w:szCs w:val="24"/>
        </w:rPr>
        <w:lastRenderedPageBreak/>
        <w:t xml:space="preserve">examining choral conductorship which is most widely recognized as being an act carried out by a single figure leading a choir. </w:t>
      </w:r>
    </w:p>
    <w:p w14:paraId="3009B4A2" w14:textId="77777777" w:rsidR="00E701CB" w:rsidRPr="005062D9" w:rsidRDefault="00E701CB" w:rsidP="00E701CB">
      <w:pPr>
        <w:spacing w:line="480" w:lineRule="auto"/>
        <w:rPr>
          <w:sz w:val="24"/>
          <w:szCs w:val="24"/>
        </w:rPr>
      </w:pPr>
    </w:p>
    <w:p w14:paraId="7F638117" w14:textId="77777777" w:rsidR="00E701CB" w:rsidRPr="005062D9" w:rsidRDefault="00E701CB" w:rsidP="00E701CB">
      <w:pPr>
        <w:spacing w:line="480" w:lineRule="auto"/>
        <w:rPr>
          <w:sz w:val="24"/>
          <w:szCs w:val="24"/>
        </w:rPr>
      </w:pPr>
      <w:r w:rsidRPr="005062D9">
        <w:rPr>
          <w:sz w:val="24"/>
          <w:szCs w:val="24"/>
        </w:rPr>
        <w:t xml:space="preserve">Leadership-focused choral conducting research is an emerging field. The studies reviewed above focus on the leadership style of choral conductors and offer insight into aspects of the extra-musical functions of the conductor. They do not however integrate the findings of the leadership style studies with other aspects of the role in order to produce a holistic understanding of the conductor’s function through a leadership lens. There is therefore a gap in the literature in the shape of a holistic model, developed using data from UK-based singers, which uses leadership theory as a framework for research. This thesis aims to develop such a model, adding to the choral conducting leadership literature.  </w:t>
      </w:r>
    </w:p>
    <w:p w14:paraId="275C522F" w14:textId="77777777" w:rsidR="00E701CB" w:rsidRPr="005062D9" w:rsidRDefault="00E701CB" w:rsidP="00E701CB">
      <w:pPr>
        <w:spacing w:line="480" w:lineRule="auto"/>
        <w:rPr>
          <w:sz w:val="24"/>
          <w:szCs w:val="24"/>
        </w:rPr>
      </w:pPr>
    </w:p>
    <w:p w14:paraId="1BC98E3F" w14:textId="77777777" w:rsidR="00E701CB" w:rsidRPr="005062D9" w:rsidRDefault="00E701CB" w:rsidP="00E701CB">
      <w:pPr>
        <w:spacing w:line="480" w:lineRule="auto"/>
        <w:rPr>
          <w:sz w:val="24"/>
          <w:szCs w:val="24"/>
        </w:rPr>
      </w:pPr>
      <w:r w:rsidRPr="005062D9">
        <w:rPr>
          <w:sz w:val="24"/>
          <w:szCs w:val="24"/>
        </w:rPr>
        <w:br w:type="page"/>
      </w:r>
    </w:p>
    <w:p w14:paraId="1E62D111" w14:textId="77777777" w:rsidR="00E701CB" w:rsidRDefault="00E701CB" w:rsidP="00E701CB"/>
    <w:p w14:paraId="6A0005FA" w14:textId="77777777" w:rsidR="0077224E" w:rsidRDefault="0077224E"/>
    <w:sectPr w:rsidR="007722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42DF1"/>
    <w:multiLevelType w:val="hybridMultilevel"/>
    <w:tmpl w:val="B770EC4A"/>
    <w:lvl w:ilvl="0" w:tplc="BFEC3BCE">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970606F"/>
    <w:multiLevelType w:val="hybridMultilevel"/>
    <w:tmpl w:val="09C65F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0707074"/>
    <w:multiLevelType w:val="hybridMultilevel"/>
    <w:tmpl w:val="DFDEE8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324153"/>
    <w:multiLevelType w:val="multilevel"/>
    <w:tmpl w:val="A20AE4EE"/>
    <w:lvl w:ilvl="0">
      <w:start w:val="1"/>
      <w:numFmt w:val="decimal"/>
      <w:lvlText w:val="%1."/>
      <w:lvlJc w:val="left"/>
      <w:pPr>
        <w:ind w:left="720" w:hanging="360"/>
      </w:pPr>
      <w:rPr>
        <w:rFonts w:hint="default"/>
      </w:rPr>
    </w:lvl>
    <w:lvl w:ilvl="1">
      <w:start w:val="4"/>
      <w:numFmt w:val="decimal"/>
      <w:isLgl/>
      <w:lvlText w:val="%1.%2"/>
      <w:lvlJc w:val="left"/>
      <w:pPr>
        <w:ind w:left="936" w:hanging="57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01CB"/>
    <w:rsid w:val="0077224E"/>
    <w:rsid w:val="00E701CB"/>
    <w:rsid w:val="00FB38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E62031"/>
  <w15:chartTrackingRefBased/>
  <w15:docId w15:val="{1B30C1F8-D291-4F18-B3CA-E4ED844610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01CB"/>
  </w:style>
  <w:style w:type="paragraph" w:styleId="Heading1">
    <w:name w:val="heading 1"/>
    <w:basedOn w:val="Normal"/>
    <w:next w:val="Normal"/>
    <w:link w:val="Heading1Char"/>
    <w:uiPriority w:val="9"/>
    <w:qFormat/>
    <w:rsid w:val="00E701CB"/>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701CB"/>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E701CB"/>
    <w:pPr>
      <w:keepNext/>
      <w:keepLines/>
      <w:spacing w:before="40" w:after="12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E701CB"/>
    <w:pPr>
      <w:keepNext/>
      <w:keepLines/>
      <w:spacing w:before="40" w:after="0"/>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01CB"/>
    <w:rPr>
      <w:rFonts w:eastAsiaTheme="majorEastAsia" w:cstheme="majorBidi"/>
      <w:b/>
      <w:sz w:val="32"/>
      <w:szCs w:val="32"/>
    </w:rPr>
  </w:style>
  <w:style w:type="character" w:customStyle="1" w:styleId="Heading2Char">
    <w:name w:val="Heading 2 Char"/>
    <w:basedOn w:val="DefaultParagraphFont"/>
    <w:link w:val="Heading2"/>
    <w:uiPriority w:val="9"/>
    <w:rsid w:val="00E701CB"/>
    <w:rPr>
      <w:rFonts w:eastAsiaTheme="majorEastAsia" w:cstheme="majorBidi"/>
      <w:b/>
      <w:sz w:val="28"/>
      <w:szCs w:val="26"/>
    </w:rPr>
  </w:style>
  <w:style w:type="character" w:customStyle="1" w:styleId="Heading3Char">
    <w:name w:val="Heading 3 Char"/>
    <w:basedOn w:val="DefaultParagraphFont"/>
    <w:link w:val="Heading3"/>
    <w:uiPriority w:val="9"/>
    <w:rsid w:val="00E701CB"/>
    <w:rPr>
      <w:rFonts w:eastAsiaTheme="majorEastAsia" w:cstheme="majorBidi"/>
      <w:b/>
      <w:sz w:val="24"/>
      <w:szCs w:val="24"/>
    </w:rPr>
  </w:style>
  <w:style w:type="character" w:customStyle="1" w:styleId="Heading4Char">
    <w:name w:val="Heading 4 Char"/>
    <w:basedOn w:val="DefaultParagraphFont"/>
    <w:link w:val="Heading4"/>
    <w:uiPriority w:val="9"/>
    <w:rsid w:val="00E701CB"/>
    <w:rPr>
      <w:rFonts w:eastAsiaTheme="majorEastAsia" w:cstheme="majorBidi"/>
      <w:b/>
      <w:iCs/>
    </w:rPr>
  </w:style>
  <w:style w:type="table" w:styleId="TableGrid">
    <w:name w:val="Table Grid"/>
    <w:basedOn w:val="TableNormal"/>
    <w:uiPriority w:val="39"/>
    <w:rsid w:val="00E701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701CB"/>
    <w:pPr>
      <w:ind w:left="720"/>
      <w:contextualSpacing/>
    </w:pPr>
  </w:style>
  <w:style w:type="paragraph" w:styleId="Caption">
    <w:name w:val="caption"/>
    <w:basedOn w:val="Normal"/>
    <w:next w:val="Normal"/>
    <w:uiPriority w:val="35"/>
    <w:unhideWhenUsed/>
    <w:qFormat/>
    <w:rsid w:val="00E701CB"/>
    <w:pPr>
      <w:spacing w:after="200" w:line="240" w:lineRule="auto"/>
      <w:jc w:val="center"/>
    </w:pPr>
    <w:rPr>
      <w:b/>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5</Pages>
  <Words>41663</Words>
  <Characters>237484</Characters>
  <Application>Microsoft Office Word</Application>
  <DocSecurity>0</DocSecurity>
  <Lines>1979</Lines>
  <Paragraphs>557</Paragraphs>
  <ScaleCrop>false</ScaleCrop>
  <Company/>
  <LinksUpToDate>false</LinksUpToDate>
  <CharactersWithSpaces>278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Nordmann</dc:creator>
  <cp:keywords/>
  <dc:description/>
  <cp:lastModifiedBy>Emily Nordmann</cp:lastModifiedBy>
  <cp:revision>2</cp:revision>
  <cp:lastPrinted>2021-11-18T23:18:00Z</cp:lastPrinted>
  <dcterms:created xsi:type="dcterms:W3CDTF">2021-11-02T22:18:00Z</dcterms:created>
  <dcterms:modified xsi:type="dcterms:W3CDTF">2021-11-18T23:18:00Z</dcterms:modified>
</cp:coreProperties>
</file>